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F010974" w14:textId="19831328" w:rsidR="000474AD" w:rsidRPr="000A3105" w:rsidRDefault="00C37916">
      <w:pPr>
        <w:widowControl/>
        <w:spacing w:line="240" w:lineRule="auto"/>
        <w:ind w:firstLine="0"/>
        <w:jc w:val="left"/>
        <w:rPr>
          <w:b/>
          <w:sz w:val="24"/>
        </w:rPr>
      </w:pPr>
      <w:r w:rsidRPr="000A3105">
        <w:rPr>
          <w:b/>
          <w:sz w:val="24"/>
        </w:rPr>
        <w:t>eFigure 1. Flowchart for development of analytic sample.</w:t>
      </w:r>
    </w:p>
    <w:p w14:paraId="49390F1E" w14:textId="77777777" w:rsidR="00A43DBA" w:rsidRPr="000A3105" w:rsidRDefault="00A43DBA">
      <w:pPr>
        <w:widowControl/>
        <w:spacing w:line="240" w:lineRule="auto"/>
        <w:ind w:firstLine="0"/>
        <w:jc w:val="left"/>
        <w:rPr>
          <w:szCs w:val="22"/>
        </w:rPr>
      </w:pPr>
    </w:p>
    <w:p w14:paraId="696595C2" w14:textId="77777777" w:rsidR="003D3B12" w:rsidRPr="000A3105" w:rsidRDefault="003D3B12">
      <w:pPr>
        <w:widowControl/>
        <w:spacing w:line="240" w:lineRule="auto"/>
        <w:ind w:firstLine="0"/>
        <w:jc w:val="left"/>
        <w:rPr>
          <w:szCs w:val="22"/>
        </w:rPr>
      </w:pPr>
    </w:p>
    <w:p w14:paraId="2D05D481" w14:textId="4C162021" w:rsidR="00A43DBA" w:rsidRPr="000A3105" w:rsidRDefault="00081BA4" w:rsidP="007837E9">
      <w:pPr>
        <w:widowControl/>
        <w:spacing w:line="240" w:lineRule="auto"/>
        <w:ind w:firstLine="0"/>
        <w:jc w:val="center"/>
        <w:rPr>
          <w:bCs/>
          <w:color w:val="000000"/>
          <w:szCs w:val="22"/>
        </w:rPr>
      </w:pPr>
      <w:r w:rsidRPr="000A3105">
        <w:rPr>
          <w:bCs/>
          <w:noProof/>
          <w:color w:val="000000"/>
          <w:szCs w:val="22"/>
        </w:rPr>
        <w:drawing>
          <wp:inline distT="0" distB="0" distL="0" distR="0" wp14:anchorId="07DB61DE" wp14:editId="61FFBCAA">
            <wp:extent cx="5229791" cy="5004619"/>
            <wp:effectExtent l="0" t="0" r="317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Figure 1.jpg"/>
                    <pic:cNvPicPr/>
                  </pic:nvPicPr>
                  <pic:blipFill>
                    <a:blip r:embed="rId8">
                      <a:extLst>
                        <a:ext uri="{28A0092B-C50C-407E-A947-70E740481C1C}">
                          <a14:useLocalDpi xmlns:a14="http://schemas.microsoft.com/office/drawing/2010/main" val="0"/>
                        </a:ext>
                      </a:extLst>
                    </a:blip>
                    <a:stretch>
                      <a:fillRect/>
                    </a:stretch>
                  </pic:blipFill>
                  <pic:spPr>
                    <a:xfrm>
                      <a:off x="0" y="0"/>
                      <a:ext cx="5233000" cy="5007690"/>
                    </a:xfrm>
                    <a:prstGeom prst="rect">
                      <a:avLst/>
                    </a:prstGeom>
                  </pic:spPr>
                </pic:pic>
              </a:graphicData>
            </a:graphic>
          </wp:inline>
        </w:drawing>
      </w:r>
    </w:p>
    <w:p w14:paraId="190B1787" w14:textId="250EF99C" w:rsidR="00A01226" w:rsidRPr="000A3105" w:rsidRDefault="00A01226">
      <w:pPr>
        <w:widowControl/>
        <w:spacing w:line="240" w:lineRule="auto"/>
        <w:ind w:firstLine="0"/>
        <w:jc w:val="left"/>
        <w:rPr>
          <w:bCs/>
          <w:color w:val="000000"/>
          <w:szCs w:val="22"/>
        </w:rPr>
      </w:pPr>
      <w:r w:rsidRPr="000A3105">
        <w:rPr>
          <w:bCs/>
          <w:color w:val="000000"/>
          <w:szCs w:val="22"/>
        </w:rPr>
        <w:br w:type="page"/>
      </w:r>
    </w:p>
    <w:p w14:paraId="4A8A8B05" w14:textId="77777777" w:rsidR="001D537A" w:rsidRPr="000A3105" w:rsidRDefault="001D537A" w:rsidP="00EC672E">
      <w:pPr>
        <w:spacing w:line="240" w:lineRule="auto"/>
        <w:ind w:firstLine="0"/>
        <w:rPr>
          <w:bCs/>
          <w:color w:val="000000"/>
          <w:szCs w:val="22"/>
        </w:rPr>
      </w:pPr>
    </w:p>
    <w:tbl>
      <w:tblPr>
        <w:tblStyle w:val="TableGrid2"/>
        <w:tblW w:w="0" w:type="auto"/>
        <w:tblLook w:val="04A0" w:firstRow="1" w:lastRow="0" w:firstColumn="1" w:lastColumn="0" w:noHBand="0" w:noVBand="1"/>
      </w:tblPr>
      <w:tblGrid>
        <w:gridCol w:w="1975"/>
        <w:gridCol w:w="7375"/>
      </w:tblGrid>
      <w:tr w:rsidR="00585C66" w:rsidRPr="000A3105" w14:paraId="24B2007B" w14:textId="77777777" w:rsidTr="001A6F17">
        <w:tc>
          <w:tcPr>
            <w:tcW w:w="9350" w:type="dxa"/>
            <w:gridSpan w:val="2"/>
            <w:tcBorders>
              <w:bottom w:val="double" w:sz="4" w:space="0" w:color="auto"/>
            </w:tcBorders>
          </w:tcPr>
          <w:p w14:paraId="4289348E" w14:textId="32FB3370" w:rsidR="00585C66" w:rsidRPr="000A3105" w:rsidRDefault="00AA0FF0" w:rsidP="00585C66">
            <w:pPr>
              <w:widowControl/>
              <w:spacing w:before="60" w:after="60" w:line="240" w:lineRule="auto"/>
              <w:ind w:firstLine="0"/>
              <w:jc w:val="left"/>
              <w:rPr>
                <w:b/>
                <w:sz w:val="24"/>
              </w:rPr>
            </w:pPr>
            <w:r w:rsidRPr="000A3105">
              <w:rPr>
                <w:b/>
                <w:sz w:val="24"/>
              </w:rPr>
              <w:t>eTable 1</w:t>
            </w:r>
            <w:r w:rsidR="00585C66" w:rsidRPr="000A3105">
              <w:rPr>
                <w:b/>
                <w:sz w:val="24"/>
              </w:rPr>
              <w:t>. Current Procedural Terminology (CPT) and Healthcare Common Procedure Coding System (HCPCS) codes used to identify utilization.</w:t>
            </w:r>
          </w:p>
        </w:tc>
      </w:tr>
      <w:tr w:rsidR="00585C66" w:rsidRPr="000A3105" w14:paraId="5D0ED158" w14:textId="77777777" w:rsidTr="001A6F17">
        <w:tc>
          <w:tcPr>
            <w:tcW w:w="1975" w:type="dxa"/>
            <w:tcBorders>
              <w:top w:val="double" w:sz="4" w:space="0" w:color="auto"/>
            </w:tcBorders>
          </w:tcPr>
          <w:p w14:paraId="5BC940CE" w14:textId="77777777" w:rsidR="00585C66" w:rsidRPr="000A3105" w:rsidRDefault="00585C66" w:rsidP="00585C66">
            <w:pPr>
              <w:widowControl/>
              <w:spacing w:before="60" w:after="60" w:line="240" w:lineRule="auto"/>
              <w:ind w:firstLine="0"/>
              <w:jc w:val="left"/>
              <w:rPr>
                <w:b/>
                <w:sz w:val="20"/>
                <w:szCs w:val="20"/>
              </w:rPr>
            </w:pPr>
            <w:r w:rsidRPr="000A3105">
              <w:rPr>
                <w:b/>
                <w:sz w:val="20"/>
                <w:szCs w:val="20"/>
              </w:rPr>
              <w:t>Service</w:t>
            </w:r>
          </w:p>
        </w:tc>
        <w:tc>
          <w:tcPr>
            <w:tcW w:w="7375" w:type="dxa"/>
            <w:tcBorders>
              <w:top w:val="double" w:sz="4" w:space="0" w:color="auto"/>
            </w:tcBorders>
          </w:tcPr>
          <w:p w14:paraId="52C7FBAC" w14:textId="77777777" w:rsidR="00585C66" w:rsidRPr="000A3105" w:rsidRDefault="00585C66" w:rsidP="00585C66">
            <w:pPr>
              <w:widowControl/>
              <w:spacing w:before="60" w:after="60" w:line="240" w:lineRule="auto"/>
              <w:ind w:firstLine="0"/>
              <w:jc w:val="left"/>
              <w:rPr>
                <w:b/>
                <w:sz w:val="20"/>
                <w:szCs w:val="20"/>
              </w:rPr>
            </w:pPr>
            <w:r w:rsidRPr="000A3105">
              <w:rPr>
                <w:b/>
                <w:sz w:val="20"/>
                <w:szCs w:val="20"/>
              </w:rPr>
              <w:t>CPT and HCPCS codes</w:t>
            </w:r>
          </w:p>
        </w:tc>
      </w:tr>
      <w:tr w:rsidR="00585C66" w:rsidRPr="000A3105" w14:paraId="40B07A8C" w14:textId="77777777" w:rsidTr="001A6F17">
        <w:tc>
          <w:tcPr>
            <w:tcW w:w="1975" w:type="dxa"/>
          </w:tcPr>
          <w:p w14:paraId="1C821156" w14:textId="77777777" w:rsidR="00585C66" w:rsidRPr="000A3105" w:rsidRDefault="00585C66" w:rsidP="00585C66">
            <w:pPr>
              <w:widowControl/>
              <w:spacing w:before="60" w:after="60" w:line="240" w:lineRule="auto"/>
              <w:ind w:firstLine="0"/>
              <w:jc w:val="left"/>
              <w:rPr>
                <w:sz w:val="20"/>
                <w:szCs w:val="20"/>
                <w:vertAlign w:val="superscript"/>
              </w:rPr>
            </w:pPr>
            <w:r w:rsidRPr="000A3105">
              <w:rPr>
                <w:sz w:val="20"/>
                <w:szCs w:val="20"/>
              </w:rPr>
              <w:t>Behavioral health services (i.e., mental health or substance use disorder treatment)</w:t>
            </w:r>
            <w:r w:rsidRPr="000A3105">
              <w:rPr>
                <w:sz w:val="20"/>
                <w:szCs w:val="20"/>
                <w:vertAlign w:val="superscript"/>
              </w:rPr>
              <w:t>a</w:t>
            </w:r>
          </w:p>
        </w:tc>
        <w:tc>
          <w:tcPr>
            <w:tcW w:w="7375" w:type="dxa"/>
          </w:tcPr>
          <w:p w14:paraId="44DFC717" w14:textId="77777777" w:rsidR="00585C66" w:rsidRPr="000A3105" w:rsidRDefault="00585C66" w:rsidP="00585C66">
            <w:pPr>
              <w:widowControl/>
              <w:spacing w:before="60" w:after="60" w:line="240" w:lineRule="auto"/>
              <w:ind w:firstLine="0"/>
              <w:jc w:val="left"/>
              <w:rPr>
                <w:i/>
                <w:sz w:val="20"/>
                <w:szCs w:val="20"/>
              </w:rPr>
            </w:pPr>
            <w:r w:rsidRPr="000A3105">
              <w:rPr>
                <w:i/>
                <w:sz w:val="20"/>
                <w:szCs w:val="20"/>
              </w:rPr>
              <w:t>Behavioral health services in any setting:</w:t>
            </w:r>
          </w:p>
          <w:p w14:paraId="57E595B2" w14:textId="639FCB60" w:rsidR="00585C66" w:rsidRPr="000A3105" w:rsidRDefault="00585C66" w:rsidP="00585C66">
            <w:pPr>
              <w:widowControl/>
              <w:spacing w:before="60" w:after="60" w:line="240" w:lineRule="auto"/>
              <w:ind w:firstLine="0"/>
              <w:jc w:val="left"/>
              <w:rPr>
                <w:sz w:val="20"/>
                <w:szCs w:val="20"/>
              </w:rPr>
            </w:pPr>
            <w:r w:rsidRPr="000A3105">
              <w:rPr>
                <w:sz w:val="20"/>
                <w:szCs w:val="20"/>
              </w:rPr>
              <w:t>90791-90792, 90832-90834, 90836-90840, 90853, 90863, 90875-90876, G0396, G0397, H0001, H0002, H0004, H0005, H0007-H0011, H0012, H0013, H0014, H0015, H0016, H0019, H0022, H0031, H0034-H0037, H0039, H0040, H0047, H2000, H2001, H2010-H2020, H2035, H2036, M0064, S0201, S9480, S9484, S9485, T1006, T1012</w:t>
            </w:r>
          </w:p>
          <w:p w14:paraId="1DACAD6D" w14:textId="77777777" w:rsidR="00585C66" w:rsidRPr="000A3105" w:rsidRDefault="00585C66" w:rsidP="00585C66">
            <w:pPr>
              <w:widowControl/>
              <w:spacing w:before="60" w:after="60" w:line="240" w:lineRule="auto"/>
              <w:ind w:firstLine="0"/>
              <w:jc w:val="left"/>
              <w:rPr>
                <w:i/>
                <w:sz w:val="20"/>
                <w:szCs w:val="20"/>
              </w:rPr>
            </w:pPr>
            <w:r w:rsidRPr="000A3105">
              <w:rPr>
                <w:i/>
                <w:sz w:val="20"/>
                <w:szCs w:val="20"/>
              </w:rPr>
              <w:t>Among above codes, those indicating detoxification services:</w:t>
            </w:r>
          </w:p>
          <w:p w14:paraId="0485E753" w14:textId="77777777" w:rsidR="00585C66" w:rsidRPr="000A3105" w:rsidRDefault="00585C66" w:rsidP="00585C66">
            <w:pPr>
              <w:widowControl/>
              <w:spacing w:before="60" w:after="60" w:line="240" w:lineRule="auto"/>
              <w:ind w:firstLine="0"/>
              <w:jc w:val="left"/>
              <w:rPr>
                <w:sz w:val="20"/>
                <w:szCs w:val="20"/>
              </w:rPr>
            </w:pPr>
            <w:r w:rsidRPr="000A3105">
              <w:rPr>
                <w:sz w:val="20"/>
                <w:szCs w:val="20"/>
              </w:rPr>
              <w:t>H0008-H0014</w:t>
            </w:r>
          </w:p>
          <w:p w14:paraId="2007FB86" w14:textId="77777777" w:rsidR="00585C66" w:rsidRPr="000A3105" w:rsidRDefault="00585C66" w:rsidP="00585C66">
            <w:pPr>
              <w:widowControl/>
              <w:spacing w:before="60" w:after="60" w:line="240" w:lineRule="auto"/>
              <w:ind w:firstLine="0"/>
              <w:jc w:val="left"/>
              <w:rPr>
                <w:i/>
                <w:sz w:val="20"/>
                <w:szCs w:val="20"/>
              </w:rPr>
            </w:pPr>
            <w:r w:rsidRPr="000A3105">
              <w:rPr>
                <w:i/>
                <w:sz w:val="20"/>
                <w:szCs w:val="20"/>
              </w:rPr>
              <w:t>Among above codes, those indicating intensive outpatient care:</w:t>
            </w:r>
          </w:p>
          <w:p w14:paraId="6D490923" w14:textId="77777777" w:rsidR="00585C66" w:rsidRPr="000A3105" w:rsidRDefault="00585C66" w:rsidP="00585C66">
            <w:pPr>
              <w:widowControl/>
              <w:spacing w:before="60" w:after="60" w:line="240" w:lineRule="auto"/>
              <w:ind w:firstLine="0"/>
              <w:jc w:val="left"/>
              <w:rPr>
                <w:sz w:val="20"/>
                <w:szCs w:val="20"/>
              </w:rPr>
            </w:pPr>
            <w:r w:rsidRPr="000A3105">
              <w:rPr>
                <w:sz w:val="20"/>
                <w:szCs w:val="20"/>
              </w:rPr>
              <w:t>H0015</w:t>
            </w:r>
          </w:p>
          <w:p w14:paraId="25F06C2B" w14:textId="77777777" w:rsidR="00585C66" w:rsidRPr="000A3105" w:rsidRDefault="00585C66" w:rsidP="00585C66">
            <w:pPr>
              <w:widowControl/>
              <w:spacing w:before="60" w:after="60" w:line="240" w:lineRule="auto"/>
              <w:ind w:firstLine="0"/>
              <w:jc w:val="left"/>
              <w:rPr>
                <w:i/>
                <w:sz w:val="20"/>
                <w:szCs w:val="20"/>
              </w:rPr>
            </w:pPr>
            <w:r w:rsidRPr="000A3105">
              <w:rPr>
                <w:i/>
                <w:sz w:val="20"/>
                <w:szCs w:val="20"/>
              </w:rPr>
              <w:t>Among above codes, those indicating partial hospitalization:</w:t>
            </w:r>
          </w:p>
          <w:p w14:paraId="13726931" w14:textId="77777777" w:rsidR="00585C66" w:rsidRPr="000A3105" w:rsidRDefault="00585C66" w:rsidP="00585C66">
            <w:pPr>
              <w:widowControl/>
              <w:spacing w:before="60" w:after="60" w:line="240" w:lineRule="auto"/>
              <w:ind w:firstLine="0"/>
              <w:jc w:val="left"/>
              <w:rPr>
                <w:sz w:val="20"/>
                <w:szCs w:val="20"/>
              </w:rPr>
            </w:pPr>
            <w:r w:rsidRPr="000A3105">
              <w:rPr>
                <w:sz w:val="20"/>
                <w:szCs w:val="20"/>
              </w:rPr>
              <w:t>H0035</w:t>
            </w:r>
          </w:p>
          <w:p w14:paraId="273A3FCA" w14:textId="77777777" w:rsidR="00585C66" w:rsidRPr="000A3105" w:rsidRDefault="00585C66" w:rsidP="00585C66">
            <w:pPr>
              <w:widowControl/>
              <w:spacing w:before="60" w:after="60" w:line="240" w:lineRule="auto"/>
              <w:ind w:firstLine="0"/>
              <w:jc w:val="left"/>
              <w:rPr>
                <w:i/>
                <w:sz w:val="20"/>
                <w:szCs w:val="20"/>
              </w:rPr>
            </w:pPr>
            <w:r w:rsidRPr="000A3105">
              <w:rPr>
                <w:i/>
                <w:sz w:val="20"/>
                <w:szCs w:val="20"/>
              </w:rPr>
              <w:t>Among above codes, those indicating residential care:</w:t>
            </w:r>
          </w:p>
          <w:p w14:paraId="00ADEAB3" w14:textId="77777777" w:rsidR="00585C66" w:rsidRPr="000A3105" w:rsidRDefault="00585C66" w:rsidP="00585C66">
            <w:pPr>
              <w:widowControl/>
              <w:spacing w:before="60" w:after="60" w:line="240" w:lineRule="auto"/>
              <w:ind w:firstLine="0"/>
              <w:jc w:val="left"/>
              <w:rPr>
                <w:sz w:val="20"/>
                <w:szCs w:val="20"/>
              </w:rPr>
            </w:pPr>
            <w:r w:rsidRPr="000A3105">
              <w:rPr>
                <w:sz w:val="20"/>
                <w:szCs w:val="20"/>
              </w:rPr>
              <w:t>H0012, H0013, H0017-H0019</w:t>
            </w:r>
          </w:p>
          <w:p w14:paraId="2B117EFD" w14:textId="77777777" w:rsidR="00585C66" w:rsidRPr="000A3105" w:rsidRDefault="00585C66" w:rsidP="00585C66">
            <w:pPr>
              <w:widowControl/>
              <w:spacing w:before="60" w:after="60" w:line="240" w:lineRule="auto"/>
              <w:ind w:firstLine="0"/>
              <w:jc w:val="left"/>
              <w:rPr>
                <w:i/>
                <w:sz w:val="20"/>
                <w:szCs w:val="20"/>
              </w:rPr>
            </w:pPr>
            <w:r w:rsidRPr="000A3105">
              <w:rPr>
                <w:i/>
                <w:sz w:val="20"/>
                <w:szCs w:val="20"/>
              </w:rPr>
              <w:t>Among above codes, those indicating inpatient care:</w:t>
            </w:r>
          </w:p>
          <w:p w14:paraId="59417EF6" w14:textId="77777777" w:rsidR="00585C66" w:rsidRPr="000A3105" w:rsidRDefault="00585C66" w:rsidP="00585C66">
            <w:pPr>
              <w:widowControl/>
              <w:spacing w:before="60" w:after="60" w:line="240" w:lineRule="auto"/>
              <w:ind w:firstLine="0"/>
              <w:jc w:val="left"/>
              <w:rPr>
                <w:sz w:val="20"/>
                <w:szCs w:val="20"/>
              </w:rPr>
            </w:pPr>
            <w:r w:rsidRPr="000A3105">
              <w:rPr>
                <w:sz w:val="20"/>
                <w:szCs w:val="20"/>
              </w:rPr>
              <w:t>H0008-H0011</w:t>
            </w:r>
          </w:p>
        </w:tc>
      </w:tr>
      <w:tr w:rsidR="004E34BE" w:rsidRPr="000A3105" w14:paraId="2CFF1EF2" w14:textId="77777777" w:rsidTr="001463FA">
        <w:tc>
          <w:tcPr>
            <w:tcW w:w="9350" w:type="dxa"/>
            <w:gridSpan w:val="2"/>
            <w:tcBorders>
              <w:top w:val="double" w:sz="4" w:space="0" w:color="auto"/>
            </w:tcBorders>
          </w:tcPr>
          <w:p w14:paraId="0F6EE976" w14:textId="2F500F48" w:rsidR="004E34BE" w:rsidRPr="000A3105" w:rsidRDefault="004E34BE" w:rsidP="00711E9C">
            <w:pPr>
              <w:spacing w:before="60" w:after="60" w:line="240" w:lineRule="auto"/>
              <w:ind w:firstLine="0"/>
              <w:rPr>
                <w:bCs/>
                <w:color w:val="000000"/>
                <w:sz w:val="16"/>
                <w:szCs w:val="16"/>
              </w:rPr>
            </w:pPr>
            <w:r w:rsidRPr="000A3105">
              <w:rPr>
                <w:bCs/>
                <w:color w:val="000000"/>
                <w:sz w:val="16"/>
                <w:szCs w:val="16"/>
              </w:rPr>
              <w:t>a. Adapted from Harris et al.</w:t>
            </w:r>
            <w:r w:rsidRPr="000A3105">
              <w:rPr>
                <w:bCs/>
                <w:color w:val="000000"/>
                <w:sz w:val="16"/>
                <w:szCs w:val="16"/>
              </w:rPr>
              <w:fldChar w:fldCharType="begin" w:fldLock="1"/>
            </w:r>
            <w:r w:rsidR="002C3634" w:rsidRPr="000A3105">
              <w:rPr>
                <w:bCs/>
                <w:color w:val="000000"/>
                <w:sz w:val="16"/>
                <w:szCs w:val="16"/>
              </w:rPr>
              <w:instrText>ADDIN CSL_CITATION { "citationItems" : [ { "id" : "ITEM-1", "itemData" : { "DOI" : "10.1016/j.jsat.2015.01.002", "ISSN" : "1873-6483", "PMID" : "25736624", "abstract" : "Accurate operationalization is a major challenge in developing quality measures for substance use disorder treatment. Specification validity is a term used to describe whether a quality measure is operationalized such that it captures the intended care processes and patients. This study assessed the specification validity of the 2009 Healthcare Effectiveness Data and Information Set (HEDIS\u00ae) substance use disorder initiation and engagement measures by examining whether encounters assumed to include relevant treatment have corroborating evidence in the clinical progress notes. The positive predictive values were excellent (&gt;90%) for residential and outpatient records selected from addiction treatment programs but more modest for records generated in non-addiction settings, and were highly variable across facilities. Stakeholders using these measures to compare care quality should be mindful of the clinical composition of the data and determine if similar validation work has been conducted on the systems being evaluated.", "author" : [ { "dropping-particle" : "", "family" : "Harris", "given" : "Alex H S", "non-dropping-particle" : "", "parse-names" : false, "suffix" : "" }, { "dropping-particle" : "", "family" : "Ellerbe", "given" : "Laura", "non-dropping-particle" : "", "parse-names" : false, "suffix" : "" }, { "dropping-particle" : "", "family" : "Phelps", "given" : "Tyler E", "non-dropping-particle" : "", "parse-names" : false, "suffix" : "" }, { "dropping-particle" : "", "family" : "Finney", "given" : "John W", "non-dropping-particle" : "", "parse-names" : false, "suffix" : "" }, { "dropping-particle" : "", "family" : "Bowe", "given" : "Thomas", "non-dropping-particle" : "", "parse-names" : false, "suffix" : "" }, { "dropping-particle" : "", "family" : "Gupta", "given" : "Shalini", "non-dropping-particle" : "", "parse-names" : false, "suffix" : "" }, { "dropping-particle" : "", "family" : "Asch", "given" : "Steven M", "non-dropping-particle" : "", "parse-names" : false, "suffix" : "" }, { "dropping-particle" : "", "family" : "Humphreys", "given" : "Keith", "non-dropping-particle" : "", "parse-names" : false, "suffix" : "" }, { "dropping-particle" : "", "family" : "Trafton", "given" : "Jodie", "non-dropping-particle" : "", "parse-names" : false, "suffix" : "" } ], "container-title" : "Journal of substance abuse treatment", "id" : "ITEM-1", "issued" : { "date-parts" : [ [ "2015", "6" ] ] }, "page" : "16-21", "title" : "Examining the Specification Validity of the HEDIS Quality Measures for Substance Use Disorders.", "type" : "article-journal", "volume" : "53" }, "uris" : [ "http://www.mendeley.com/documents/?uuid=2675edb4-a566-47a5-ac70-310473d88fd2" ] } ], "mendeley" : { "formattedCitation" : "&lt;sup&gt;26&lt;/sup&gt;", "plainTextFormattedCitation" : "26", "previouslyFormattedCitation" : "&lt;sup&gt;26&lt;/sup&gt;" }, "properties" : { "noteIndex" : 0 }, "schema" : "https://github.com/citation-style-language/schema/raw/master/csl-citation.json" }</w:instrText>
            </w:r>
            <w:r w:rsidRPr="000A3105">
              <w:rPr>
                <w:bCs/>
                <w:color w:val="000000"/>
                <w:sz w:val="16"/>
                <w:szCs w:val="16"/>
              </w:rPr>
              <w:fldChar w:fldCharType="separate"/>
            </w:r>
            <w:r w:rsidR="00D674B0" w:rsidRPr="000A3105">
              <w:rPr>
                <w:bCs/>
                <w:noProof/>
                <w:color w:val="000000"/>
                <w:sz w:val="16"/>
                <w:szCs w:val="16"/>
                <w:vertAlign w:val="superscript"/>
              </w:rPr>
              <w:t>26</w:t>
            </w:r>
            <w:r w:rsidRPr="000A3105">
              <w:rPr>
                <w:bCs/>
                <w:color w:val="000000"/>
                <w:sz w:val="16"/>
                <w:szCs w:val="16"/>
              </w:rPr>
              <w:fldChar w:fldCharType="end"/>
            </w:r>
          </w:p>
        </w:tc>
      </w:tr>
    </w:tbl>
    <w:p w14:paraId="5F86033F" w14:textId="77777777" w:rsidR="00AA0FF0" w:rsidRPr="000A3105" w:rsidRDefault="00AA0FF0">
      <w:pPr>
        <w:widowControl/>
        <w:spacing w:line="240" w:lineRule="auto"/>
        <w:ind w:firstLine="0"/>
        <w:jc w:val="left"/>
        <w:rPr>
          <w:bCs/>
          <w:color w:val="000000"/>
          <w:szCs w:val="22"/>
        </w:rPr>
      </w:pPr>
    </w:p>
    <w:p w14:paraId="6F6D8593" w14:textId="77777777" w:rsidR="00AA0FF0" w:rsidRPr="000A3105" w:rsidRDefault="00AA0FF0">
      <w:pPr>
        <w:widowControl/>
        <w:spacing w:line="240" w:lineRule="auto"/>
        <w:ind w:firstLine="0"/>
        <w:jc w:val="left"/>
        <w:rPr>
          <w:bCs/>
          <w:color w:val="000000"/>
          <w:szCs w:val="22"/>
        </w:rPr>
      </w:pPr>
      <w:r w:rsidRPr="000A3105">
        <w:rPr>
          <w:bCs/>
          <w:color w:val="000000"/>
          <w:szCs w:val="22"/>
        </w:rPr>
        <w:br w:type="page"/>
      </w:r>
    </w:p>
    <w:tbl>
      <w:tblPr>
        <w:tblStyle w:val="TableGrid2"/>
        <w:tblW w:w="0" w:type="auto"/>
        <w:tblLook w:val="04A0" w:firstRow="1" w:lastRow="0" w:firstColumn="1" w:lastColumn="0" w:noHBand="0" w:noVBand="1"/>
      </w:tblPr>
      <w:tblGrid>
        <w:gridCol w:w="1975"/>
        <w:gridCol w:w="7375"/>
      </w:tblGrid>
      <w:tr w:rsidR="00AA0FF0" w:rsidRPr="005203D9" w14:paraId="3BE271D2" w14:textId="77777777" w:rsidTr="0087784F">
        <w:tc>
          <w:tcPr>
            <w:tcW w:w="9350" w:type="dxa"/>
            <w:gridSpan w:val="2"/>
            <w:tcBorders>
              <w:bottom w:val="double" w:sz="4" w:space="0" w:color="auto"/>
            </w:tcBorders>
          </w:tcPr>
          <w:p w14:paraId="57AA5096" w14:textId="52A24D9B" w:rsidR="00AA0FF0" w:rsidRPr="005203D9" w:rsidRDefault="00AA0FF0" w:rsidP="0087784F">
            <w:pPr>
              <w:widowControl/>
              <w:spacing w:before="60" w:after="60" w:line="240" w:lineRule="auto"/>
              <w:ind w:firstLine="0"/>
              <w:jc w:val="left"/>
              <w:rPr>
                <w:sz w:val="24"/>
              </w:rPr>
            </w:pPr>
            <w:r w:rsidRPr="005203D9">
              <w:rPr>
                <w:b/>
                <w:sz w:val="24"/>
              </w:rPr>
              <w:lastRenderedPageBreak/>
              <w:t xml:space="preserve">eTable 2. National drug codes used to identify pharmacy claims for </w:t>
            </w:r>
            <w:r w:rsidR="00E84240" w:rsidRPr="005203D9">
              <w:rPr>
                <w:b/>
                <w:sz w:val="24"/>
              </w:rPr>
              <w:t xml:space="preserve">OUD </w:t>
            </w:r>
            <w:r w:rsidRPr="005203D9">
              <w:rPr>
                <w:b/>
                <w:sz w:val="24"/>
              </w:rPr>
              <w:t>medications.</w:t>
            </w:r>
          </w:p>
        </w:tc>
      </w:tr>
      <w:tr w:rsidR="00AA0FF0" w:rsidRPr="005203D9" w14:paraId="5FB2FDD5" w14:textId="77777777" w:rsidTr="0087784F">
        <w:tc>
          <w:tcPr>
            <w:tcW w:w="1975" w:type="dxa"/>
            <w:tcBorders>
              <w:top w:val="double" w:sz="4" w:space="0" w:color="auto"/>
            </w:tcBorders>
          </w:tcPr>
          <w:p w14:paraId="79354B45" w14:textId="77777777" w:rsidR="00AA0FF0" w:rsidRPr="005203D9" w:rsidRDefault="00AA0FF0" w:rsidP="0087784F">
            <w:pPr>
              <w:widowControl/>
              <w:spacing w:before="60" w:after="60" w:line="240" w:lineRule="auto"/>
              <w:ind w:firstLine="0"/>
              <w:jc w:val="left"/>
              <w:rPr>
                <w:b/>
                <w:sz w:val="20"/>
                <w:szCs w:val="20"/>
              </w:rPr>
            </w:pPr>
            <w:r w:rsidRPr="005203D9">
              <w:rPr>
                <w:b/>
                <w:sz w:val="20"/>
                <w:szCs w:val="20"/>
              </w:rPr>
              <w:t>Medication</w:t>
            </w:r>
          </w:p>
        </w:tc>
        <w:tc>
          <w:tcPr>
            <w:tcW w:w="7375" w:type="dxa"/>
            <w:tcBorders>
              <w:top w:val="double" w:sz="4" w:space="0" w:color="auto"/>
            </w:tcBorders>
          </w:tcPr>
          <w:p w14:paraId="0C9588EF" w14:textId="77777777" w:rsidR="00AA0FF0" w:rsidRPr="005203D9" w:rsidRDefault="00AA0FF0" w:rsidP="0087784F">
            <w:pPr>
              <w:widowControl/>
              <w:spacing w:before="60" w:after="60" w:line="240" w:lineRule="auto"/>
              <w:ind w:firstLine="0"/>
              <w:jc w:val="left"/>
              <w:rPr>
                <w:b/>
                <w:sz w:val="20"/>
                <w:szCs w:val="20"/>
              </w:rPr>
            </w:pPr>
            <w:r w:rsidRPr="005203D9">
              <w:rPr>
                <w:b/>
                <w:sz w:val="20"/>
                <w:szCs w:val="20"/>
              </w:rPr>
              <w:t>National Drug Codes</w:t>
            </w:r>
          </w:p>
        </w:tc>
      </w:tr>
      <w:tr w:rsidR="00AA0FF0" w:rsidRPr="005203D9" w14:paraId="608050A0" w14:textId="77777777" w:rsidTr="0087784F">
        <w:tc>
          <w:tcPr>
            <w:tcW w:w="1975" w:type="dxa"/>
          </w:tcPr>
          <w:p w14:paraId="70C0B961" w14:textId="77777777" w:rsidR="00AA0FF0" w:rsidRPr="005203D9" w:rsidRDefault="00AA0FF0" w:rsidP="0087784F">
            <w:pPr>
              <w:widowControl/>
              <w:spacing w:before="60" w:after="60" w:line="240" w:lineRule="auto"/>
              <w:ind w:firstLine="0"/>
              <w:jc w:val="left"/>
              <w:rPr>
                <w:sz w:val="20"/>
                <w:szCs w:val="20"/>
              </w:rPr>
            </w:pPr>
            <w:r w:rsidRPr="005203D9">
              <w:rPr>
                <w:sz w:val="20"/>
                <w:szCs w:val="20"/>
              </w:rPr>
              <w:t>Buprenorphine</w:t>
            </w:r>
          </w:p>
        </w:tc>
        <w:tc>
          <w:tcPr>
            <w:tcW w:w="7375" w:type="dxa"/>
          </w:tcPr>
          <w:p w14:paraId="2C94B8BF" w14:textId="77777777" w:rsidR="00AA0FF0" w:rsidRPr="005203D9" w:rsidRDefault="00AA0FF0" w:rsidP="0087784F">
            <w:pPr>
              <w:widowControl/>
              <w:spacing w:before="60" w:after="60" w:line="240" w:lineRule="auto"/>
              <w:ind w:firstLine="0"/>
              <w:jc w:val="left"/>
              <w:rPr>
                <w:sz w:val="20"/>
                <w:szCs w:val="20"/>
              </w:rPr>
            </w:pPr>
            <w:r w:rsidRPr="005203D9">
              <w:rPr>
                <w:sz w:val="20"/>
                <w:szCs w:val="20"/>
              </w:rPr>
              <w:t>149075701, 12496075701, 12496075705, 54569141600, 54569141601, 54017613, 93537856, 228315603, 378092393, 12496127802, 35356055530, 49999063830, 50383092493, 68308020230, 54017713, 93537956, 228315303, 378092493, 12496131002, 35356055630, 49999063930, 50383093093, 63874117303, 68308020830, 74201201, 74201232, 409201232, 21695051510, 38779088800, 38779088801, 38779088803, 38779088806, 38779088809, 49452129201, 49452129202, 49452129203, 49452825301, 49452825302, 49452825303, 51552076501, 51552076502, 51552076505, 51552076506, 51552076509, 51552076510, 51552076550, 51927101200, 62991158301, 62991158302, 62991158303, 62991158304, 62991158306, 62991158307, 62991158308, 63275992201, 63275992202, 63275992203, 63275992204, 63275992205, 63275992207, 63370090506, 63370090509, 63370090510, 63370090515, 54018813, 93572056, 228315403, 228315473, 406192303, 12496128302, 16590066630, 42291017430, 49999039507, 49999039515, 49999039530, 50383029493, 52959074930, 54569549600, 54868575000, 55700018430, 63629402801, 63874108503, 65162041603, 68071151003, 68258299903, 54018913, 93572156, 228315503, 228315573, 406192403, 12496130602, 35356000407, 35356000430, 42291017530, 43063018407, 43063018430, 50383028793, 52959030430, 54569573900, 54569573901, 54569573902, 54569640800, 54868570700, 54868570701, 54868570702, 54868570703, 54868570704, 55045378403, 63629403401, 63629403402, 63629403403, 63874108403, 65162041503, 66336001630, 68071138003, 40042001001, 42023017901, 42023017905, 55390010010, 35356060704, 59011075004, 35356060504, 54569632500, 59011075104, 35356060604, 54569632600, 59011075204, 12496120201, 12496120203, 12496120801, 12496120803, 54569639900, 55700014730, 12496120401, 12496120403, 12496121201, 12496121203, 54123091430, 54123095730, 59011075804, 59385001201, 59385001230, 59385001401, 59385001430, 59385001601, 59385001630, 59011075704, 54123098630, 54123011430, 54123092930, 63481016101, 63481016160, 63481020701, 63481020760, 63481034801, 63481034860, 63481051901, 63481051960, 63481068501, 63481068560, 63481082001, 63481082060, 63481095201, 63481095260</w:t>
            </w:r>
          </w:p>
        </w:tc>
      </w:tr>
      <w:tr w:rsidR="00AA0FF0" w:rsidRPr="005203D9" w14:paraId="088FA01D" w14:textId="77777777" w:rsidTr="0087784F">
        <w:tc>
          <w:tcPr>
            <w:tcW w:w="1975" w:type="dxa"/>
          </w:tcPr>
          <w:p w14:paraId="35A1F0C7" w14:textId="77777777" w:rsidR="00AA0FF0" w:rsidRPr="005203D9" w:rsidRDefault="00AA0FF0" w:rsidP="0087784F">
            <w:pPr>
              <w:widowControl/>
              <w:spacing w:before="60" w:after="60" w:line="240" w:lineRule="auto"/>
              <w:ind w:firstLine="0"/>
              <w:jc w:val="left"/>
              <w:rPr>
                <w:sz w:val="20"/>
                <w:szCs w:val="20"/>
              </w:rPr>
            </w:pPr>
            <w:r w:rsidRPr="005203D9">
              <w:rPr>
                <w:sz w:val="20"/>
                <w:szCs w:val="20"/>
              </w:rPr>
              <w:t>Naltrexone</w:t>
            </w:r>
          </w:p>
        </w:tc>
        <w:tc>
          <w:tcPr>
            <w:tcW w:w="7375" w:type="dxa"/>
          </w:tcPr>
          <w:p w14:paraId="209ED64A" w14:textId="77777777" w:rsidR="00AA0FF0" w:rsidRPr="005203D9" w:rsidRDefault="00AA0FF0" w:rsidP="0087784F">
            <w:pPr>
              <w:widowControl/>
              <w:spacing w:before="60" w:after="60" w:line="240" w:lineRule="auto"/>
              <w:ind w:firstLine="0"/>
              <w:jc w:val="left"/>
              <w:rPr>
                <w:sz w:val="20"/>
                <w:szCs w:val="20"/>
              </w:rPr>
            </w:pPr>
            <w:r w:rsidRPr="005203D9">
              <w:rPr>
                <w:sz w:val="20"/>
                <w:szCs w:val="20"/>
              </w:rPr>
              <w:t>56001122, 56001130, 56001170, 56007950, 56008050, 185003901, 185003930, 406009201, 406009203, 406117001, 406117003, 555090201, 555090202, 16729008101, 16729008110, 42291063230, 43063059115, 47335032683, 47335032688, 50436010501, 51224020630, 51224020650, 51285027501, 51285027502, 52152010502, 52152010504, 52152010530, 54868557400, 65694010003, 65694010010, 68084029111, 68084029121, 68094085362, 68115068030, 49452483501, 51927275300, 51927360200, 51927354800, 63459030042, 65757030001, 65757030202, 38779088703, 38779088704, 38779088705, 38779088706, 38779088708, 49452480801, 49452480802, 49452483502, 51552073701, 51552073702, 51552073704, 51927437700, 52372075101, 52372075102, 52372075103, 55812033301, 55812033302, 55812033303, 63370015810, 63370015815, 63370015825, 63370015835, 63370015845, 60966014404, 60966024403, 60966034402, 62991124301, 62991124302, 62991124303, 62991124304</w:t>
            </w:r>
          </w:p>
        </w:tc>
      </w:tr>
    </w:tbl>
    <w:p w14:paraId="5E21D200" w14:textId="77777777" w:rsidR="001E5040" w:rsidRPr="000A3105" w:rsidRDefault="00926BCF">
      <w:pPr>
        <w:widowControl/>
        <w:spacing w:line="240" w:lineRule="auto"/>
        <w:ind w:firstLine="0"/>
        <w:jc w:val="left"/>
        <w:rPr>
          <w:bCs/>
          <w:color w:val="000000"/>
          <w:szCs w:val="22"/>
        </w:rPr>
      </w:pPr>
      <w:r w:rsidRPr="000A3105">
        <w:rPr>
          <w:bCs/>
          <w:color w:val="000000"/>
          <w:szCs w:val="22"/>
        </w:rPr>
        <w:br w:type="page"/>
      </w:r>
    </w:p>
    <w:tbl>
      <w:tblPr>
        <w:tblStyle w:val="TableGrid2"/>
        <w:tblW w:w="0" w:type="auto"/>
        <w:tblLayout w:type="fixed"/>
        <w:tblLook w:val="04A0" w:firstRow="1" w:lastRow="0" w:firstColumn="1" w:lastColumn="0" w:noHBand="0" w:noVBand="1"/>
      </w:tblPr>
      <w:tblGrid>
        <w:gridCol w:w="2515"/>
        <w:gridCol w:w="6835"/>
      </w:tblGrid>
      <w:tr w:rsidR="001E5040" w:rsidRPr="005203D9" w14:paraId="651BC6FC" w14:textId="77777777" w:rsidTr="006A2622">
        <w:tc>
          <w:tcPr>
            <w:tcW w:w="9350" w:type="dxa"/>
            <w:gridSpan w:val="2"/>
            <w:tcBorders>
              <w:bottom w:val="double" w:sz="4" w:space="0" w:color="auto"/>
            </w:tcBorders>
          </w:tcPr>
          <w:p w14:paraId="5282203E" w14:textId="42F3BAF2" w:rsidR="001E5040" w:rsidRPr="005203D9" w:rsidRDefault="00195152" w:rsidP="007C1E9A">
            <w:pPr>
              <w:widowControl/>
              <w:spacing w:before="60" w:after="60" w:line="240" w:lineRule="auto"/>
              <w:ind w:firstLine="0"/>
              <w:jc w:val="left"/>
              <w:rPr>
                <w:sz w:val="24"/>
              </w:rPr>
            </w:pPr>
            <w:r w:rsidRPr="005203D9">
              <w:rPr>
                <w:b/>
                <w:sz w:val="24"/>
              </w:rPr>
              <w:lastRenderedPageBreak/>
              <w:t>eTable 3</w:t>
            </w:r>
            <w:r w:rsidR="001E5040" w:rsidRPr="005203D9">
              <w:rPr>
                <w:b/>
                <w:sz w:val="24"/>
              </w:rPr>
              <w:t>. International Classification of Diseases, 9</w:t>
            </w:r>
            <w:r w:rsidR="001E5040" w:rsidRPr="005203D9">
              <w:rPr>
                <w:b/>
                <w:sz w:val="24"/>
                <w:vertAlign w:val="superscript"/>
              </w:rPr>
              <w:t>th</w:t>
            </w:r>
            <w:r w:rsidR="007C1E9A" w:rsidRPr="005203D9">
              <w:rPr>
                <w:b/>
                <w:sz w:val="24"/>
              </w:rPr>
              <w:t xml:space="preserve"> Revision</w:t>
            </w:r>
            <w:r w:rsidR="001E5040" w:rsidRPr="005203D9">
              <w:rPr>
                <w:b/>
                <w:sz w:val="24"/>
              </w:rPr>
              <w:t xml:space="preserve"> (ICD-9) diagnosis codes for medical and psychiatric comorbidity.</w:t>
            </w:r>
          </w:p>
        </w:tc>
      </w:tr>
      <w:tr w:rsidR="006A2622" w:rsidRPr="005203D9" w14:paraId="2936B084" w14:textId="77777777" w:rsidTr="006A2622">
        <w:tc>
          <w:tcPr>
            <w:tcW w:w="2515" w:type="dxa"/>
            <w:tcBorders>
              <w:top w:val="double" w:sz="4" w:space="0" w:color="auto"/>
            </w:tcBorders>
          </w:tcPr>
          <w:p w14:paraId="75AD90ED" w14:textId="77777777" w:rsidR="001E5040" w:rsidRPr="005203D9" w:rsidRDefault="001E5040" w:rsidP="001E5040">
            <w:pPr>
              <w:widowControl/>
              <w:spacing w:before="60" w:after="60" w:line="240" w:lineRule="auto"/>
              <w:ind w:firstLine="0"/>
              <w:jc w:val="left"/>
              <w:rPr>
                <w:b/>
                <w:sz w:val="20"/>
                <w:szCs w:val="20"/>
              </w:rPr>
            </w:pPr>
            <w:r w:rsidRPr="005203D9">
              <w:rPr>
                <w:b/>
                <w:sz w:val="20"/>
                <w:szCs w:val="20"/>
              </w:rPr>
              <w:t>Diagnosis</w:t>
            </w:r>
          </w:p>
        </w:tc>
        <w:tc>
          <w:tcPr>
            <w:tcW w:w="6835" w:type="dxa"/>
            <w:tcBorders>
              <w:top w:val="double" w:sz="4" w:space="0" w:color="auto"/>
            </w:tcBorders>
          </w:tcPr>
          <w:p w14:paraId="1E9DDD12" w14:textId="77777777" w:rsidR="001E5040" w:rsidRPr="005203D9" w:rsidRDefault="001E5040" w:rsidP="001E5040">
            <w:pPr>
              <w:widowControl/>
              <w:spacing w:before="60" w:after="60" w:line="240" w:lineRule="auto"/>
              <w:ind w:firstLine="0"/>
              <w:jc w:val="left"/>
              <w:rPr>
                <w:b/>
                <w:sz w:val="20"/>
                <w:szCs w:val="20"/>
              </w:rPr>
            </w:pPr>
            <w:r w:rsidRPr="005203D9">
              <w:rPr>
                <w:b/>
                <w:sz w:val="20"/>
                <w:szCs w:val="20"/>
              </w:rPr>
              <w:t>ICD-9-CM diagnosis codes</w:t>
            </w:r>
          </w:p>
        </w:tc>
      </w:tr>
      <w:tr w:rsidR="006A2622" w:rsidRPr="005203D9" w14:paraId="0F3C0ABD" w14:textId="77777777" w:rsidTr="006A2622">
        <w:tc>
          <w:tcPr>
            <w:tcW w:w="2515" w:type="dxa"/>
          </w:tcPr>
          <w:p w14:paraId="321E7B8A" w14:textId="34B87F6B" w:rsidR="001E5040" w:rsidRPr="005203D9" w:rsidRDefault="001E5040" w:rsidP="001E5040">
            <w:pPr>
              <w:widowControl/>
              <w:spacing w:before="60" w:after="60" w:line="240" w:lineRule="auto"/>
              <w:ind w:firstLine="0"/>
              <w:jc w:val="left"/>
              <w:rPr>
                <w:sz w:val="20"/>
                <w:szCs w:val="20"/>
                <w:vertAlign w:val="superscript"/>
              </w:rPr>
            </w:pPr>
            <w:r w:rsidRPr="005203D9">
              <w:rPr>
                <w:sz w:val="20"/>
                <w:szCs w:val="20"/>
              </w:rPr>
              <w:t>Pregnancy</w:t>
            </w:r>
            <w:r w:rsidR="008155CF" w:rsidRPr="005203D9">
              <w:rPr>
                <w:sz w:val="20"/>
                <w:szCs w:val="20"/>
                <w:vertAlign w:val="superscript"/>
              </w:rPr>
              <w:t>a</w:t>
            </w:r>
          </w:p>
        </w:tc>
        <w:tc>
          <w:tcPr>
            <w:tcW w:w="6835" w:type="dxa"/>
          </w:tcPr>
          <w:p w14:paraId="567630D4" w14:textId="24FD0A22" w:rsidR="001E5040" w:rsidRPr="005203D9" w:rsidRDefault="001E5040" w:rsidP="006A2622">
            <w:pPr>
              <w:widowControl/>
              <w:spacing w:before="60" w:after="60" w:line="240" w:lineRule="auto"/>
              <w:ind w:firstLine="0"/>
              <w:jc w:val="left"/>
              <w:rPr>
                <w:sz w:val="20"/>
                <w:szCs w:val="20"/>
                <w:vertAlign w:val="superscript"/>
              </w:rPr>
            </w:pPr>
            <w:r w:rsidRPr="005203D9">
              <w:rPr>
                <w:sz w:val="20"/>
                <w:szCs w:val="20"/>
              </w:rPr>
              <w:t>Obtained using</w:t>
            </w:r>
            <w:r w:rsidRPr="005203D9">
              <w:rPr>
                <w:i/>
                <w:sz w:val="20"/>
                <w:szCs w:val="20"/>
              </w:rPr>
              <w:t xml:space="preserve"> Healthcare Cos</w:t>
            </w:r>
            <w:r w:rsidR="009A3F19" w:rsidRPr="005203D9">
              <w:rPr>
                <w:i/>
                <w:sz w:val="20"/>
                <w:szCs w:val="20"/>
              </w:rPr>
              <w:t>t and Utilization Project</w:t>
            </w:r>
            <w:r w:rsidRPr="005203D9">
              <w:rPr>
                <w:i/>
                <w:sz w:val="20"/>
                <w:szCs w:val="20"/>
              </w:rPr>
              <w:t xml:space="preserve"> Clinical Classifications Software</w:t>
            </w:r>
            <w:r w:rsidR="006A2622" w:rsidRPr="005203D9">
              <w:rPr>
                <w:sz w:val="20"/>
                <w:szCs w:val="20"/>
              </w:rPr>
              <w:t xml:space="preserve"> groups 177-196</w:t>
            </w:r>
          </w:p>
        </w:tc>
      </w:tr>
      <w:tr w:rsidR="006A2622" w:rsidRPr="005203D9" w14:paraId="5B1062B9" w14:textId="77777777" w:rsidTr="006A2622">
        <w:tc>
          <w:tcPr>
            <w:tcW w:w="2515" w:type="dxa"/>
          </w:tcPr>
          <w:p w14:paraId="0D74A059" w14:textId="77777777" w:rsidR="001E5040" w:rsidRPr="005203D9" w:rsidRDefault="001E5040" w:rsidP="001E5040">
            <w:pPr>
              <w:widowControl/>
              <w:spacing w:before="60" w:after="60" w:line="240" w:lineRule="auto"/>
              <w:ind w:firstLine="0"/>
              <w:jc w:val="left"/>
              <w:rPr>
                <w:sz w:val="20"/>
                <w:szCs w:val="20"/>
                <w:vertAlign w:val="superscript"/>
              </w:rPr>
            </w:pPr>
            <w:r w:rsidRPr="005203D9">
              <w:rPr>
                <w:sz w:val="20"/>
                <w:szCs w:val="20"/>
              </w:rPr>
              <w:t>Depression</w:t>
            </w:r>
            <w:r w:rsidRPr="005203D9">
              <w:rPr>
                <w:sz w:val="20"/>
                <w:szCs w:val="20"/>
                <w:vertAlign w:val="superscript"/>
              </w:rPr>
              <w:t>b</w:t>
            </w:r>
          </w:p>
        </w:tc>
        <w:tc>
          <w:tcPr>
            <w:tcW w:w="6835" w:type="dxa"/>
          </w:tcPr>
          <w:p w14:paraId="4E3825D6" w14:textId="77777777" w:rsidR="001E5040" w:rsidRPr="005203D9" w:rsidRDefault="001E5040" w:rsidP="001E5040">
            <w:pPr>
              <w:widowControl/>
              <w:spacing w:before="60" w:after="60" w:line="240" w:lineRule="auto"/>
              <w:ind w:firstLine="0"/>
              <w:jc w:val="left"/>
              <w:rPr>
                <w:sz w:val="20"/>
                <w:szCs w:val="20"/>
              </w:rPr>
            </w:pPr>
            <w:r w:rsidRPr="005203D9">
              <w:rPr>
                <w:sz w:val="20"/>
                <w:szCs w:val="20"/>
              </w:rPr>
              <w:t>296.2-296.39, 311, 300.4, 296.9-296.99</w:t>
            </w:r>
          </w:p>
        </w:tc>
      </w:tr>
      <w:tr w:rsidR="006A2622" w:rsidRPr="005203D9" w14:paraId="3F142323" w14:textId="77777777" w:rsidTr="006A2622">
        <w:tc>
          <w:tcPr>
            <w:tcW w:w="2515" w:type="dxa"/>
          </w:tcPr>
          <w:p w14:paraId="1EA84733" w14:textId="77777777" w:rsidR="001E5040" w:rsidRPr="005203D9" w:rsidRDefault="001E5040" w:rsidP="001E5040">
            <w:pPr>
              <w:widowControl/>
              <w:spacing w:before="60" w:after="60" w:line="240" w:lineRule="auto"/>
              <w:ind w:firstLine="0"/>
              <w:jc w:val="left"/>
              <w:rPr>
                <w:sz w:val="20"/>
                <w:szCs w:val="20"/>
                <w:vertAlign w:val="superscript"/>
              </w:rPr>
            </w:pPr>
            <w:r w:rsidRPr="005203D9">
              <w:rPr>
                <w:sz w:val="20"/>
                <w:szCs w:val="20"/>
              </w:rPr>
              <w:t>Anxiety disorder</w:t>
            </w:r>
            <w:r w:rsidRPr="005203D9">
              <w:rPr>
                <w:sz w:val="20"/>
                <w:szCs w:val="20"/>
                <w:vertAlign w:val="superscript"/>
              </w:rPr>
              <w:t>b</w:t>
            </w:r>
          </w:p>
        </w:tc>
        <w:tc>
          <w:tcPr>
            <w:tcW w:w="6835" w:type="dxa"/>
          </w:tcPr>
          <w:p w14:paraId="38C029E6" w14:textId="77777777" w:rsidR="001E5040" w:rsidRPr="005203D9" w:rsidRDefault="001E5040" w:rsidP="001E5040">
            <w:pPr>
              <w:widowControl/>
              <w:spacing w:before="60" w:after="60" w:line="240" w:lineRule="auto"/>
              <w:ind w:firstLine="0"/>
              <w:jc w:val="left"/>
              <w:rPr>
                <w:sz w:val="20"/>
                <w:szCs w:val="20"/>
              </w:rPr>
            </w:pPr>
            <w:r w:rsidRPr="005203D9">
              <w:rPr>
                <w:sz w:val="20"/>
                <w:szCs w:val="20"/>
              </w:rPr>
              <w:t>300-300.3, 300.5-300.9, 309.21, 309.81</w:t>
            </w:r>
          </w:p>
        </w:tc>
      </w:tr>
      <w:tr w:rsidR="006A2622" w:rsidRPr="005203D9" w14:paraId="1DB3AF77" w14:textId="77777777" w:rsidTr="006A2622">
        <w:tc>
          <w:tcPr>
            <w:tcW w:w="2515" w:type="dxa"/>
          </w:tcPr>
          <w:p w14:paraId="0294D39B" w14:textId="77777777" w:rsidR="001E5040" w:rsidRPr="005203D9" w:rsidRDefault="001E5040" w:rsidP="001E5040">
            <w:pPr>
              <w:widowControl/>
              <w:spacing w:before="60" w:after="60" w:line="240" w:lineRule="auto"/>
              <w:ind w:firstLine="0"/>
              <w:jc w:val="left"/>
              <w:rPr>
                <w:sz w:val="20"/>
                <w:szCs w:val="20"/>
                <w:vertAlign w:val="superscript"/>
              </w:rPr>
            </w:pPr>
            <w:r w:rsidRPr="005203D9">
              <w:rPr>
                <w:sz w:val="20"/>
                <w:szCs w:val="20"/>
              </w:rPr>
              <w:t>ADHD</w:t>
            </w:r>
            <w:r w:rsidRPr="005203D9">
              <w:rPr>
                <w:sz w:val="20"/>
                <w:szCs w:val="20"/>
                <w:vertAlign w:val="superscript"/>
              </w:rPr>
              <w:t>b</w:t>
            </w:r>
          </w:p>
        </w:tc>
        <w:tc>
          <w:tcPr>
            <w:tcW w:w="6835" w:type="dxa"/>
          </w:tcPr>
          <w:p w14:paraId="22868547" w14:textId="77777777" w:rsidR="001E5040" w:rsidRPr="005203D9" w:rsidRDefault="001E5040" w:rsidP="001E5040">
            <w:pPr>
              <w:widowControl/>
              <w:spacing w:before="60" w:after="60" w:line="240" w:lineRule="auto"/>
              <w:ind w:firstLine="0"/>
              <w:jc w:val="left"/>
              <w:rPr>
                <w:sz w:val="20"/>
                <w:szCs w:val="20"/>
              </w:rPr>
            </w:pPr>
            <w:r w:rsidRPr="005203D9">
              <w:rPr>
                <w:sz w:val="20"/>
                <w:szCs w:val="20"/>
              </w:rPr>
              <w:t>314-314.9</w:t>
            </w:r>
          </w:p>
        </w:tc>
      </w:tr>
      <w:tr w:rsidR="006A2622" w:rsidRPr="005203D9" w14:paraId="2E137CD9" w14:textId="77777777" w:rsidTr="006A2622">
        <w:tc>
          <w:tcPr>
            <w:tcW w:w="2515" w:type="dxa"/>
          </w:tcPr>
          <w:p w14:paraId="115F3B54" w14:textId="77777777" w:rsidR="001E5040" w:rsidRPr="005203D9" w:rsidRDefault="001E5040" w:rsidP="001E5040">
            <w:pPr>
              <w:widowControl/>
              <w:spacing w:before="60" w:after="60" w:line="240" w:lineRule="auto"/>
              <w:ind w:firstLine="0"/>
              <w:jc w:val="left"/>
              <w:rPr>
                <w:sz w:val="20"/>
                <w:szCs w:val="20"/>
                <w:vertAlign w:val="superscript"/>
              </w:rPr>
            </w:pPr>
            <w:r w:rsidRPr="005203D9">
              <w:rPr>
                <w:sz w:val="20"/>
                <w:szCs w:val="20"/>
              </w:rPr>
              <w:t>Acute pain condition</w:t>
            </w:r>
            <w:r w:rsidRPr="005203D9">
              <w:rPr>
                <w:sz w:val="20"/>
                <w:szCs w:val="20"/>
                <w:vertAlign w:val="superscript"/>
              </w:rPr>
              <w:t>c</w:t>
            </w:r>
          </w:p>
        </w:tc>
        <w:tc>
          <w:tcPr>
            <w:tcW w:w="6835" w:type="dxa"/>
          </w:tcPr>
          <w:p w14:paraId="0D73C9DB" w14:textId="77777777" w:rsidR="001E5040" w:rsidRPr="005203D9" w:rsidRDefault="001E5040" w:rsidP="001E5040">
            <w:pPr>
              <w:widowControl/>
              <w:spacing w:before="60" w:after="60" w:line="240" w:lineRule="auto"/>
              <w:ind w:firstLine="0"/>
              <w:jc w:val="left"/>
              <w:rPr>
                <w:sz w:val="20"/>
                <w:szCs w:val="20"/>
              </w:rPr>
            </w:pPr>
            <w:r w:rsidRPr="005203D9">
              <w:rPr>
                <w:sz w:val="20"/>
                <w:szCs w:val="20"/>
              </w:rPr>
              <w:t>282.62, 338.11, 338.12, 338.18, 338.19, 522.5, 522.7, 574, 577, 592, 733.1, 800, 801, 802, 803, 804, 805, 806, 807, 808, 809, 810, 811, 812, 813, 814, 815, 816, 817, 818, 819, 820, 821, 822, 823, 824, 825, 826, 827, 828, 829, 830, 831, 832, 833, 834, 835, 836, 837, 838, 839, 840, 841, 842, 843, 844, 845, 846, 847, 848, 850, 851, 852, 853, 854, 860, 861, 862, 863, 864, 865, 866, 867, 868, 869, 870, 871, 872, 873, 874, 875, 876, 877, 878, 879, 880, 881, 882, 883, 884, 885, 886, 887, 890, 891, 892, 893, 894, 895, 896, 897, 900, 901, 902, 903, 904, 910, 911, 912, 913, 914, 915, 916, 917, 918, 919, 920, 921, 922, 923, 924, 925, 926, 927, 928, 929, 930, 931, 932, 933, 934, 935, 936, 937, 938, 939, 940, 941, 942, 943, 944, 945, 946, 947, 948, 949, 950, 951, 952, 953, 954, 955, 956, 957, 958, 959</w:t>
            </w:r>
          </w:p>
        </w:tc>
      </w:tr>
      <w:tr w:rsidR="006A2622" w:rsidRPr="005203D9" w14:paraId="6D59D216" w14:textId="77777777" w:rsidTr="006A2622">
        <w:tc>
          <w:tcPr>
            <w:tcW w:w="2515" w:type="dxa"/>
          </w:tcPr>
          <w:p w14:paraId="3CA963B4" w14:textId="77777777" w:rsidR="001E5040" w:rsidRPr="005203D9" w:rsidRDefault="001E5040" w:rsidP="001E5040">
            <w:pPr>
              <w:widowControl/>
              <w:spacing w:before="60" w:after="60" w:line="240" w:lineRule="auto"/>
              <w:ind w:firstLine="0"/>
              <w:jc w:val="left"/>
              <w:rPr>
                <w:sz w:val="20"/>
                <w:szCs w:val="20"/>
                <w:vertAlign w:val="superscript"/>
              </w:rPr>
            </w:pPr>
            <w:r w:rsidRPr="005203D9">
              <w:rPr>
                <w:sz w:val="20"/>
                <w:szCs w:val="20"/>
              </w:rPr>
              <w:t>Chronic pain condition</w:t>
            </w:r>
            <w:r w:rsidRPr="005203D9">
              <w:rPr>
                <w:sz w:val="20"/>
                <w:szCs w:val="20"/>
                <w:vertAlign w:val="superscript"/>
              </w:rPr>
              <w:t>c</w:t>
            </w:r>
          </w:p>
        </w:tc>
        <w:tc>
          <w:tcPr>
            <w:tcW w:w="6835" w:type="dxa"/>
          </w:tcPr>
          <w:p w14:paraId="4962C62F" w14:textId="77777777" w:rsidR="001E5040" w:rsidRPr="005203D9" w:rsidRDefault="001E5040" w:rsidP="001E5040">
            <w:pPr>
              <w:widowControl/>
              <w:spacing w:before="60" w:after="60" w:line="240" w:lineRule="auto"/>
              <w:ind w:firstLine="0"/>
              <w:jc w:val="left"/>
              <w:rPr>
                <w:sz w:val="20"/>
                <w:szCs w:val="20"/>
              </w:rPr>
            </w:pPr>
            <w:r w:rsidRPr="005203D9">
              <w:rPr>
                <w:sz w:val="20"/>
                <w:szCs w:val="20"/>
              </w:rPr>
              <w:t>338.21, 338.22, 338.28, 338.29, 338.4, 346.0, 346.1, 346.2, 346.3, 346.4, 346.5, 346.6, 346.7, 346.8, 346.9, 307.81, 710, 711, 712, 713, 714, 715, 716, 717, 718, 719, 720, 721, 722, 723, 724, 725, 726, 727, 728, 729</w:t>
            </w:r>
          </w:p>
        </w:tc>
      </w:tr>
      <w:tr w:rsidR="006A2622" w:rsidRPr="005203D9" w14:paraId="1D4556C5" w14:textId="77777777" w:rsidTr="006A2622">
        <w:tc>
          <w:tcPr>
            <w:tcW w:w="2515" w:type="dxa"/>
            <w:tcBorders>
              <w:bottom w:val="single" w:sz="4" w:space="0" w:color="auto"/>
            </w:tcBorders>
          </w:tcPr>
          <w:p w14:paraId="29DD8E1B" w14:textId="77777777" w:rsidR="001E5040" w:rsidRPr="005203D9" w:rsidRDefault="001E5040" w:rsidP="001E5040">
            <w:pPr>
              <w:widowControl/>
              <w:spacing w:before="60" w:after="60" w:line="240" w:lineRule="auto"/>
              <w:ind w:firstLine="0"/>
              <w:jc w:val="left"/>
              <w:rPr>
                <w:sz w:val="20"/>
                <w:szCs w:val="20"/>
                <w:vertAlign w:val="superscript"/>
              </w:rPr>
            </w:pPr>
            <w:r w:rsidRPr="005203D9">
              <w:rPr>
                <w:sz w:val="20"/>
                <w:szCs w:val="20"/>
              </w:rPr>
              <w:t>Alcohol use</w:t>
            </w:r>
            <w:r w:rsidRPr="005203D9">
              <w:rPr>
                <w:sz w:val="20"/>
                <w:szCs w:val="20"/>
                <w:vertAlign w:val="superscript"/>
              </w:rPr>
              <w:t>d</w:t>
            </w:r>
          </w:p>
        </w:tc>
        <w:tc>
          <w:tcPr>
            <w:tcW w:w="6835" w:type="dxa"/>
            <w:tcBorders>
              <w:bottom w:val="single" w:sz="4" w:space="0" w:color="auto"/>
            </w:tcBorders>
          </w:tcPr>
          <w:p w14:paraId="33A15BE1" w14:textId="77777777" w:rsidR="001E5040" w:rsidRPr="005203D9" w:rsidRDefault="001E5040" w:rsidP="001E5040">
            <w:pPr>
              <w:widowControl/>
              <w:spacing w:before="60" w:after="60" w:line="240" w:lineRule="auto"/>
              <w:ind w:firstLine="0"/>
              <w:jc w:val="left"/>
              <w:rPr>
                <w:i/>
                <w:sz w:val="20"/>
                <w:szCs w:val="20"/>
              </w:rPr>
            </w:pPr>
            <w:r w:rsidRPr="005203D9">
              <w:rPr>
                <w:i/>
                <w:sz w:val="20"/>
                <w:szCs w:val="20"/>
              </w:rPr>
              <w:t xml:space="preserve">Alcohol withdrawal, intoxication, and abuse: </w:t>
            </w:r>
          </w:p>
          <w:p w14:paraId="504E97CF" w14:textId="77777777" w:rsidR="001E5040" w:rsidRPr="005203D9" w:rsidRDefault="001E5040" w:rsidP="001E5040">
            <w:pPr>
              <w:widowControl/>
              <w:spacing w:before="60" w:after="60" w:line="240" w:lineRule="auto"/>
              <w:ind w:firstLine="0"/>
              <w:jc w:val="left"/>
              <w:rPr>
                <w:sz w:val="20"/>
                <w:szCs w:val="20"/>
              </w:rPr>
            </w:pPr>
            <w:r w:rsidRPr="005203D9">
              <w:rPr>
                <w:sz w:val="20"/>
                <w:szCs w:val="20"/>
              </w:rPr>
              <w:t>291.0, 291.3, 291.4, 291.81, 303.0, 305.0</w:t>
            </w:r>
          </w:p>
          <w:p w14:paraId="7222CE91" w14:textId="77777777" w:rsidR="001E5040" w:rsidRPr="005203D9" w:rsidRDefault="001E5040" w:rsidP="001E5040">
            <w:pPr>
              <w:widowControl/>
              <w:spacing w:before="60" w:after="60" w:line="240" w:lineRule="auto"/>
              <w:ind w:firstLine="0"/>
              <w:jc w:val="left"/>
              <w:rPr>
                <w:sz w:val="20"/>
                <w:szCs w:val="20"/>
              </w:rPr>
            </w:pPr>
            <w:r w:rsidRPr="005203D9">
              <w:rPr>
                <w:i/>
                <w:sz w:val="20"/>
                <w:szCs w:val="20"/>
              </w:rPr>
              <w:t>Alcohol dependence:</w:t>
            </w:r>
            <w:r w:rsidRPr="005203D9">
              <w:rPr>
                <w:sz w:val="20"/>
                <w:szCs w:val="20"/>
              </w:rPr>
              <w:t xml:space="preserve"> </w:t>
            </w:r>
          </w:p>
          <w:p w14:paraId="3C5B7FDF" w14:textId="77777777" w:rsidR="001E5040" w:rsidRPr="005203D9" w:rsidRDefault="001E5040" w:rsidP="001E5040">
            <w:pPr>
              <w:widowControl/>
              <w:spacing w:before="60" w:after="60" w:line="240" w:lineRule="auto"/>
              <w:ind w:firstLine="0"/>
              <w:jc w:val="left"/>
              <w:rPr>
                <w:sz w:val="20"/>
                <w:szCs w:val="20"/>
              </w:rPr>
            </w:pPr>
            <w:r w:rsidRPr="005203D9">
              <w:rPr>
                <w:sz w:val="20"/>
                <w:szCs w:val="20"/>
              </w:rPr>
              <w:t>291.1, 291.2, 291.5, 291.8, 291.82, 291.89, 291.9, 303.9</w:t>
            </w:r>
          </w:p>
        </w:tc>
      </w:tr>
      <w:tr w:rsidR="006A2622" w:rsidRPr="005203D9" w14:paraId="79C24051" w14:textId="77777777" w:rsidTr="006A2622">
        <w:tc>
          <w:tcPr>
            <w:tcW w:w="2515" w:type="dxa"/>
            <w:tcBorders>
              <w:bottom w:val="double" w:sz="4" w:space="0" w:color="auto"/>
            </w:tcBorders>
          </w:tcPr>
          <w:p w14:paraId="081E855B" w14:textId="77777777" w:rsidR="001E5040" w:rsidRPr="005203D9" w:rsidRDefault="001E5040" w:rsidP="001E5040">
            <w:pPr>
              <w:widowControl/>
              <w:spacing w:before="60" w:after="60" w:line="240" w:lineRule="auto"/>
              <w:ind w:firstLine="0"/>
              <w:jc w:val="left"/>
              <w:rPr>
                <w:sz w:val="20"/>
                <w:szCs w:val="20"/>
                <w:vertAlign w:val="superscript"/>
              </w:rPr>
            </w:pPr>
            <w:r w:rsidRPr="005203D9">
              <w:rPr>
                <w:sz w:val="20"/>
                <w:szCs w:val="20"/>
              </w:rPr>
              <w:t>Other drug use</w:t>
            </w:r>
            <w:r w:rsidRPr="005203D9">
              <w:rPr>
                <w:sz w:val="20"/>
                <w:szCs w:val="20"/>
                <w:vertAlign w:val="superscript"/>
              </w:rPr>
              <w:t>d</w:t>
            </w:r>
          </w:p>
        </w:tc>
        <w:tc>
          <w:tcPr>
            <w:tcW w:w="6835" w:type="dxa"/>
            <w:tcBorders>
              <w:bottom w:val="double" w:sz="4" w:space="0" w:color="auto"/>
            </w:tcBorders>
          </w:tcPr>
          <w:p w14:paraId="15EEB9F8" w14:textId="77777777" w:rsidR="001E5040" w:rsidRPr="005203D9" w:rsidRDefault="001E5040" w:rsidP="001E5040">
            <w:pPr>
              <w:widowControl/>
              <w:spacing w:before="60" w:after="60" w:line="240" w:lineRule="auto"/>
              <w:ind w:firstLine="0"/>
              <w:jc w:val="left"/>
              <w:rPr>
                <w:i/>
                <w:sz w:val="20"/>
                <w:szCs w:val="20"/>
              </w:rPr>
            </w:pPr>
            <w:r w:rsidRPr="005203D9">
              <w:rPr>
                <w:i/>
                <w:sz w:val="20"/>
                <w:szCs w:val="20"/>
              </w:rPr>
              <w:t xml:space="preserve">Drug withdrawal, intoxication, and abuse: </w:t>
            </w:r>
          </w:p>
          <w:p w14:paraId="026124A2" w14:textId="77777777" w:rsidR="001E5040" w:rsidRPr="005203D9" w:rsidRDefault="001E5040" w:rsidP="001E5040">
            <w:pPr>
              <w:widowControl/>
              <w:spacing w:before="60" w:after="60" w:line="240" w:lineRule="auto"/>
              <w:ind w:firstLine="0"/>
              <w:jc w:val="left"/>
              <w:rPr>
                <w:sz w:val="20"/>
                <w:szCs w:val="20"/>
              </w:rPr>
            </w:pPr>
            <w:r w:rsidRPr="005203D9">
              <w:rPr>
                <w:sz w:val="20"/>
                <w:szCs w:val="20"/>
              </w:rPr>
              <w:t>292.0, 292.1, 292.2, 292.81, 305.2-305.7</w:t>
            </w:r>
          </w:p>
          <w:p w14:paraId="63C6FD8B" w14:textId="77777777" w:rsidR="001E5040" w:rsidRPr="005203D9" w:rsidRDefault="001E5040" w:rsidP="001E5040">
            <w:pPr>
              <w:widowControl/>
              <w:spacing w:before="60" w:after="60" w:line="240" w:lineRule="auto"/>
              <w:ind w:firstLine="0"/>
              <w:jc w:val="left"/>
              <w:rPr>
                <w:sz w:val="20"/>
                <w:szCs w:val="20"/>
              </w:rPr>
            </w:pPr>
            <w:r w:rsidRPr="005203D9">
              <w:rPr>
                <w:i/>
                <w:sz w:val="20"/>
                <w:szCs w:val="20"/>
              </w:rPr>
              <w:t>Drug dependence:</w:t>
            </w:r>
            <w:r w:rsidRPr="005203D9">
              <w:rPr>
                <w:sz w:val="20"/>
                <w:szCs w:val="20"/>
              </w:rPr>
              <w:t xml:space="preserve"> </w:t>
            </w:r>
          </w:p>
          <w:p w14:paraId="63F99B28" w14:textId="77777777" w:rsidR="001E5040" w:rsidRPr="005203D9" w:rsidRDefault="001E5040" w:rsidP="001E5040">
            <w:pPr>
              <w:widowControl/>
              <w:spacing w:before="60" w:after="60" w:line="240" w:lineRule="auto"/>
              <w:ind w:firstLine="0"/>
              <w:jc w:val="left"/>
              <w:rPr>
                <w:sz w:val="20"/>
                <w:szCs w:val="20"/>
              </w:rPr>
            </w:pPr>
            <w:r w:rsidRPr="005203D9">
              <w:rPr>
                <w:sz w:val="20"/>
                <w:szCs w:val="20"/>
              </w:rPr>
              <w:t>292.82-292.89, 292.9, 304.1-304.6</w:t>
            </w:r>
          </w:p>
        </w:tc>
      </w:tr>
      <w:tr w:rsidR="006A2622" w:rsidRPr="005203D9" w14:paraId="764747F7" w14:textId="77777777" w:rsidTr="006A2622">
        <w:tc>
          <w:tcPr>
            <w:tcW w:w="9350" w:type="dxa"/>
            <w:gridSpan w:val="2"/>
            <w:tcBorders>
              <w:top w:val="double" w:sz="4" w:space="0" w:color="auto"/>
            </w:tcBorders>
          </w:tcPr>
          <w:p w14:paraId="1FBE2DAC" w14:textId="48B4DD42" w:rsidR="006A2622" w:rsidRPr="00E11546" w:rsidRDefault="006A2622" w:rsidP="00823602">
            <w:pPr>
              <w:pStyle w:val="ListParagraph"/>
              <w:widowControl/>
              <w:numPr>
                <w:ilvl w:val="0"/>
                <w:numId w:val="33"/>
              </w:numPr>
              <w:spacing w:before="60" w:after="60" w:line="240" w:lineRule="auto"/>
              <w:ind w:left="333" w:hanging="333"/>
              <w:jc w:val="left"/>
              <w:rPr>
                <w:sz w:val="16"/>
                <w:szCs w:val="16"/>
              </w:rPr>
            </w:pPr>
            <w:r w:rsidRPr="00E11546">
              <w:rPr>
                <w:sz w:val="16"/>
                <w:szCs w:val="16"/>
              </w:rPr>
              <w:t xml:space="preserve">Available from </w:t>
            </w:r>
            <w:r w:rsidR="00330AB5" w:rsidRPr="00E11546">
              <w:rPr>
                <w:sz w:val="16"/>
                <w:szCs w:val="16"/>
              </w:rPr>
              <w:t xml:space="preserve">the </w:t>
            </w:r>
            <w:r w:rsidRPr="00E11546">
              <w:rPr>
                <w:sz w:val="16"/>
                <w:szCs w:val="16"/>
              </w:rPr>
              <w:t>Agency for Healthcare Research and Quality</w:t>
            </w:r>
            <w:r w:rsidRPr="00E11546">
              <w:rPr>
                <w:sz w:val="16"/>
                <w:szCs w:val="16"/>
              </w:rPr>
              <w:fldChar w:fldCharType="begin" w:fldLock="1"/>
            </w:r>
            <w:r w:rsidR="002C3634" w:rsidRPr="00E11546">
              <w:rPr>
                <w:sz w:val="16"/>
                <w:szCs w:val="16"/>
              </w:rPr>
              <w:instrText>ADDIN CSL_CITATION { "citationItems" : [ { "id" : "ITEM-1", "itemData" : { "URL" : "https://www.hcup-us.ahrq.gov/toolssoftware/ccs/ccs.jsp#overview", "accessed" : { "date-parts" : [ [ "2017", "8", "17" ] ] }, "author" : [ { "dropping-particle" : "", "family" : "Agency for Healthcare Research and Quality", "given" : "", "non-dropping-particle" : "", "parse-names" : false, "suffix" : "" } ], "id" : "ITEM-1", "issued" : { "date-parts" : [ [ "2017" ] ] }, "publisher" : "Agency for Healthcare Research and Quality", "publisher-place" : "Rockville, MD", "title" : "Clinical Classifications Software (CCS) for ICD-9-CM", "type" : "webpage" }, "uris" : [ "http://www.mendeley.com/documents/?uuid=342cc33e-42aa-468b-b13b-b0a7d47beeba" ] } ], "mendeley" : { "formattedCitation" : "&lt;sup&gt;29&lt;/sup&gt;", "plainTextFormattedCitation" : "29", "previouslyFormattedCitation" : "&lt;sup&gt;29&lt;/sup&gt;" }, "properties" : { "noteIndex" : 0 }, "schema" : "https://github.com/citation-style-language/schema/raw/master/csl-citation.json" }</w:instrText>
            </w:r>
            <w:r w:rsidRPr="00E11546">
              <w:rPr>
                <w:sz w:val="16"/>
                <w:szCs w:val="16"/>
              </w:rPr>
              <w:fldChar w:fldCharType="separate"/>
            </w:r>
            <w:r w:rsidR="00D674B0" w:rsidRPr="00E11546">
              <w:rPr>
                <w:noProof/>
                <w:sz w:val="16"/>
                <w:szCs w:val="16"/>
                <w:vertAlign w:val="superscript"/>
              </w:rPr>
              <w:t>29</w:t>
            </w:r>
            <w:r w:rsidRPr="00E11546">
              <w:rPr>
                <w:sz w:val="16"/>
                <w:szCs w:val="16"/>
              </w:rPr>
              <w:fldChar w:fldCharType="end"/>
            </w:r>
          </w:p>
          <w:p w14:paraId="16B3D649" w14:textId="2F03EEE0" w:rsidR="006A2622" w:rsidRPr="00E11546" w:rsidRDefault="00823602" w:rsidP="00823602">
            <w:pPr>
              <w:pStyle w:val="ListParagraph"/>
              <w:widowControl/>
              <w:numPr>
                <w:ilvl w:val="0"/>
                <w:numId w:val="33"/>
              </w:numPr>
              <w:spacing w:before="60" w:after="60" w:line="240" w:lineRule="auto"/>
              <w:ind w:left="333" w:hanging="333"/>
              <w:jc w:val="left"/>
              <w:rPr>
                <w:sz w:val="16"/>
                <w:szCs w:val="16"/>
              </w:rPr>
            </w:pPr>
            <w:r w:rsidRPr="00E11546">
              <w:rPr>
                <w:sz w:val="16"/>
                <w:szCs w:val="16"/>
              </w:rPr>
              <w:t>Adapted from Bardach et al.</w:t>
            </w:r>
            <w:r w:rsidR="008B2750" w:rsidRPr="00E11546">
              <w:rPr>
                <w:sz w:val="16"/>
                <w:szCs w:val="16"/>
              </w:rPr>
              <w:fldChar w:fldCharType="begin" w:fldLock="1"/>
            </w:r>
            <w:r w:rsidR="002C3634" w:rsidRPr="00E11546">
              <w:rPr>
                <w:sz w:val="16"/>
                <w:szCs w:val="16"/>
              </w:rPr>
              <w:instrText>ADDIN CSL_CITATION { "citationItems" : [ { "id" : "ITEM-1", "itemData" : { "DOI" : "10.1542/peds.2013-3165", "ISSN" : "1098-4275", "PMID" : "24639270", "abstract" : "BACKGROUND AND OBJECTIVES: Inpatient pediatric mental health is a priority topic for national quality measurement and improvement, but nationally representative data on the patients admitted or their diagnoses are lacking. Our objectives were: to describe pediatric mental health hospitalizations at general medical facilities admitting children nationally; to assess which pediatric mental health diagnoses are frequent and costly at these hospitals; and to examine whether the most frequent diagnoses are similar to those at free-standing children's hospitals. METHODS: We examined all discharges in 2009 for patients aged 3 to 20 years in the nationally representative Kids' Inpatient Database (KID) and in the Pediatric Health Information System (free-standing children's hospitals). Main outcomes were frequency of International Classification of Diseases, Ninth Revision, Clinical Modification-defined mental health diagnostic groupings (primary and nonprimary diagnosis) and, using KID, resource utilization (defined by diagnostic grouping aggregate annual charges). RESULTS: Nearly 10{%} of pediatric hospitalizations nationally were for a primary mental health diagnosis, compared with 3{%} of hospitalizations at free-standing children's hospitals. Predictors of hospitalizations for a primary mental health problem were older age, male gender, white race, and insurance type. Nationally, the most frequent and costly primary mental health diagnoses were depression (44.1{%} of all mental health admissions; {$}1.33 billion), bipolar disorder (18.1{%}; {$}702 million), and psychosis (12.1{%}; {$}540 million). CONCLUSIONS: We identified the child mental health inpatient diagnoses with the highest frequency and highest costs as depression, bipolar disorder, and psychosis, with substance abuse an important comorbid diagnosis. These diagnoses can be used as priority conditions for pediatric mental health inpatient quality measurement.", "author" : [ { "dropping-particle" : "", "family" : "Bardach", "given" : "Naomi S", "non-dropping-particle" : "", "parse-names" : false, "suffix" : "" }, { "dropping-particle" : "", "family" : "Coker", "given" : "Tumaini R", "non-dropping-particle" : "", "parse-names" : false, "suffix" : "" }, { "dropping-particle" : "", "family" : "Zima", "given" : "Bonnie T", "non-dropping-particle" : "", "parse-names" : false, "suffix" : "" }, { "dropping-particle" : "", "family" : "Murphy", "given" : "J Michael", "non-dropping-particle" : "", "parse-names" : false, "suffix" : "" }, { "dropping-particle" : "", "family" : "Knapp", "given" : "Penelope", "non-dropping-particle" : "", "parse-names" : false, "suffix" : "" }, { "dropping-particle" : "", "family" : "Richardson", "given" : "Laura P", "non-dropping-particle" : "", "parse-names" : false, "suffix" : "" }, { "dropping-particle" : "", "family" : "Edwall", "given" : "Glenace", "non-dropping-particle" : "", "parse-names" : false, "suffix" : "" }, { "dropping-particle" : "", "family" : "Mangione-Smith", "given" : "Rita", "non-dropping-particle" : "", "parse-names" : false, "suffix" : "" } ], "container-title" : "Pediatrics", "id" : "ITEM-1", "issue" : "4", "issued" : { "date-parts" : [ [ "2014", "4" ] ] }, "page" : "602-609", "title" : "Common and costly hospitalizations for pediatric mental health disorders.", "type" : "article-journal", "volume" : "133" }, "uris" : [ "http://www.mendeley.com/documents/?uuid=40422cf4-9922-450a-accc-4db290daa89e" ] } ], "mendeley" : { "formattedCitation" : "&lt;sup&gt;30&lt;/sup&gt;", "plainTextFormattedCitation" : "30", "previouslyFormattedCitation" : "&lt;sup&gt;30&lt;/sup&gt;" }, "properties" : { "noteIndex" : 0 }, "schema" : "https://github.com/citation-style-language/schema/raw/master/csl-citation.json" }</w:instrText>
            </w:r>
            <w:r w:rsidR="008B2750" w:rsidRPr="00E11546">
              <w:rPr>
                <w:sz w:val="16"/>
                <w:szCs w:val="16"/>
              </w:rPr>
              <w:fldChar w:fldCharType="separate"/>
            </w:r>
            <w:r w:rsidR="00D674B0" w:rsidRPr="00E11546">
              <w:rPr>
                <w:noProof/>
                <w:sz w:val="16"/>
                <w:szCs w:val="16"/>
                <w:vertAlign w:val="superscript"/>
              </w:rPr>
              <w:t>30</w:t>
            </w:r>
            <w:r w:rsidR="008B2750" w:rsidRPr="00E11546">
              <w:rPr>
                <w:sz w:val="16"/>
                <w:szCs w:val="16"/>
              </w:rPr>
              <w:fldChar w:fldCharType="end"/>
            </w:r>
          </w:p>
          <w:p w14:paraId="180C750C" w14:textId="04DB0792" w:rsidR="00B61778" w:rsidRPr="00E11546" w:rsidRDefault="00330AB5" w:rsidP="00823602">
            <w:pPr>
              <w:pStyle w:val="ListParagraph"/>
              <w:widowControl/>
              <w:numPr>
                <w:ilvl w:val="0"/>
                <w:numId w:val="33"/>
              </w:numPr>
              <w:spacing w:before="60" w:after="60" w:line="240" w:lineRule="auto"/>
              <w:ind w:left="333" w:hanging="333"/>
              <w:jc w:val="left"/>
              <w:rPr>
                <w:sz w:val="16"/>
                <w:szCs w:val="16"/>
              </w:rPr>
            </w:pPr>
            <w:r w:rsidRPr="00E11546">
              <w:rPr>
                <w:sz w:val="16"/>
                <w:szCs w:val="16"/>
              </w:rPr>
              <w:t>Adapted f</w:t>
            </w:r>
            <w:r w:rsidR="00B61778" w:rsidRPr="00E11546">
              <w:rPr>
                <w:sz w:val="16"/>
                <w:szCs w:val="16"/>
              </w:rPr>
              <w:t>rom the Centers for Disease Control and Prevention</w:t>
            </w:r>
            <w:r w:rsidR="00806276" w:rsidRPr="00E11546">
              <w:rPr>
                <w:sz w:val="16"/>
                <w:szCs w:val="16"/>
              </w:rPr>
              <w:fldChar w:fldCharType="begin" w:fldLock="1"/>
            </w:r>
            <w:r w:rsidR="002C3634" w:rsidRPr="00E11546">
              <w:rPr>
                <w:sz w:val="16"/>
                <w:szCs w:val="16"/>
              </w:rPr>
              <w:instrText>ADDIN CSL_CITATION { "citationItems" : [ { "id" : "ITEM-1", "itemData" : { "URL" : "https://www.cdc.gov/drugoverdose/pdf/pdo_guide_to_icd-9-cm_and_icd-10_codes-a.pdf", "accessed" : { "date-parts" : [ [ "2017", "8", "17" ] ] }, "author" : [ { "dropping-particle" : "", "family" : "Centers for Disease Control and Prevention", "given" : "", "non-dropping-particle" : "", "parse-names" : false, "suffix" : "" } ], "id" : "ITEM-1", "issued" : { "date-parts" : [ [ "2013" ] ] }, "publisher" : "Centers for Disease Control and Prevention", "publisher-place" : "Atlanta, GA", "title" : "Prescription Drug Overdose Data &amp; Statistics", "type" : "webpage" }, "uris" : [ "http://www.mendeley.com/documents/?uuid=b3acd033-dea0-4d7d-8a99-65148c7c408b" ] } ], "mendeley" : { "formattedCitation" : "&lt;sup&gt;31&lt;/sup&gt;", "plainTextFormattedCitation" : "31", "previouslyFormattedCitation" : "&lt;sup&gt;31&lt;/sup&gt;" }, "properties" : { "noteIndex" : 0 }, "schema" : "https://github.com/citation-style-language/schema/raw/master/csl-citation.json" }</w:instrText>
            </w:r>
            <w:r w:rsidR="00806276" w:rsidRPr="00E11546">
              <w:rPr>
                <w:sz w:val="16"/>
                <w:szCs w:val="16"/>
              </w:rPr>
              <w:fldChar w:fldCharType="separate"/>
            </w:r>
            <w:r w:rsidR="00D674B0" w:rsidRPr="00E11546">
              <w:rPr>
                <w:noProof/>
                <w:sz w:val="16"/>
                <w:szCs w:val="16"/>
                <w:vertAlign w:val="superscript"/>
              </w:rPr>
              <w:t>31</w:t>
            </w:r>
            <w:r w:rsidR="00806276" w:rsidRPr="00E11546">
              <w:rPr>
                <w:sz w:val="16"/>
                <w:szCs w:val="16"/>
              </w:rPr>
              <w:fldChar w:fldCharType="end"/>
            </w:r>
          </w:p>
          <w:p w14:paraId="45234CD4" w14:textId="68670851" w:rsidR="00B61778" w:rsidRPr="00E11546" w:rsidRDefault="002C2F54" w:rsidP="00711E9C">
            <w:pPr>
              <w:pStyle w:val="ListParagraph"/>
              <w:widowControl/>
              <w:numPr>
                <w:ilvl w:val="0"/>
                <w:numId w:val="33"/>
              </w:numPr>
              <w:spacing w:before="60" w:after="60" w:line="240" w:lineRule="auto"/>
              <w:ind w:left="333" w:hanging="333"/>
              <w:jc w:val="left"/>
              <w:rPr>
                <w:sz w:val="16"/>
                <w:szCs w:val="16"/>
              </w:rPr>
            </w:pPr>
            <w:r w:rsidRPr="00E11546">
              <w:rPr>
                <w:sz w:val="16"/>
                <w:szCs w:val="16"/>
              </w:rPr>
              <w:t>Adapted from Pletcher et al.</w:t>
            </w:r>
            <w:r w:rsidR="0001235D" w:rsidRPr="00E11546">
              <w:rPr>
                <w:sz w:val="16"/>
                <w:szCs w:val="16"/>
              </w:rPr>
              <w:fldChar w:fldCharType="begin" w:fldLock="1"/>
            </w:r>
            <w:r w:rsidR="002C3634" w:rsidRPr="00E11546">
              <w:rPr>
                <w:sz w:val="16"/>
                <w:szCs w:val="16"/>
              </w:rPr>
              <w:instrText>ADDIN CSL_CITATION { "citationItems" : [ { "id" : "ITEM-1", "itemData" : { "DOI" : "10.1001/jama.2007.64", "ISSN" : "0098-7484", "abstract" : "ContextNational quality improvement initiatives implemented in the late 1990s were followed by substantial increases in opioid prescribing in the United States, but it is unknown whether opioid prescribing for treatment of pain in the emergency department has increased and whether differences in opioid prescribing by race/ethnicity have decreased.ObjectivesTo determine whether opioid prescribing in emergency departments has increased, whether non-Hispanic white patients are more likely to receive an opioid than other racial/ethnic groups, and whether differential prescribing by race/ethnicity has diminished since 2000.Design and SettingPain-related visits to US emergency departments were identified using reason-for-visit and physician diagnosis codes from 13 years (1993-2005) of the National Hospital Ambulatory Medical Care Survey.Main Outcome MeasurePrescription of an opioid analgesic.Results\n        Pain-related visits accounted for 156\u00a0729 of 374\u00a0891\n        (42%) emergency department visits. Opioid prescribing for pain-related visits increased from 23% (95% confidence interval [CI], 21%-24%)\n        in 1993 to 37% (95% CI, 34%-39%) in 2005 (P\u00a0&amp;lt;\u00a0.001\n        for trend), and this trend was more pronounced in 2001-2005 (P\u00a0=\u00a0.02). Over all years, white patients with pain were more likely to receive an opioid (31%) than black (23%),\n        Hispanic (24%), or Asian/other patients (28%) (P\u00a0&amp;lt;\u00a0.001\n        for trend), and differences did not diminish over time (P\u00a0=\u00a0.44), with opioid prescribing rates of 40% for white patients and 32% for all other patients in 2005. Differential prescribing by race/ethnicity was evident for all types of pain visits,\n        was more pronounced with increasing pain severity, and was detectable for long-bone fracture and nephrolithiasis as well as among children.\n        Statistical adjustment for pain severity and other factors did not substantially attenuate these differences, with white patients remaining significantly more likely to receive an opioid prescription than black patients (adjusted odds ratio, 0.66; 95% CI, 0.62-0.70), Hispanic patients (0.67; 95% CI, 0.63-0.72), and Asian/other patients (0.79;\n        95% CI, 0.67-0.93).\n      ConclusionOpioid prescribing for patients making a pain-related visit to the emergency department increased after national quality improvement initiatives in the late 1990s, but differences in opioid prescribing by race/ethnicity have not diminished.", "author" : [ { "dropping-particle" : "", "family" : "Pletcher", "given" : "Mark J.", "non-dropping-particle" : "", "parse-names" : false, "suffix" : "" }, { "dropping-particle" : "", "family" : "Kertesz", "given" : "Stefan G.", "non-dropping-particle" : "", "parse-names" : false, "suffix" : "" }, { "dropping-particle" : "", "family" : "Kohn", "given" : "Michael A.", "non-dropping-particle" : "", "parse-names" : false, "suffix" : "" }, { "dropping-particle" : "", "family" : "Gonzales", "given" : "Ralph", "non-dropping-particle" : "", "parse-names" : false, "suffix" : "" } ], "container-title" : "JAMA", "id" : "ITEM-1", "issue" : "1", "issued" : { "date-parts" : [ [ "2008", "1", "2" ] ] }, "page" : "431-438", "publisher" : "American Medical Association", "title" : "Trends in Opioid Prescribing by Race/Ethnicity for Patients Seeking Care in US Emergency Departments", "type" : "article-journal", "volume" : "299" }, "uris" : [ "http://www.mendeley.com/documents/?uuid=999915d2-4cc7-3512-bfdd-94d164c614d6" ] } ], "mendeley" : { "formattedCitation" : "&lt;sup&gt;32&lt;/sup&gt;", "plainTextFormattedCitation" : "32", "previouslyFormattedCitation" : "&lt;sup&gt;32&lt;/sup&gt;" }, "properties" : { "noteIndex" : 0 }, "schema" : "https://github.com/citation-style-language/schema/raw/master/csl-citation.json" }</w:instrText>
            </w:r>
            <w:r w:rsidR="0001235D" w:rsidRPr="00E11546">
              <w:rPr>
                <w:sz w:val="16"/>
                <w:szCs w:val="16"/>
              </w:rPr>
              <w:fldChar w:fldCharType="separate"/>
            </w:r>
            <w:r w:rsidR="00D674B0" w:rsidRPr="00E11546">
              <w:rPr>
                <w:noProof/>
                <w:sz w:val="16"/>
                <w:szCs w:val="16"/>
                <w:vertAlign w:val="superscript"/>
              </w:rPr>
              <w:t>32</w:t>
            </w:r>
            <w:r w:rsidR="0001235D" w:rsidRPr="00E11546">
              <w:rPr>
                <w:sz w:val="16"/>
                <w:szCs w:val="16"/>
              </w:rPr>
              <w:fldChar w:fldCharType="end"/>
            </w:r>
          </w:p>
        </w:tc>
      </w:tr>
    </w:tbl>
    <w:p w14:paraId="69DB1C06" w14:textId="15544D2F" w:rsidR="00CB35F0" w:rsidRPr="000A3105" w:rsidRDefault="00CB35F0">
      <w:pPr>
        <w:widowControl/>
        <w:spacing w:line="240" w:lineRule="auto"/>
        <w:ind w:firstLine="0"/>
        <w:jc w:val="left"/>
        <w:rPr>
          <w:bCs/>
          <w:color w:val="000000"/>
          <w:szCs w:val="22"/>
        </w:rPr>
      </w:pPr>
      <w:r w:rsidRPr="000A3105">
        <w:rPr>
          <w:bCs/>
          <w:color w:val="000000"/>
          <w:szCs w:val="22"/>
        </w:rPr>
        <w:br w:type="page"/>
      </w:r>
    </w:p>
    <w:p w14:paraId="4A0EA90D" w14:textId="77777777" w:rsidR="00926BCF" w:rsidRPr="000A3105" w:rsidRDefault="00926BCF">
      <w:pPr>
        <w:widowControl/>
        <w:spacing w:line="240" w:lineRule="auto"/>
        <w:ind w:firstLine="0"/>
        <w:jc w:val="left"/>
        <w:rPr>
          <w:bCs/>
          <w:color w:val="000000"/>
          <w:szCs w:val="22"/>
        </w:rPr>
      </w:pPr>
    </w:p>
    <w:tbl>
      <w:tblPr>
        <w:tblW w:w="9365" w:type="dxa"/>
        <w:tblInd w:w="-15" w:type="dxa"/>
        <w:tblBorders>
          <w:top w:val="single" w:sz="4" w:space="0" w:color="auto"/>
          <w:left w:val="single" w:sz="4" w:space="0" w:color="auto"/>
          <w:bottom w:val="single" w:sz="4" w:space="0" w:color="auto"/>
          <w:right w:val="single" w:sz="4" w:space="0" w:color="auto"/>
        </w:tblBorders>
        <w:tblLayout w:type="fixed"/>
        <w:tblCellMar>
          <w:left w:w="0" w:type="dxa"/>
          <w:right w:w="0" w:type="dxa"/>
        </w:tblCellMar>
        <w:tblLook w:val="04A0" w:firstRow="1" w:lastRow="0" w:firstColumn="1" w:lastColumn="0" w:noHBand="0" w:noVBand="1"/>
      </w:tblPr>
      <w:tblGrid>
        <w:gridCol w:w="1670"/>
        <w:gridCol w:w="1670"/>
        <w:gridCol w:w="3000"/>
        <w:gridCol w:w="3000"/>
        <w:gridCol w:w="25"/>
      </w:tblGrid>
      <w:tr w:rsidR="0025177B" w:rsidRPr="00481A16" w14:paraId="5CB23645" w14:textId="0113971B" w:rsidTr="00804A5C">
        <w:trPr>
          <w:trHeight w:val="300"/>
        </w:trPr>
        <w:tc>
          <w:tcPr>
            <w:tcW w:w="9340" w:type="dxa"/>
            <w:gridSpan w:val="4"/>
            <w:tcBorders>
              <w:top w:val="single" w:sz="4" w:space="0" w:color="auto"/>
              <w:bottom w:val="double" w:sz="4" w:space="0" w:color="auto"/>
            </w:tcBorders>
            <w:noWrap/>
            <w:tcMar>
              <w:top w:w="0" w:type="dxa"/>
              <w:left w:w="108" w:type="dxa"/>
              <w:bottom w:w="0" w:type="dxa"/>
              <w:right w:w="108" w:type="dxa"/>
            </w:tcMar>
            <w:vAlign w:val="bottom"/>
          </w:tcPr>
          <w:p w14:paraId="698CE175" w14:textId="2CCCB730" w:rsidR="0025177B" w:rsidRPr="00481A16" w:rsidRDefault="00820CE5" w:rsidP="00E73AD7">
            <w:pPr>
              <w:widowControl/>
              <w:spacing w:before="60" w:after="60" w:line="240" w:lineRule="auto"/>
              <w:ind w:firstLine="0"/>
              <w:jc w:val="left"/>
              <w:rPr>
                <w:b/>
                <w:color w:val="000000" w:themeColor="text1"/>
                <w:sz w:val="24"/>
              </w:rPr>
            </w:pPr>
            <w:r w:rsidRPr="00481A16">
              <w:rPr>
                <w:b/>
                <w:color w:val="000000" w:themeColor="text1"/>
                <w:sz w:val="24"/>
              </w:rPr>
              <w:t>e</w:t>
            </w:r>
            <w:r w:rsidR="00CB35F0" w:rsidRPr="00481A16">
              <w:rPr>
                <w:b/>
                <w:color w:val="000000" w:themeColor="text1"/>
                <w:sz w:val="24"/>
              </w:rPr>
              <w:t>Table 4</w:t>
            </w:r>
            <w:r w:rsidR="0025177B" w:rsidRPr="00481A16">
              <w:rPr>
                <w:b/>
                <w:color w:val="000000" w:themeColor="text1"/>
                <w:sz w:val="24"/>
              </w:rPr>
              <w:t xml:space="preserve">. </w:t>
            </w:r>
            <w:r w:rsidR="00E73AD7" w:rsidRPr="00481A16">
              <w:rPr>
                <w:b/>
                <w:color w:val="000000" w:themeColor="text1"/>
                <w:sz w:val="24"/>
              </w:rPr>
              <w:t xml:space="preserve">Time to receipt of any treatment (i.e., behavioral health services or </w:t>
            </w:r>
            <w:r w:rsidR="00205446" w:rsidRPr="00481A16">
              <w:rPr>
                <w:b/>
                <w:color w:val="000000" w:themeColor="text1"/>
                <w:sz w:val="24"/>
              </w:rPr>
              <w:t>OUD medication</w:t>
            </w:r>
            <w:r w:rsidR="00E73AD7" w:rsidRPr="00481A16">
              <w:rPr>
                <w:b/>
                <w:color w:val="000000" w:themeColor="text1"/>
                <w:sz w:val="24"/>
              </w:rPr>
              <w:t xml:space="preserve">) or of any </w:t>
            </w:r>
            <w:r w:rsidR="00AC2D9D" w:rsidRPr="00481A16">
              <w:rPr>
                <w:b/>
                <w:color w:val="000000" w:themeColor="text1"/>
                <w:sz w:val="24"/>
              </w:rPr>
              <w:t xml:space="preserve">OUD </w:t>
            </w:r>
            <w:r w:rsidR="00E73AD7" w:rsidRPr="00481A16">
              <w:rPr>
                <w:b/>
                <w:color w:val="000000" w:themeColor="text1"/>
                <w:sz w:val="24"/>
              </w:rPr>
              <w:t>medication (buprenorphine, naltrexone, or methadone)</w:t>
            </w:r>
            <w:r w:rsidR="0025177B" w:rsidRPr="00481A16">
              <w:rPr>
                <w:b/>
                <w:color w:val="000000" w:themeColor="text1"/>
                <w:sz w:val="24"/>
              </w:rPr>
              <w:t xml:space="preserve"> </w:t>
            </w:r>
            <w:r w:rsidR="00E73AD7" w:rsidRPr="00481A16">
              <w:rPr>
                <w:b/>
                <w:color w:val="000000" w:themeColor="text1"/>
                <w:sz w:val="24"/>
              </w:rPr>
              <w:t>after</w:t>
            </w:r>
            <w:r w:rsidR="0025177B" w:rsidRPr="00481A16">
              <w:rPr>
                <w:b/>
                <w:color w:val="000000" w:themeColor="text1"/>
                <w:sz w:val="24"/>
              </w:rPr>
              <w:t xml:space="preserve"> diagnosis: January 1, 2014 to September 30, 2015.</w:t>
            </w:r>
          </w:p>
        </w:tc>
        <w:tc>
          <w:tcPr>
            <w:tcW w:w="25" w:type="dxa"/>
          </w:tcPr>
          <w:p w14:paraId="67988E25" w14:textId="77777777" w:rsidR="0025177B" w:rsidRPr="00481A16" w:rsidRDefault="0025177B" w:rsidP="0025177B">
            <w:pPr>
              <w:widowControl/>
              <w:spacing w:before="60" w:after="60" w:line="240" w:lineRule="auto"/>
              <w:ind w:firstLine="0"/>
              <w:jc w:val="left"/>
              <w:rPr>
                <w:b/>
                <w:color w:val="000000" w:themeColor="text1"/>
                <w:sz w:val="20"/>
                <w:szCs w:val="20"/>
              </w:rPr>
            </w:pPr>
          </w:p>
        </w:tc>
      </w:tr>
      <w:tr w:rsidR="00804A5C" w:rsidRPr="00481A16" w14:paraId="657F92EA" w14:textId="62920924" w:rsidTr="00804A5C">
        <w:trPr>
          <w:trHeight w:val="300"/>
        </w:trPr>
        <w:tc>
          <w:tcPr>
            <w:tcW w:w="1670" w:type="dxa"/>
            <w:tcBorders>
              <w:top w:val="double" w:sz="4" w:space="0" w:color="auto"/>
              <w:bottom w:val="single" w:sz="4" w:space="0" w:color="auto"/>
            </w:tcBorders>
            <w:noWrap/>
            <w:tcMar>
              <w:top w:w="0" w:type="dxa"/>
              <w:left w:w="108" w:type="dxa"/>
              <w:bottom w:w="0" w:type="dxa"/>
              <w:right w:w="108" w:type="dxa"/>
            </w:tcMar>
            <w:vAlign w:val="bottom"/>
            <w:hideMark/>
          </w:tcPr>
          <w:p w14:paraId="4E746AB5" w14:textId="766F3812" w:rsidR="0025177B" w:rsidRPr="00481A16" w:rsidRDefault="0025177B" w:rsidP="00804A5C">
            <w:pPr>
              <w:widowControl/>
              <w:spacing w:before="60" w:after="60" w:line="240" w:lineRule="auto"/>
              <w:ind w:firstLine="0"/>
              <w:jc w:val="center"/>
              <w:rPr>
                <w:b/>
                <w:color w:val="000000" w:themeColor="text1"/>
                <w:sz w:val="20"/>
                <w:szCs w:val="20"/>
              </w:rPr>
            </w:pPr>
            <w:r w:rsidRPr="00481A16">
              <w:rPr>
                <w:b/>
                <w:color w:val="000000" w:themeColor="text1"/>
                <w:sz w:val="20"/>
                <w:szCs w:val="20"/>
              </w:rPr>
              <w:t>Time After Diagnosis (Months)</w:t>
            </w:r>
          </w:p>
        </w:tc>
        <w:tc>
          <w:tcPr>
            <w:tcW w:w="1670" w:type="dxa"/>
            <w:tcBorders>
              <w:top w:val="double" w:sz="4" w:space="0" w:color="auto"/>
              <w:bottom w:val="single" w:sz="4" w:space="0" w:color="auto"/>
            </w:tcBorders>
            <w:noWrap/>
            <w:tcMar>
              <w:top w:w="0" w:type="dxa"/>
              <w:left w:w="108" w:type="dxa"/>
              <w:bottom w:w="0" w:type="dxa"/>
              <w:right w:w="108" w:type="dxa"/>
            </w:tcMar>
            <w:vAlign w:val="bottom"/>
            <w:hideMark/>
          </w:tcPr>
          <w:p w14:paraId="632E74B3" w14:textId="2C3342E6" w:rsidR="0025177B" w:rsidRPr="00481A16" w:rsidRDefault="0025177B" w:rsidP="00804A5C">
            <w:pPr>
              <w:widowControl/>
              <w:spacing w:before="60" w:after="60" w:line="240" w:lineRule="auto"/>
              <w:ind w:firstLine="0"/>
              <w:jc w:val="center"/>
              <w:rPr>
                <w:b/>
                <w:i/>
                <w:color w:val="000000" w:themeColor="text1"/>
                <w:sz w:val="20"/>
                <w:szCs w:val="20"/>
              </w:rPr>
            </w:pPr>
            <w:r w:rsidRPr="00481A16">
              <w:rPr>
                <w:b/>
                <w:color w:val="000000" w:themeColor="text1"/>
                <w:sz w:val="20"/>
                <w:szCs w:val="20"/>
              </w:rPr>
              <w:t>Number in Sample</w:t>
            </w:r>
            <w:r w:rsidR="00E65C13" w:rsidRPr="00481A16">
              <w:rPr>
                <w:b/>
                <w:color w:val="000000" w:themeColor="text1"/>
                <w:sz w:val="20"/>
                <w:szCs w:val="20"/>
                <w:vertAlign w:val="superscript"/>
              </w:rPr>
              <w:t>a</w:t>
            </w:r>
            <w:r w:rsidRPr="00481A16">
              <w:rPr>
                <w:b/>
                <w:color w:val="000000" w:themeColor="text1"/>
                <w:sz w:val="20"/>
                <w:szCs w:val="20"/>
              </w:rPr>
              <w:t xml:space="preserve">, </w:t>
            </w:r>
            <w:r w:rsidRPr="00481A16">
              <w:rPr>
                <w:b/>
                <w:i/>
                <w:color w:val="000000" w:themeColor="text1"/>
                <w:sz w:val="20"/>
                <w:szCs w:val="20"/>
              </w:rPr>
              <w:t>N</w:t>
            </w:r>
          </w:p>
        </w:tc>
        <w:tc>
          <w:tcPr>
            <w:tcW w:w="3000" w:type="dxa"/>
            <w:tcBorders>
              <w:top w:val="double" w:sz="4" w:space="0" w:color="auto"/>
              <w:bottom w:val="single" w:sz="4" w:space="0" w:color="auto"/>
            </w:tcBorders>
            <w:noWrap/>
            <w:tcMar>
              <w:top w:w="0" w:type="dxa"/>
              <w:left w:w="108" w:type="dxa"/>
              <w:bottom w:w="0" w:type="dxa"/>
              <w:right w:w="108" w:type="dxa"/>
            </w:tcMar>
            <w:vAlign w:val="bottom"/>
            <w:hideMark/>
          </w:tcPr>
          <w:p w14:paraId="021207B0" w14:textId="77777777" w:rsidR="002019F8" w:rsidRPr="00481A16" w:rsidRDefault="0025177B" w:rsidP="002019F8">
            <w:pPr>
              <w:widowControl/>
              <w:spacing w:before="60" w:line="240" w:lineRule="auto"/>
              <w:ind w:firstLine="0"/>
              <w:jc w:val="center"/>
              <w:rPr>
                <w:b/>
                <w:color w:val="000000" w:themeColor="text1"/>
                <w:sz w:val="20"/>
                <w:szCs w:val="20"/>
              </w:rPr>
            </w:pPr>
            <w:r w:rsidRPr="00481A16">
              <w:rPr>
                <w:b/>
                <w:color w:val="000000" w:themeColor="text1"/>
                <w:sz w:val="20"/>
                <w:szCs w:val="20"/>
              </w:rPr>
              <w:t xml:space="preserve">Received Any Treatment, </w:t>
            </w:r>
          </w:p>
          <w:p w14:paraId="083FD3CB" w14:textId="08BDA9BB" w:rsidR="0025177B" w:rsidRPr="00481A16" w:rsidRDefault="0025177B" w:rsidP="002019F8">
            <w:pPr>
              <w:widowControl/>
              <w:spacing w:after="60" w:line="240" w:lineRule="auto"/>
              <w:ind w:firstLine="0"/>
              <w:jc w:val="center"/>
              <w:rPr>
                <w:b/>
                <w:color w:val="000000" w:themeColor="text1"/>
                <w:sz w:val="20"/>
                <w:szCs w:val="20"/>
              </w:rPr>
            </w:pPr>
            <w:r w:rsidRPr="00481A16">
              <w:rPr>
                <w:b/>
                <w:i/>
                <w:color w:val="000000" w:themeColor="text1"/>
                <w:sz w:val="20"/>
                <w:szCs w:val="20"/>
              </w:rPr>
              <w:t>N</w:t>
            </w:r>
            <w:r w:rsidRPr="00481A16">
              <w:rPr>
                <w:b/>
                <w:color w:val="000000" w:themeColor="text1"/>
                <w:sz w:val="20"/>
                <w:szCs w:val="20"/>
              </w:rPr>
              <w:t xml:space="preserve"> (%)</w:t>
            </w:r>
          </w:p>
        </w:tc>
        <w:tc>
          <w:tcPr>
            <w:tcW w:w="3000" w:type="dxa"/>
            <w:tcBorders>
              <w:top w:val="double" w:sz="4" w:space="0" w:color="auto"/>
              <w:bottom w:val="single" w:sz="4" w:space="0" w:color="auto"/>
            </w:tcBorders>
            <w:noWrap/>
            <w:tcMar>
              <w:top w:w="0" w:type="dxa"/>
              <w:left w:w="108" w:type="dxa"/>
              <w:bottom w:w="0" w:type="dxa"/>
              <w:right w:w="108" w:type="dxa"/>
            </w:tcMar>
            <w:vAlign w:val="bottom"/>
            <w:hideMark/>
          </w:tcPr>
          <w:p w14:paraId="63EB0A96" w14:textId="449C84B4" w:rsidR="00804A5C" w:rsidRPr="00481A16" w:rsidRDefault="0025177B" w:rsidP="00804A5C">
            <w:pPr>
              <w:widowControl/>
              <w:spacing w:before="60" w:line="240" w:lineRule="auto"/>
              <w:ind w:firstLine="0"/>
              <w:jc w:val="center"/>
              <w:rPr>
                <w:b/>
                <w:color w:val="000000" w:themeColor="text1"/>
                <w:sz w:val="20"/>
                <w:szCs w:val="20"/>
              </w:rPr>
            </w:pPr>
            <w:r w:rsidRPr="00481A16">
              <w:rPr>
                <w:b/>
                <w:color w:val="000000" w:themeColor="text1"/>
                <w:sz w:val="20"/>
                <w:szCs w:val="20"/>
              </w:rPr>
              <w:t xml:space="preserve">Received </w:t>
            </w:r>
            <w:r w:rsidR="00205446" w:rsidRPr="00481A16">
              <w:rPr>
                <w:b/>
                <w:color w:val="000000" w:themeColor="text1"/>
                <w:sz w:val="20"/>
                <w:szCs w:val="20"/>
              </w:rPr>
              <w:t xml:space="preserve">OUD </w:t>
            </w:r>
            <w:r w:rsidRPr="00481A16">
              <w:rPr>
                <w:b/>
                <w:color w:val="000000" w:themeColor="text1"/>
                <w:sz w:val="20"/>
                <w:szCs w:val="20"/>
              </w:rPr>
              <w:t xml:space="preserve">Medication, </w:t>
            </w:r>
          </w:p>
          <w:p w14:paraId="13ACC148" w14:textId="4B01FD26" w:rsidR="0025177B" w:rsidRPr="00481A16" w:rsidRDefault="0025177B" w:rsidP="00804A5C">
            <w:pPr>
              <w:widowControl/>
              <w:spacing w:after="60" w:line="240" w:lineRule="auto"/>
              <w:ind w:firstLine="0"/>
              <w:jc w:val="center"/>
              <w:rPr>
                <w:b/>
                <w:color w:val="000000" w:themeColor="text1"/>
                <w:sz w:val="20"/>
                <w:szCs w:val="20"/>
              </w:rPr>
            </w:pPr>
            <w:r w:rsidRPr="00481A16">
              <w:rPr>
                <w:b/>
                <w:i/>
                <w:color w:val="000000" w:themeColor="text1"/>
                <w:sz w:val="20"/>
                <w:szCs w:val="20"/>
              </w:rPr>
              <w:t>N</w:t>
            </w:r>
            <w:r w:rsidRPr="00481A16">
              <w:rPr>
                <w:b/>
                <w:color w:val="000000" w:themeColor="text1"/>
                <w:sz w:val="20"/>
                <w:szCs w:val="20"/>
              </w:rPr>
              <w:t xml:space="preserve"> (%)</w:t>
            </w:r>
          </w:p>
        </w:tc>
        <w:tc>
          <w:tcPr>
            <w:tcW w:w="25" w:type="dxa"/>
          </w:tcPr>
          <w:p w14:paraId="17759E5F" w14:textId="77777777" w:rsidR="0025177B" w:rsidRPr="00481A16" w:rsidRDefault="0025177B" w:rsidP="0025177B">
            <w:pPr>
              <w:widowControl/>
              <w:spacing w:before="60" w:after="60" w:line="240" w:lineRule="auto"/>
              <w:ind w:firstLine="0"/>
              <w:jc w:val="left"/>
              <w:rPr>
                <w:color w:val="000000" w:themeColor="text1"/>
                <w:sz w:val="20"/>
                <w:szCs w:val="20"/>
              </w:rPr>
            </w:pPr>
          </w:p>
        </w:tc>
      </w:tr>
      <w:tr w:rsidR="00804A5C" w:rsidRPr="00481A16" w14:paraId="2504299F" w14:textId="16495265" w:rsidTr="00804A5C">
        <w:trPr>
          <w:trHeight w:val="300"/>
        </w:trPr>
        <w:tc>
          <w:tcPr>
            <w:tcW w:w="1670" w:type="dxa"/>
            <w:tcBorders>
              <w:top w:val="single" w:sz="4" w:space="0" w:color="auto"/>
            </w:tcBorders>
            <w:noWrap/>
            <w:tcMar>
              <w:top w:w="0" w:type="dxa"/>
              <w:left w:w="108" w:type="dxa"/>
              <w:bottom w:w="0" w:type="dxa"/>
              <w:right w:w="108" w:type="dxa"/>
            </w:tcMar>
            <w:vAlign w:val="bottom"/>
            <w:hideMark/>
          </w:tcPr>
          <w:p w14:paraId="6A33F7D7" w14:textId="77777777" w:rsidR="0025177B" w:rsidRPr="00481A16" w:rsidRDefault="0025177B" w:rsidP="00DC0358">
            <w:pPr>
              <w:widowControl/>
              <w:spacing w:before="60" w:after="60" w:line="240" w:lineRule="auto"/>
              <w:ind w:firstLine="0"/>
              <w:jc w:val="center"/>
              <w:rPr>
                <w:color w:val="000000" w:themeColor="text1"/>
                <w:sz w:val="20"/>
                <w:szCs w:val="20"/>
              </w:rPr>
            </w:pPr>
            <w:r w:rsidRPr="00481A16">
              <w:rPr>
                <w:color w:val="000000" w:themeColor="text1"/>
                <w:sz w:val="20"/>
                <w:szCs w:val="20"/>
              </w:rPr>
              <w:t>1</w:t>
            </w:r>
          </w:p>
        </w:tc>
        <w:tc>
          <w:tcPr>
            <w:tcW w:w="1670" w:type="dxa"/>
            <w:tcBorders>
              <w:top w:val="single" w:sz="4" w:space="0" w:color="auto"/>
            </w:tcBorders>
            <w:noWrap/>
            <w:tcMar>
              <w:top w:w="0" w:type="dxa"/>
              <w:left w:w="108" w:type="dxa"/>
              <w:bottom w:w="0" w:type="dxa"/>
              <w:right w:w="108" w:type="dxa"/>
            </w:tcMar>
            <w:vAlign w:val="bottom"/>
            <w:hideMark/>
          </w:tcPr>
          <w:p w14:paraId="66B7F554" w14:textId="45EAFB9F" w:rsidR="0025177B" w:rsidRPr="00481A16" w:rsidRDefault="0025177B" w:rsidP="00DC0358">
            <w:pPr>
              <w:widowControl/>
              <w:spacing w:before="60" w:after="60" w:line="240" w:lineRule="auto"/>
              <w:ind w:firstLine="0"/>
              <w:jc w:val="center"/>
              <w:rPr>
                <w:color w:val="000000" w:themeColor="text1"/>
                <w:sz w:val="20"/>
                <w:szCs w:val="20"/>
              </w:rPr>
            </w:pPr>
            <w:r w:rsidRPr="00481A16">
              <w:rPr>
                <w:color w:val="000000" w:themeColor="text1"/>
                <w:sz w:val="20"/>
                <w:szCs w:val="20"/>
              </w:rPr>
              <w:t>5</w:t>
            </w:r>
            <w:r w:rsidR="00DC0358" w:rsidRPr="00481A16">
              <w:rPr>
                <w:color w:val="000000" w:themeColor="text1"/>
                <w:sz w:val="20"/>
                <w:szCs w:val="20"/>
              </w:rPr>
              <w:t>,</w:t>
            </w:r>
            <w:r w:rsidRPr="00481A16">
              <w:rPr>
                <w:color w:val="000000" w:themeColor="text1"/>
                <w:sz w:val="20"/>
                <w:szCs w:val="20"/>
              </w:rPr>
              <w:t>173</w:t>
            </w:r>
          </w:p>
        </w:tc>
        <w:tc>
          <w:tcPr>
            <w:tcW w:w="3000" w:type="dxa"/>
            <w:tcBorders>
              <w:top w:val="single" w:sz="4" w:space="0" w:color="auto"/>
            </w:tcBorders>
            <w:noWrap/>
            <w:tcMar>
              <w:top w:w="0" w:type="dxa"/>
              <w:left w:w="108" w:type="dxa"/>
              <w:bottom w:w="0" w:type="dxa"/>
              <w:right w:w="108" w:type="dxa"/>
            </w:tcMar>
            <w:vAlign w:val="bottom"/>
            <w:hideMark/>
          </w:tcPr>
          <w:p w14:paraId="3A4B8BE1" w14:textId="6E9987E3" w:rsidR="0025177B" w:rsidRPr="00481A16" w:rsidRDefault="0025177B" w:rsidP="00DC0358">
            <w:pPr>
              <w:widowControl/>
              <w:spacing w:before="60" w:after="60" w:line="240" w:lineRule="auto"/>
              <w:ind w:firstLine="0"/>
              <w:jc w:val="center"/>
              <w:rPr>
                <w:color w:val="000000" w:themeColor="text1"/>
                <w:sz w:val="20"/>
                <w:szCs w:val="20"/>
              </w:rPr>
            </w:pPr>
            <w:r w:rsidRPr="00481A16">
              <w:rPr>
                <w:color w:val="000000" w:themeColor="text1"/>
                <w:sz w:val="20"/>
                <w:szCs w:val="20"/>
              </w:rPr>
              <w:t>3</w:t>
            </w:r>
            <w:r w:rsidR="00DC0358" w:rsidRPr="00481A16">
              <w:rPr>
                <w:color w:val="000000" w:themeColor="text1"/>
                <w:sz w:val="20"/>
                <w:szCs w:val="20"/>
              </w:rPr>
              <w:t>,</w:t>
            </w:r>
            <w:r w:rsidRPr="00481A16">
              <w:rPr>
                <w:color w:val="000000" w:themeColor="text1"/>
                <w:sz w:val="20"/>
                <w:szCs w:val="20"/>
              </w:rPr>
              <w:t>598 (69.6)</w:t>
            </w:r>
          </w:p>
        </w:tc>
        <w:tc>
          <w:tcPr>
            <w:tcW w:w="3000" w:type="dxa"/>
            <w:tcBorders>
              <w:top w:val="single" w:sz="4" w:space="0" w:color="auto"/>
            </w:tcBorders>
            <w:noWrap/>
            <w:tcMar>
              <w:top w:w="0" w:type="dxa"/>
              <w:left w:w="108" w:type="dxa"/>
              <w:bottom w:w="0" w:type="dxa"/>
              <w:right w:w="108" w:type="dxa"/>
            </w:tcMar>
            <w:vAlign w:val="bottom"/>
            <w:hideMark/>
          </w:tcPr>
          <w:p w14:paraId="7F4213F2" w14:textId="2AE9CD18" w:rsidR="0025177B" w:rsidRPr="00481A16" w:rsidRDefault="0025177B" w:rsidP="00B05C3B">
            <w:pPr>
              <w:widowControl/>
              <w:tabs>
                <w:tab w:val="decimal" w:pos="1213"/>
              </w:tabs>
              <w:spacing w:before="60" w:after="60" w:line="240" w:lineRule="auto"/>
              <w:ind w:firstLine="0"/>
              <w:jc w:val="left"/>
              <w:rPr>
                <w:color w:val="000000" w:themeColor="text1"/>
                <w:sz w:val="20"/>
                <w:szCs w:val="20"/>
              </w:rPr>
            </w:pPr>
            <w:r w:rsidRPr="00481A16">
              <w:rPr>
                <w:color w:val="000000" w:themeColor="text1"/>
                <w:sz w:val="20"/>
                <w:szCs w:val="20"/>
              </w:rPr>
              <w:t>906 (17.5)</w:t>
            </w:r>
          </w:p>
        </w:tc>
        <w:tc>
          <w:tcPr>
            <w:tcW w:w="25" w:type="dxa"/>
          </w:tcPr>
          <w:p w14:paraId="15EAA2CB" w14:textId="77777777" w:rsidR="0025177B" w:rsidRPr="00481A16" w:rsidRDefault="0025177B" w:rsidP="0025177B">
            <w:pPr>
              <w:widowControl/>
              <w:spacing w:before="60" w:after="60" w:line="240" w:lineRule="auto"/>
              <w:ind w:firstLine="0"/>
              <w:jc w:val="left"/>
              <w:rPr>
                <w:color w:val="000000" w:themeColor="text1"/>
                <w:sz w:val="20"/>
                <w:szCs w:val="20"/>
              </w:rPr>
            </w:pPr>
          </w:p>
        </w:tc>
      </w:tr>
      <w:tr w:rsidR="00804A5C" w:rsidRPr="00481A16" w14:paraId="7CE98504" w14:textId="6573FEC4" w:rsidTr="00804A5C">
        <w:trPr>
          <w:trHeight w:val="300"/>
        </w:trPr>
        <w:tc>
          <w:tcPr>
            <w:tcW w:w="1670" w:type="dxa"/>
            <w:noWrap/>
            <w:tcMar>
              <w:top w:w="0" w:type="dxa"/>
              <w:left w:w="108" w:type="dxa"/>
              <w:bottom w:w="0" w:type="dxa"/>
              <w:right w:w="108" w:type="dxa"/>
            </w:tcMar>
            <w:vAlign w:val="bottom"/>
            <w:hideMark/>
          </w:tcPr>
          <w:p w14:paraId="2BBD723C" w14:textId="77777777" w:rsidR="0025177B" w:rsidRPr="00481A16" w:rsidRDefault="0025177B" w:rsidP="00DC0358">
            <w:pPr>
              <w:widowControl/>
              <w:spacing w:before="60" w:after="60" w:line="240" w:lineRule="auto"/>
              <w:ind w:firstLine="0"/>
              <w:jc w:val="center"/>
              <w:rPr>
                <w:color w:val="000000" w:themeColor="text1"/>
                <w:sz w:val="20"/>
                <w:szCs w:val="20"/>
              </w:rPr>
            </w:pPr>
            <w:r w:rsidRPr="00481A16">
              <w:rPr>
                <w:color w:val="000000" w:themeColor="text1"/>
                <w:sz w:val="20"/>
                <w:szCs w:val="20"/>
              </w:rPr>
              <w:t>2</w:t>
            </w:r>
          </w:p>
        </w:tc>
        <w:tc>
          <w:tcPr>
            <w:tcW w:w="1670" w:type="dxa"/>
            <w:noWrap/>
            <w:tcMar>
              <w:top w:w="0" w:type="dxa"/>
              <w:left w:w="108" w:type="dxa"/>
              <w:bottom w:w="0" w:type="dxa"/>
              <w:right w:w="108" w:type="dxa"/>
            </w:tcMar>
            <w:vAlign w:val="bottom"/>
            <w:hideMark/>
          </w:tcPr>
          <w:p w14:paraId="1DD4277D" w14:textId="2C334501" w:rsidR="0025177B" w:rsidRPr="00481A16" w:rsidRDefault="0025177B" w:rsidP="00DC0358">
            <w:pPr>
              <w:widowControl/>
              <w:spacing w:before="60" w:after="60" w:line="240" w:lineRule="auto"/>
              <w:ind w:firstLine="0"/>
              <w:jc w:val="center"/>
              <w:rPr>
                <w:color w:val="000000" w:themeColor="text1"/>
                <w:sz w:val="20"/>
                <w:szCs w:val="20"/>
              </w:rPr>
            </w:pPr>
            <w:r w:rsidRPr="00481A16">
              <w:rPr>
                <w:color w:val="000000" w:themeColor="text1"/>
                <w:sz w:val="20"/>
                <w:szCs w:val="20"/>
              </w:rPr>
              <w:t>5</w:t>
            </w:r>
            <w:r w:rsidR="00DC0358" w:rsidRPr="00481A16">
              <w:rPr>
                <w:color w:val="000000" w:themeColor="text1"/>
                <w:sz w:val="20"/>
                <w:szCs w:val="20"/>
              </w:rPr>
              <w:t>,</w:t>
            </w:r>
            <w:r w:rsidRPr="00481A16">
              <w:rPr>
                <w:color w:val="000000" w:themeColor="text1"/>
                <w:sz w:val="20"/>
                <w:szCs w:val="20"/>
              </w:rPr>
              <w:t>024</w:t>
            </w:r>
          </w:p>
        </w:tc>
        <w:tc>
          <w:tcPr>
            <w:tcW w:w="3000" w:type="dxa"/>
            <w:noWrap/>
            <w:tcMar>
              <w:top w:w="0" w:type="dxa"/>
              <w:left w:w="108" w:type="dxa"/>
              <w:bottom w:w="0" w:type="dxa"/>
              <w:right w:w="108" w:type="dxa"/>
            </w:tcMar>
            <w:vAlign w:val="bottom"/>
            <w:hideMark/>
          </w:tcPr>
          <w:p w14:paraId="6EFBA905" w14:textId="12FEFDEA" w:rsidR="0025177B" w:rsidRPr="00481A16" w:rsidRDefault="0025177B" w:rsidP="00DC0358">
            <w:pPr>
              <w:widowControl/>
              <w:spacing w:before="60" w:after="60" w:line="240" w:lineRule="auto"/>
              <w:ind w:firstLine="0"/>
              <w:jc w:val="center"/>
              <w:rPr>
                <w:color w:val="000000" w:themeColor="text1"/>
                <w:sz w:val="20"/>
                <w:szCs w:val="20"/>
              </w:rPr>
            </w:pPr>
            <w:r w:rsidRPr="00481A16">
              <w:rPr>
                <w:color w:val="000000" w:themeColor="text1"/>
                <w:sz w:val="20"/>
                <w:szCs w:val="20"/>
              </w:rPr>
              <w:t>3</w:t>
            </w:r>
            <w:r w:rsidR="00DC0358" w:rsidRPr="00481A16">
              <w:rPr>
                <w:color w:val="000000" w:themeColor="text1"/>
                <w:sz w:val="20"/>
                <w:szCs w:val="20"/>
              </w:rPr>
              <w:t>,</w:t>
            </w:r>
            <w:r w:rsidRPr="00481A16">
              <w:rPr>
                <w:color w:val="000000" w:themeColor="text1"/>
                <w:sz w:val="20"/>
                <w:szCs w:val="20"/>
              </w:rPr>
              <w:t>678 (73.2)</w:t>
            </w:r>
          </w:p>
        </w:tc>
        <w:tc>
          <w:tcPr>
            <w:tcW w:w="3000" w:type="dxa"/>
            <w:noWrap/>
            <w:tcMar>
              <w:top w:w="0" w:type="dxa"/>
              <w:left w:w="108" w:type="dxa"/>
              <w:bottom w:w="0" w:type="dxa"/>
              <w:right w:w="108" w:type="dxa"/>
            </w:tcMar>
            <w:vAlign w:val="bottom"/>
            <w:hideMark/>
          </w:tcPr>
          <w:p w14:paraId="47901103" w14:textId="11AD5232" w:rsidR="0025177B" w:rsidRPr="00481A16" w:rsidRDefault="0025177B" w:rsidP="00B05C3B">
            <w:pPr>
              <w:widowControl/>
              <w:tabs>
                <w:tab w:val="decimal" w:pos="1213"/>
              </w:tabs>
              <w:spacing w:before="60" w:after="60" w:line="240" w:lineRule="auto"/>
              <w:ind w:firstLine="0"/>
              <w:jc w:val="left"/>
              <w:rPr>
                <w:color w:val="000000" w:themeColor="text1"/>
                <w:sz w:val="20"/>
                <w:szCs w:val="20"/>
              </w:rPr>
            </w:pPr>
            <w:r w:rsidRPr="00481A16">
              <w:rPr>
                <w:color w:val="000000" w:themeColor="text1"/>
                <w:sz w:val="20"/>
                <w:szCs w:val="20"/>
              </w:rPr>
              <w:t>1</w:t>
            </w:r>
            <w:r w:rsidR="00DC0358" w:rsidRPr="00481A16">
              <w:rPr>
                <w:color w:val="000000" w:themeColor="text1"/>
                <w:sz w:val="20"/>
                <w:szCs w:val="20"/>
              </w:rPr>
              <w:t>,</w:t>
            </w:r>
            <w:r w:rsidRPr="00481A16">
              <w:rPr>
                <w:color w:val="000000" w:themeColor="text1"/>
                <w:sz w:val="20"/>
                <w:szCs w:val="20"/>
              </w:rPr>
              <w:t>071 (21.3)</w:t>
            </w:r>
          </w:p>
        </w:tc>
        <w:tc>
          <w:tcPr>
            <w:tcW w:w="25" w:type="dxa"/>
          </w:tcPr>
          <w:p w14:paraId="2E0187CF" w14:textId="77777777" w:rsidR="0025177B" w:rsidRPr="00481A16" w:rsidRDefault="0025177B" w:rsidP="0025177B">
            <w:pPr>
              <w:widowControl/>
              <w:spacing w:before="60" w:after="60" w:line="240" w:lineRule="auto"/>
              <w:ind w:firstLine="0"/>
              <w:jc w:val="left"/>
              <w:rPr>
                <w:color w:val="000000" w:themeColor="text1"/>
                <w:sz w:val="20"/>
                <w:szCs w:val="20"/>
              </w:rPr>
            </w:pPr>
          </w:p>
        </w:tc>
      </w:tr>
      <w:tr w:rsidR="00804A5C" w:rsidRPr="00481A16" w14:paraId="2687ECE7" w14:textId="0BC3EB8A" w:rsidTr="00804A5C">
        <w:trPr>
          <w:trHeight w:val="300"/>
        </w:trPr>
        <w:tc>
          <w:tcPr>
            <w:tcW w:w="1670" w:type="dxa"/>
            <w:noWrap/>
            <w:tcMar>
              <w:top w:w="0" w:type="dxa"/>
              <w:left w:w="108" w:type="dxa"/>
              <w:bottom w:w="0" w:type="dxa"/>
              <w:right w:w="108" w:type="dxa"/>
            </w:tcMar>
            <w:vAlign w:val="bottom"/>
            <w:hideMark/>
          </w:tcPr>
          <w:p w14:paraId="25A0DDFF" w14:textId="77777777" w:rsidR="0025177B" w:rsidRPr="00481A16" w:rsidRDefault="0025177B" w:rsidP="00DC0358">
            <w:pPr>
              <w:widowControl/>
              <w:spacing w:before="60" w:after="60" w:line="240" w:lineRule="auto"/>
              <w:ind w:firstLine="0"/>
              <w:jc w:val="center"/>
              <w:rPr>
                <w:color w:val="000000" w:themeColor="text1"/>
                <w:sz w:val="20"/>
                <w:szCs w:val="20"/>
              </w:rPr>
            </w:pPr>
            <w:r w:rsidRPr="00481A16">
              <w:rPr>
                <w:color w:val="000000" w:themeColor="text1"/>
                <w:sz w:val="20"/>
                <w:szCs w:val="20"/>
              </w:rPr>
              <w:t>3</w:t>
            </w:r>
          </w:p>
        </w:tc>
        <w:tc>
          <w:tcPr>
            <w:tcW w:w="1670" w:type="dxa"/>
            <w:noWrap/>
            <w:tcMar>
              <w:top w:w="0" w:type="dxa"/>
              <w:left w:w="108" w:type="dxa"/>
              <w:bottom w:w="0" w:type="dxa"/>
              <w:right w:w="108" w:type="dxa"/>
            </w:tcMar>
            <w:vAlign w:val="bottom"/>
            <w:hideMark/>
          </w:tcPr>
          <w:p w14:paraId="277136B6" w14:textId="4BDE5A19" w:rsidR="0025177B" w:rsidRPr="00481A16" w:rsidRDefault="0025177B" w:rsidP="00DC0358">
            <w:pPr>
              <w:widowControl/>
              <w:spacing w:before="60" w:after="60" w:line="240" w:lineRule="auto"/>
              <w:ind w:firstLine="0"/>
              <w:jc w:val="center"/>
              <w:rPr>
                <w:color w:val="000000" w:themeColor="text1"/>
                <w:sz w:val="20"/>
                <w:szCs w:val="20"/>
              </w:rPr>
            </w:pPr>
            <w:r w:rsidRPr="00481A16">
              <w:rPr>
                <w:color w:val="000000" w:themeColor="text1"/>
                <w:sz w:val="20"/>
                <w:szCs w:val="20"/>
              </w:rPr>
              <w:t>4</w:t>
            </w:r>
            <w:r w:rsidR="00DC0358" w:rsidRPr="00481A16">
              <w:rPr>
                <w:color w:val="000000" w:themeColor="text1"/>
                <w:sz w:val="20"/>
                <w:szCs w:val="20"/>
              </w:rPr>
              <w:t>,</w:t>
            </w:r>
            <w:r w:rsidRPr="00481A16">
              <w:rPr>
                <w:color w:val="000000" w:themeColor="text1"/>
                <w:sz w:val="20"/>
                <w:szCs w:val="20"/>
              </w:rPr>
              <w:t>837</w:t>
            </w:r>
          </w:p>
        </w:tc>
        <w:tc>
          <w:tcPr>
            <w:tcW w:w="3000" w:type="dxa"/>
            <w:noWrap/>
            <w:tcMar>
              <w:top w:w="0" w:type="dxa"/>
              <w:left w:w="108" w:type="dxa"/>
              <w:bottom w:w="0" w:type="dxa"/>
              <w:right w:w="108" w:type="dxa"/>
            </w:tcMar>
            <w:vAlign w:val="bottom"/>
            <w:hideMark/>
          </w:tcPr>
          <w:p w14:paraId="3D4CAB00" w14:textId="5B5FA397" w:rsidR="0025177B" w:rsidRPr="00481A16" w:rsidRDefault="0025177B" w:rsidP="00DC0358">
            <w:pPr>
              <w:widowControl/>
              <w:spacing w:before="60" w:after="60" w:line="240" w:lineRule="auto"/>
              <w:ind w:firstLine="0"/>
              <w:jc w:val="center"/>
              <w:rPr>
                <w:color w:val="000000" w:themeColor="text1"/>
                <w:sz w:val="20"/>
                <w:szCs w:val="20"/>
              </w:rPr>
            </w:pPr>
            <w:r w:rsidRPr="00481A16">
              <w:rPr>
                <w:color w:val="000000" w:themeColor="text1"/>
                <w:sz w:val="20"/>
                <w:szCs w:val="20"/>
              </w:rPr>
              <w:t>3</w:t>
            </w:r>
            <w:r w:rsidR="00DC0358" w:rsidRPr="00481A16">
              <w:rPr>
                <w:color w:val="000000" w:themeColor="text1"/>
                <w:sz w:val="20"/>
                <w:szCs w:val="20"/>
              </w:rPr>
              <w:t>,</w:t>
            </w:r>
            <w:r w:rsidRPr="00481A16">
              <w:rPr>
                <w:color w:val="000000" w:themeColor="text1"/>
                <w:sz w:val="20"/>
                <w:szCs w:val="20"/>
              </w:rPr>
              <w:t>654 (75.5)</w:t>
            </w:r>
          </w:p>
        </w:tc>
        <w:tc>
          <w:tcPr>
            <w:tcW w:w="3000" w:type="dxa"/>
            <w:noWrap/>
            <w:tcMar>
              <w:top w:w="0" w:type="dxa"/>
              <w:left w:w="108" w:type="dxa"/>
              <w:bottom w:w="0" w:type="dxa"/>
              <w:right w:w="108" w:type="dxa"/>
            </w:tcMar>
            <w:vAlign w:val="bottom"/>
            <w:hideMark/>
          </w:tcPr>
          <w:p w14:paraId="4148F265" w14:textId="4136F738" w:rsidR="0025177B" w:rsidRPr="00481A16" w:rsidRDefault="0025177B" w:rsidP="00B05C3B">
            <w:pPr>
              <w:widowControl/>
              <w:tabs>
                <w:tab w:val="decimal" w:pos="1213"/>
              </w:tabs>
              <w:spacing w:before="60" w:after="60" w:line="240" w:lineRule="auto"/>
              <w:ind w:firstLine="0"/>
              <w:jc w:val="left"/>
              <w:rPr>
                <w:color w:val="000000" w:themeColor="text1"/>
                <w:sz w:val="20"/>
                <w:szCs w:val="20"/>
              </w:rPr>
            </w:pPr>
            <w:r w:rsidRPr="00481A16">
              <w:rPr>
                <w:color w:val="000000" w:themeColor="text1"/>
                <w:sz w:val="20"/>
                <w:szCs w:val="20"/>
              </w:rPr>
              <w:t>1</w:t>
            </w:r>
            <w:r w:rsidR="00DC0358" w:rsidRPr="00481A16">
              <w:rPr>
                <w:color w:val="000000" w:themeColor="text1"/>
                <w:sz w:val="20"/>
                <w:szCs w:val="20"/>
              </w:rPr>
              <w:t>,</w:t>
            </w:r>
            <w:r w:rsidRPr="00481A16">
              <w:rPr>
                <w:color w:val="000000" w:themeColor="text1"/>
                <w:sz w:val="20"/>
                <w:szCs w:val="20"/>
              </w:rPr>
              <w:t>139 (23.5)</w:t>
            </w:r>
          </w:p>
        </w:tc>
        <w:tc>
          <w:tcPr>
            <w:tcW w:w="25" w:type="dxa"/>
          </w:tcPr>
          <w:p w14:paraId="762FD0B7" w14:textId="77777777" w:rsidR="0025177B" w:rsidRPr="00481A16" w:rsidRDefault="0025177B" w:rsidP="0025177B">
            <w:pPr>
              <w:widowControl/>
              <w:spacing w:before="60" w:after="60" w:line="240" w:lineRule="auto"/>
              <w:ind w:firstLine="0"/>
              <w:jc w:val="left"/>
              <w:rPr>
                <w:color w:val="000000" w:themeColor="text1"/>
                <w:sz w:val="20"/>
                <w:szCs w:val="20"/>
              </w:rPr>
            </w:pPr>
          </w:p>
        </w:tc>
      </w:tr>
      <w:tr w:rsidR="00804A5C" w:rsidRPr="00481A16" w14:paraId="18DC77F6" w14:textId="2366F68A" w:rsidTr="00804A5C">
        <w:trPr>
          <w:trHeight w:val="300"/>
        </w:trPr>
        <w:tc>
          <w:tcPr>
            <w:tcW w:w="1670" w:type="dxa"/>
            <w:noWrap/>
            <w:tcMar>
              <w:top w:w="0" w:type="dxa"/>
              <w:left w:w="108" w:type="dxa"/>
              <w:bottom w:w="0" w:type="dxa"/>
              <w:right w:w="108" w:type="dxa"/>
            </w:tcMar>
            <w:vAlign w:val="bottom"/>
            <w:hideMark/>
          </w:tcPr>
          <w:p w14:paraId="47981616" w14:textId="77777777" w:rsidR="0025177B" w:rsidRPr="00481A16" w:rsidRDefault="0025177B" w:rsidP="00DC0358">
            <w:pPr>
              <w:widowControl/>
              <w:spacing w:before="60" w:after="60" w:line="240" w:lineRule="auto"/>
              <w:ind w:firstLine="0"/>
              <w:jc w:val="center"/>
              <w:rPr>
                <w:color w:val="000000" w:themeColor="text1"/>
                <w:sz w:val="20"/>
                <w:szCs w:val="20"/>
              </w:rPr>
            </w:pPr>
            <w:r w:rsidRPr="00481A16">
              <w:rPr>
                <w:color w:val="000000" w:themeColor="text1"/>
                <w:sz w:val="20"/>
                <w:szCs w:val="20"/>
              </w:rPr>
              <w:t>6</w:t>
            </w:r>
          </w:p>
        </w:tc>
        <w:tc>
          <w:tcPr>
            <w:tcW w:w="1670" w:type="dxa"/>
            <w:noWrap/>
            <w:tcMar>
              <w:top w:w="0" w:type="dxa"/>
              <w:left w:w="108" w:type="dxa"/>
              <w:bottom w:w="0" w:type="dxa"/>
              <w:right w:w="108" w:type="dxa"/>
            </w:tcMar>
            <w:vAlign w:val="bottom"/>
            <w:hideMark/>
          </w:tcPr>
          <w:p w14:paraId="30941E5D" w14:textId="5324F52B" w:rsidR="0025177B" w:rsidRPr="00481A16" w:rsidRDefault="0025177B" w:rsidP="00DC0358">
            <w:pPr>
              <w:widowControl/>
              <w:spacing w:before="60" w:after="60" w:line="240" w:lineRule="auto"/>
              <w:ind w:firstLine="0"/>
              <w:jc w:val="center"/>
              <w:rPr>
                <w:color w:val="000000" w:themeColor="text1"/>
                <w:sz w:val="20"/>
                <w:szCs w:val="20"/>
              </w:rPr>
            </w:pPr>
            <w:r w:rsidRPr="00481A16">
              <w:rPr>
                <w:color w:val="000000" w:themeColor="text1"/>
                <w:sz w:val="20"/>
                <w:szCs w:val="20"/>
              </w:rPr>
              <w:t>3</w:t>
            </w:r>
            <w:r w:rsidR="00DC0358" w:rsidRPr="00481A16">
              <w:rPr>
                <w:color w:val="000000" w:themeColor="text1"/>
                <w:sz w:val="20"/>
                <w:szCs w:val="20"/>
              </w:rPr>
              <w:t>,</w:t>
            </w:r>
            <w:r w:rsidRPr="00481A16">
              <w:rPr>
                <w:color w:val="000000" w:themeColor="text1"/>
                <w:sz w:val="20"/>
                <w:szCs w:val="20"/>
              </w:rPr>
              <w:t>764</w:t>
            </w:r>
          </w:p>
        </w:tc>
        <w:tc>
          <w:tcPr>
            <w:tcW w:w="3000" w:type="dxa"/>
            <w:noWrap/>
            <w:tcMar>
              <w:top w:w="0" w:type="dxa"/>
              <w:left w:w="108" w:type="dxa"/>
              <w:bottom w:w="0" w:type="dxa"/>
              <w:right w:w="108" w:type="dxa"/>
            </w:tcMar>
            <w:vAlign w:val="bottom"/>
            <w:hideMark/>
          </w:tcPr>
          <w:p w14:paraId="3D5D9D7E" w14:textId="7F13D0C9" w:rsidR="0025177B" w:rsidRPr="00481A16" w:rsidRDefault="0025177B" w:rsidP="00DC0358">
            <w:pPr>
              <w:widowControl/>
              <w:spacing w:before="60" w:after="60" w:line="240" w:lineRule="auto"/>
              <w:ind w:firstLine="0"/>
              <w:jc w:val="center"/>
              <w:rPr>
                <w:color w:val="000000" w:themeColor="text1"/>
                <w:sz w:val="20"/>
                <w:szCs w:val="20"/>
              </w:rPr>
            </w:pPr>
            <w:r w:rsidRPr="00481A16">
              <w:rPr>
                <w:color w:val="000000" w:themeColor="text1"/>
                <w:sz w:val="20"/>
                <w:szCs w:val="20"/>
              </w:rPr>
              <w:t>2</w:t>
            </w:r>
            <w:r w:rsidR="00DC0358" w:rsidRPr="00481A16">
              <w:rPr>
                <w:color w:val="000000" w:themeColor="text1"/>
                <w:sz w:val="20"/>
                <w:szCs w:val="20"/>
              </w:rPr>
              <w:t>,</w:t>
            </w:r>
            <w:r w:rsidRPr="00481A16">
              <w:rPr>
                <w:color w:val="000000" w:themeColor="text1"/>
                <w:sz w:val="20"/>
                <w:szCs w:val="20"/>
              </w:rPr>
              <w:t>981 (79.2)</w:t>
            </w:r>
          </w:p>
        </w:tc>
        <w:tc>
          <w:tcPr>
            <w:tcW w:w="3000" w:type="dxa"/>
            <w:noWrap/>
            <w:tcMar>
              <w:top w:w="0" w:type="dxa"/>
              <w:left w:w="108" w:type="dxa"/>
              <w:bottom w:w="0" w:type="dxa"/>
              <w:right w:w="108" w:type="dxa"/>
            </w:tcMar>
            <w:vAlign w:val="bottom"/>
            <w:hideMark/>
          </w:tcPr>
          <w:p w14:paraId="4B6FBE18" w14:textId="74B6FBE1" w:rsidR="0025177B" w:rsidRPr="00481A16" w:rsidRDefault="0025177B" w:rsidP="00B05C3B">
            <w:pPr>
              <w:widowControl/>
              <w:tabs>
                <w:tab w:val="decimal" w:pos="1213"/>
              </w:tabs>
              <w:spacing w:before="60" w:after="60" w:line="240" w:lineRule="auto"/>
              <w:ind w:firstLine="0"/>
              <w:jc w:val="left"/>
              <w:rPr>
                <w:color w:val="000000" w:themeColor="text1"/>
                <w:sz w:val="20"/>
                <w:szCs w:val="20"/>
              </w:rPr>
            </w:pPr>
            <w:r w:rsidRPr="00481A16">
              <w:rPr>
                <w:color w:val="000000" w:themeColor="text1"/>
                <w:sz w:val="20"/>
                <w:szCs w:val="20"/>
              </w:rPr>
              <w:t>1</w:t>
            </w:r>
            <w:r w:rsidR="00DC0358" w:rsidRPr="00481A16">
              <w:rPr>
                <w:color w:val="000000" w:themeColor="text1"/>
                <w:sz w:val="20"/>
                <w:szCs w:val="20"/>
              </w:rPr>
              <w:t>,</w:t>
            </w:r>
            <w:r w:rsidRPr="00481A16">
              <w:rPr>
                <w:color w:val="000000" w:themeColor="text1"/>
                <w:sz w:val="20"/>
                <w:szCs w:val="20"/>
              </w:rPr>
              <w:t>013 (26.9)</w:t>
            </w:r>
          </w:p>
        </w:tc>
        <w:tc>
          <w:tcPr>
            <w:tcW w:w="25" w:type="dxa"/>
          </w:tcPr>
          <w:p w14:paraId="400CE1ED" w14:textId="77777777" w:rsidR="0025177B" w:rsidRPr="00481A16" w:rsidRDefault="0025177B" w:rsidP="0025177B">
            <w:pPr>
              <w:widowControl/>
              <w:spacing w:before="60" w:after="60" w:line="240" w:lineRule="auto"/>
              <w:ind w:firstLine="0"/>
              <w:jc w:val="left"/>
              <w:rPr>
                <w:color w:val="000000" w:themeColor="text1"/>
                <w:sz w:val="20"/>
                <w:szCs w:val="20"/>
              </w:rPr>
            </w:pPr>
          </w:p>
        </w:tc>
      </w:tr>
      <w:tr w:rsidR="00804A5C" w:rsidRPr="00481A16" w14:paraId="47007E24" w14:textId="49441A1D" w:rsidTr="00804A5C">
        <w:trPr>
          <w:trHeight w:val="300"/>
        </w:trPr>
        <w:tc>
          <w:tcPr>
            <w:tcW w:w="1670" w:type="dxa"/>
            <w:noWrap/>
            <w:tcMar>
              <w:top w:w="0" w:type="dxa"/>
              <w:left w:w="108" w:type="dxa"/>
              <w:bottom w:w="0" w:type="dxa"/>
              <w:right w:w="108" w:type="dxa"/>
            </w:tcMar>
            <w:vAlign w:val="bottom"/>
            <w:hideMark/>
          </w:tcPr>
          <w:p w14:paraId="5CF2D8A7" w14:textId="77777777" w:rsidR="0025177B" w:rsidRPr="00481A16" w:rsidRDefault="0025177B" w:rsidP="00DC0358">
            <w:pPr>
              <w:widowControl/>
              <w:spacing w:before="60" w:after="60" w:line="240" w:lineRule="auto"/>
              <w:ind w:firstLine="0"/>
              <w:jc w:val="center"/>
              <w:rPr>
                <w:color w:val="000000" w:themeColor="text1"/>
                <w:sz w:val="20"/>
                <w:szCs w:val="20"/>
              </w:rPr>
            </w:pPr>
            <w:r w:rsidRPr="00481A16">
              <w:rPr>
                <w:color w:val="000000" w:themeColor="text1"/>
                <w:sz w:val="20"/>
                <w:szCs w:val="20"/>
              </w:rPr>
              <w:t>9</w:t>
            </w:r>
          </w:p>
        </w:tc>
        <w:tc>
          <w:tcPr>
            <w:tcW w:w="1670" w:type="dxa"/>
            <w:noWrap/>
            <w:tcMar>
              <w:top w:w="0" w:type="dxa"/>
              <w:left w:w="108" w:type="dxa"/>
              <w:bottom w:w="0" w:type="dxa"/>
              <w:right w:w="108" w:type="dxa"/>
            </w:tcMar>
            <w:vAlign w:val="bottom"/>
            <w:hideMark/>
          </w:tcPr>
          <w:p w14:paraId="6B6E7906" w14:textId="382A8B0B" w:rsidR="0025177B" w:rsidRPr="00481A16" w:rsidRDefault="0025177B" w:rsidP="00DC0358">
            <w:pPr>
              <w:widowControl/>
              <w:spacing w:before="60" w:after="60" w:line="240" w:lineRule="auto"/>
              <w:ind w:firstLine="0"/>
              <w:jc w:val="center"/>
              <w:rPr>
                <w:color w:val="000000" w:themeColor="text1"/>
                <w:sz w:val="20"/>
                <w:szCs w:val="20"/>
              </w:rPr>
            </w:pPr>
            <w:r w:rsidRPr="00481A16">
              <w:rPr>
                <w:color w:val="000000" w:themeColor="text1"/>
                <w:sz w:val="20"/>
                <w:szCs w:val="20"/>
              </w:rPr>
              <w:t>2</w:t>
            </w:r>
            <w:r w:rsidR="00DC0358" w:rsidRPr="00481A16">
              <w:rPr>
                <w:color w:val="000000" w:themeColor="text1"/>
                <w:sz w:val="20"/>
                <w:szCs w:val="20"/>
              </w:rPr>
              <w:t>,</w:t>
            </w:r>
            <w:r w:rsidRPr="00481A16">
              <w:rPr>
                <w:color w:val="000000" w:themeColor="text1"/>
                <w:sz w:val="20"/>
                <w:szCs w:val="20"/>
              </w:rPr>
              <w:t>584</w:t>
            </w:r>
          </w:p>
        </w:tc>
        <w:tc>
          <w:tcPr>
            <w:tcW w:w="3000" w:type="dxa"/>
            <w:noWrap/>
            <w:tcMar>
              <w:top w:w="0" w:type="dxa"/>
              <w:left w:w="108" w:type="dxa"/>
              <w:bottom w:w="0" w:type="dxa"/>
              <w:right w:w="108" w:type="dxa"/>
            </w:tcMar>
            <w:vAlign w:val="bottom"/>
            <w:hideMark/>
          </w:tcPr>
          <w:p w14:paraId="0825CCC6" w14:textId="363DB5AB" w:rsidR="0025177B" w:rsidRPr="00481A16" w:rsidRDefault="0025177B" w:rsidP="00DC0358">
            <w:pPr>
              <w:widowControl/>
              <w:spacing w:before="60" w:after="60" w:line="240" w:lineRule="auto"/>
              <w:ind w:firstLine="0"/>
              <w:jc w:val="center"/>
              <w:rPr>
                <w:color w:val="000000" w:themeColor="text1"/>
                <w:sz w:val="20"/>
                <w:szCs w:val="20"/>
              </w:rPr>
            </w:pPr>
            <w:r w:rsidRPr="00481A16">
              <w:rPr>
                <w:color w:val="000000" w:themeColor="text1"/>
                <w:sz w:val="20"/>
                <w:szCs w:val="20"/>
              </w:rPr>
              <w:t>2</w:t>
            </w:r>
            <w:r w:rsidR="00DC0358" w:rsidRPr="00481A16">
              <w:rPr>
                <w:color w:val="000000" w:themeColor="text1"/>
                <w:sz w:val="20"/>
                <w:szCs w:val="20"/>
              </w:rPr>
              <w:t>,</w:t>
            </w:r>
            <w:r w:rsidRPr="00481A16">
              <w:rPr>
                <w:color w:val="000000" w:themeColor="text1"/>
                <w:sz w:val="20"/>
                <w:szCs w:val="20"/>
              </w:rPr>
              <w:t>144 (83.0)</w:t>
            </w:r>
          </w:p>
        </w:tc>
        <w:tc>
          <w:tcPr>
            <w:tcW w:w="3000" w:type="dxa"/>
            <w:noWrap/>
            <w:tcMar>
              <w:top w:w="0" w:type="dxa"/>
              <w:left w:w="108" w:type="dxa"/>
              <w:bottom w:w="0" w:type="dxa"/>
              <w:right w:w="108" w:type="dxa"/>
            </w:tcMar>
            <w:vAlign w:val="bottom"/>
            <w:hideMark/>
          </w:tcPr>
          <w:p w14:paraId="2D2D897E" w14:textId="143A4BB3" w:rsidR="0025177B" w:rsidRPr="00481A16" w:rsidRDefault="0025177B" w:rsidP="00B05C3B">
            <w:pPr>
              <w:widowControl/>
              <w:tabs>
                <w:tab w:val="decimal" w:pos="1213"/>
              </w:tabs>
              <w:spacing w:before="60" w:after="60" w:line="240" w:lineRule="auto"/>
              <w:ind w:firstLine="0"/>
              <w:jc w:val="left"/>
              <w:rPr>
                <w:color w:val="000000" w:themeColor="text1"/>
                <w:sz w:val="20"/>
                <w:szCs w:val="20"/>
              </w:rPr>
            </w:pPr>
            <w:r w:rsidRPr="00481A16">
              <w:rPr>
                <w:color w:val="000000" w:themeColor="text1"/>
                <w:sz w:val="20"/>
                <w:szCs w:val="20"/>
              </w:rPr>
              <w:t>751 (29.1)</w:t>
            </w:r>
          </w:p>
        </w:tc>
        <w:tc>
          <w:tcPr>
            <w:tcW w:w="25" w:type="dxa"/>
          </w:tcPr>
          <w:p w14:paraId="54AA9C48" w14:textId="77777777" w:rsidR="0025177B" w:rsidRPr="00481A16" w:rsidRDefault="0025177B" w:rsidP="0025177B">
            <w:pPr>
              <w:widowControl/>
              <w:spacing w:before="60" w:after="60" w:line="240" w:lineRule="auto"/>
              <w:ind w:firstLine="0"/>
              <w:jc w:val="left"/>
              <w:rPr>
                <w:color w:val="000000" w:themeColor="text1"/>
                <w:sz w:val="20"/>
                <w:szCs w:val="20"/>
              </w:rPr>
            </w:pPr>
          </w:p>
        </w:tc>
      </w:tr>
      <w:tr w:rsidR="00804A5C" w:rsidRPr="00481A16" w14:paraId="69CDB270" w14:textId="303A5684" w:rsidTr="00E65C13">
        <w:trPr>
          <w:trHeight w:val="300"/>
        </w:trPr>
        <w:tc>
          <w:tcPr>
            <w:tcW w:w="1670" w:type="dxa"/>
            <w:tcBorders>
              <w:bottom w:val="double" w:sz="4" w:space="0" w:color="auto"/>
            </w:tcBorders>
            <w:noWrap/>
            <w:tcMar>
              <w:top w:w="0" w:type="dxa"/>
              <w:left w:w="108" w:type="dxa"/>
              <w:bottom w:w="0" w:type="dxa"/>
              <w:right w:w="108" w:type="dxa"/>
            </w:tcMar>
            <w:vAlign w:val="bottom"/>
            <w:hideMark/>
          </w:tcPr>
          <w:p w14:paraId="78F3FCF9" w14:textId="77777777" w:rsidR="0025177B" w:rsidRPr="00481A16" w:rsidRDefault="0025177B" w:rsidP="00DC0358">
            <w:pPr>
              <w:widowControl/>
              <w:spacing w:before="60" w:after="60" w:line="240" w:lineRule="auto"/>
              <w:ind w:firstLine="0"/>
              <w:jc w:val="center"/>
              <w:rPr>
                <w:color w:val="000000" w:themeColor="text1"/>
                <w:sz w:val="20"/>
                <w:szCs w:val="20"/>
              </w:rPr>
            </w:pPr>
            <w:r w:rsidRPr="00481A16">
              <w:rPr>
                <w:color w:val="000000" w:themeColor="text1"/>
                <w:sz w:val="20"/>
                <w:szCs w:val="20"/>
              </w:rPr>
              <w:t>12</w:t>
            </w:r>
          </w:p>
        </w:tc>
        <w:tc>
          <w:tcPr>
            <w:tcW w:w="1670" w:type="dxa"/>
            <w:tcBorders>
              <w:bottom w:val="double" w:sz="4" w:space="0" w:color="auto"/>
            </w:tcBorders>
            <w:noWrap/>
            <w:tcMar>
              <w:top w:w="0" w:type="dxa"/>
              <w:left w:w="108" w:type="dxa"/>
              <w:bottom w:w="0" w:type="dxa"/>
              <w:right w:w="108" w:type="dxa"/>
            </w:tcMar>
            <w:vAlign w:val="bottom"/>
            <w:hideMark/>
          </w:tcPr>
          <w:p w14:paraId="433CCAC0" w14:textId="5AD1A818" w:rsidR="0025177B" w:rsidRPr="00481A16" w:rsidRDefault="0025177B" w:rsidP="00DC0358">
            <w:pPr>
              <w:widowControl/>
              <w:spacing w:before="60" w:after="60" w:line="240" w:lineRule="auto"/>
              <w:ind w:firstLine="0"/>
              <w:jc w:val="center"/>
              <w:rPr>
                <w:color w:val="000000" w:themeColor="text1"/>
                <w:sz w:val="20"/>
                <w:szCs w:val="20"/>
              </w:rPr>
            </w:pPr>
            <w:r w:rsidRPr="00481A16">
              <w:rPr>
                <w:color w:val="000000" w:themeColor="text1"/>
                <w:sz w:val="20"/>
                <w:szCs w:val="20"/>
              </w:rPr>
              <w:t>1</w:t>
            </w:r>
            <w:r w:rsidR="00DC0358" w:rsidRPr="00481A16">
              <w:rPr>
                <w:color w:val="000000" w:themeColor="text1"/>
                <w:sz w:val="20"/>
                <w:szCs w:val="20"/>
              </w:rPr>
              <w:t>,</w:t>
            </w:r>
            <w:r w:rsidRPr="00481A16">
              <w:rPr>
                <w:color w:val="000000" w:themeColor="text1"/>
                <w:sz w:val="20"/>
                <w:szCs w:val="20"/>
              </w:rPr>
              <w:t>663</w:t>
            </w:r>
          </w:p>
        </w:tc>
        <w:tc>
          <w:tcPr>
            <w:tcW w:w="3000" w:type="dxa"/>
            <w:tcBorders>
              <w:bottom w:val="double" w:sz="4" w:space="0" w:color="auto"/>
            </w:tcBorders>
            <w:noWrap/>
            <w:tcMar>
              <w:top w:w="0" w:type="dxa"/>
              <w:left w:w="108" w:type="dxa"/>
              <w:bottom w:w="0" w:type="dxa"/>
              <w:right w:w="108" w:type="dxa"/>
            </w:tcMar>
            <w:vAlign w:val="bottom"/>
            <w:hideMark/>
          </w:tcPr>
          <w:p w14:paraId="0E3B0FFB" w14:textId="786F2454" w:rsidR="0025177B" w:rsidRPr="00481A16" w:rsidRDefault="0025177B" w:rsidP="00DC0358">
            <w:pPr>
              <w:widowControl/>
              <w:spacing w:before="60" w:after="60" w:line="240" w:lineRule="auto"/>
              <w:ind w:firstLine="0"/>
              <w:jc w:val="center"/>
              <w:rPr>
                <w:color w:val="000000" w:themeColor="text1"/>
                <w:sz w:val="20"/>
                <w:szCs w:val="20"/>
              </w:rPr>
            </w:pPr>
            <w:r w:rsidRPr="00481A16">
              <w:rPr>
                <w:color w:val="000000" w:themeColor="text1"/>
                <w:sz w:val="20"/>
                <w:szCs w:val="20"/>
              </w:rPr>
              <w:t>1</w:t>
            </w:r>
            <w:r w:rsidR="00DC0358" w:rsidRPr="00481A16">
              <w:rPr>
                <w:color w:val="000000" w:themeColor="text1"/>
                <w:sz w:val="20"/>
                <w:szCs w:val="20"/>
              </w:rPr>
              <w:t>,</w:t>
            </w:r>
            <w:r w:rsidRPr="00481A16">
              <w:rPr>
                <w:color w:val="000000" w:themeColor="text1"/>
                <w:sz w:val="20"/>
                <w:szCs w:val="20"/>
              </w:rPr>
              <w:t>417 (85.2)</w:t>
            </w:r>
          </w:p>
        </w:tc>
        <w:tc>
          <w:tcPr>
            <w:tcW w:w="3000" w:type="dxa"/>
            <w:tcBorders>
              <w:bottom w:val="double" w:sz="4" w:space="0" w:color="auto"/>
            </w:tcBorders>
            <w:noWrap/>
            <w:tcMar>
              <w:top w:w="0" w:type="dxa"/>
              <w:left w:w="108" w:type="dxa"/>
              <w:bottom w:w="0" w:type="dxa"/>
              <w:right w:w="108" w:type="dxa"/>
            </w:tcMar>
            <w:vAlign w:val="bottom"/>
            <w:hideMark/>
          </w:tcPr>
          <w:p w14:paraId="0AE0B6B3" w14:textId="3A29ED81" w:rsidR="0025177B" w:rsidRPr="00481A16" w:rsidRDefault="0025177B" w:rsidP="00B05C3B">
            <w:pPr>
              <w:widowControl/>
              <w:tabs>
                <w:tab w:val="decimal" w:pos="1213"/>
              </w:tabs>
              <w:spacing w:before="60" w:after="60" w:line="240" w:lineRule="auto"/>
              <w:ind w:firstLine="0"/>
              <w:jc w:val="left"/>
              <w:rPr>
                <w:color w:val="000000" w:themeColor="text1"/>
                <w:sz w:val="20"/>
                <w:szCs w:val="20"/>
              </w:rPr>
            </w:pPr>
            <w:r w:rsidRPr="00481A16">
              <w:rPr>
                <w:color w:val="000000" w:themeColor="text1"/>
                <w:sz w:val="20"/>
                <w:szCs w:val="20"/>
              </w:rPr>
              <w:t>509 (30.6)</w:t>
            </w:r>
          </w:p>
        </w:tc>
        <w:tc>
          <w:tcPr>
            <w:tcW w:w="25" w:type="dxa"/>
          </w:tcPr>
          <w:p w14:paraId="4915D00F" w14:textId="77777777" w:rsidR="0025177B" w:rsidRPr="00481A16" w:rsidRDefault="0025177B" w:rsidP="0025177B">
            <w:pPr>
              <w:widowControl/>
              <w:spacing w:before="60" w:after="60" w:line="240" w:lineRule="auto"/>
              <w:ind w:firstLine="0"/>
              <w:jc w:val="left"/>
              <w:rPr>
                <w:color w:val="000000" w:themeColor="text1"/>
                <w:sz w:val="20"/>
                <w:szCs w:val="20"/>
              </w:rPr>
            </w:pPr>
          </w:p>
        </w:tc>
      </w:tr>
      <w:tr w:rsidR="00E65C13" w:rsidRPr="00481A16" w14:paraId="7AEE0E0D" w14:textId="77777777" w:rsidTr="00E65C13">
        <w:trPr>
          <w:trHeight w:val="300"/>
        </w:trPr>
        <w:tc>
          <w:tcPr>
            <w:tcW w:w="9340" w:type="dxa"/>
            <w:gridSpan w:val="4"/>
            <w:tcBorders>
              <w:top w:val="double" w:sz="4" w:space="0" w:color="auto"/>
              <w:bottom w:val="single" w:sz="4" w:space="0" w:color="auto"/>
            </w:tcBorders>
            <w:noWrap/>
            <w:tcMar>
              <w:top w:w="0" w:type="dxa"/>
              <w:left w:w="108" w:type="dxa"/>
              <w:bottom w:w="0" w:type="dxa"/>
              <w:right w:w="108" w:type="dxa"/>
            </w:tcMar>
            <w:vAlign w:val="bottom"/>
          </w:tcPr>
          <w:p w14:paraId="17B3EFAD" w14:textId="3438C0CE" w:rsidR="00481A16" w:rsidRPr="00481A16" w:rsidRDefault="00E65C13" w:rsidP="00481A16">
            <w:pPr>
              <w:pStyle w:val="ListParagraph"/>
              <w:widowControl/>
              <w:numPr>
                <w:ilvl w:val="0"/>
                <w:numId w:val="37"/>
              </w:numPr>
              <w:spacing w:before="60" w:after="60" w:line="240" w:lineRule="auto"/>
              <w:ind w:left="267" w:hanging="267"/>
              <w:jc w:val="left"/>
              <w:rPr>
                <w:color w:val="000000" w:themeColor="text1"/>
                <w:sz w:val="16"/>
                <w:szCs w:val="16"/>
              </w:rPr>
            </w:pPr>
            <w:r w:rsidRPr="00481A16">
              <w:rPr>
                <w:color w:val="000000" w:themeColor="text1"/>
                <w:sz w:val="16"/>
                <w:szCs w:val="16"/>
              </w:rPr>
              <w:t>Sample li</w:t>
            </w:r>
            <w:r w:rsidR="00B30405" w:rsidRPr="00481A16">
              <w:rPr>
                <w:color w:val="000000" w:themeColor="text1"/>
                <w:sz w:val="16"/>
                <w:szCs w:val="16"/>
              </w:rPr>
              <w:t>mited to youth providing follow-up for all months listed (i.e., youth who were censored are not included)</w:t>
            </w:r>
          </w:p>
        </w:tc>
        <w:tc>
          <w:tcPr>
            <w:tcW w:w="25" w:type="dxa"/>
          </w:tcPr>
          <w:p w14:paraId="6CFE82D5" w14:textId="77777777" w:rsidR="00E65C13" w:rsidRPr="00481A16" w:rsidRDefault="00E65C13" w:rsidP="0025177B">
            <w:pPr>
              <w:widowControl/>
              <w:spacing w:before="60" w:after="60" w:line="240" w:lineRule="auto"/>
              <w:ind w:firstLine="0"/>
              <w:jc w:val="left"/>
              <w:rPr>
                <w:color w:val="000000" w:themeColor="text1"/>
                <w:sz w:val="20"/>
                <w:szCs w:val="20"/>
              </w:rPr>
            </w:pPr>
          </w:p>
        </w:tc>
      </w:tr>
    </w:tbl>
    <w:p w14:paraId="39448B20" w14:textId="07BC562F" w:rsidR="00DF2223" w:rsidRPr="000A3105" w:rsidRDefault="00DF2223" w:rsidP="00926BCF">
      <w:pPr>
        <w:widowControl/>
        <w:spacing w:line="240" w:lineRule="auto"/>
        <w:ind w:firstLine="0"/>
        <w:jc w:val="left"/>
        <w:rPr>
          <w:sz w:val="24"/>
        </w:rPr>
      </w:pPr>
    </w:p>
    <w:p w14:paraId="5F430FBB" w14:textId="77777777" w:rsidR="00DF2223" w:rsidRPr="000A3105" w:rsidRDefault="00DF2223">
      <w:pPr>
        <w:widowControl/>
        <w:spacing w:line="240" w:lineRule="auto"/>
        <w:ind w:firstLine="0"/>
        <w:jc w:val="left"/>
        <w:rPr>
          <w:sz w:val="24"/>
        </w:rPr>
      </w:pPr>
      <w:r w:rsidRPr="000A3105">
        <w:rPr>
          <w:sz w:val="24"/>
        </w:rPr>
        <w:br w:type="page"/>
      </w:r>
    </w:p>
    <w:tbl>
      <w:tblPr>
        <w:tblW w:w="9360" w:type="dxa"/>
        <w:jc w:val="center"/>
        <w:tblLook w:val="00A0" w:firstRow="1" w:lastRow="0" w:firstColumn="1" w:lastColumn="0" w:noHBand="0" w:noVBand="0"/>
      </w:tblPr>
      <w:tblGrid>
        <w:gridCol w:w="3147"/>
        <w:gridCol w:w="1770"/>
        <w:gridCol w:w="1770"/>
        <w:gridCol w:w="1770"/>
        <w:gridCol w:w="903"/>
      </w:tblGrid>
      <w:tr w:rsidR="00DF2223" w:rsidRPr="00662E5B" w14:paraId="0A7DD498" w14:textId="77777777" w:rsidTr="0039140F">
        <w:trPr>
          <w:jc w:val="center"/>
        </w:trPr>
        <w:tc>
          <w:tcPr>
            <w:tcW w:w="9360" w:type="dxa"/>
            <w:gridSpan w:val="5"/>
            <w:tcBorders>
              <w:top w:val="single" w:sz="4" w:space="0" w:color="auto"/>
              <w:left w:val="single" w:sz="4" w:space="0" w:color="auto"/>
              <w:bottom w:val="double" w:sz="4" w:space="0" w:color="auto"/>
              <w:right w:val="single" w:sz="4" w:space="0" w:color="auto"/>
            </w:tcBorders>
          </w:tcPr>
          <w:p w14:paraId="2ABF5DCA" w14:textId="01ADD494" w:rsidR="00DF2223" w:rsidRPr="00662E5B" w:rsidRDefault="00DF2223" w:rsidP="00DF2223">
            <w:pPr>
              <w:tabs>
                <w:tab w:val="decimal" w:pos="156"/>
              </w:tabs>
              <w:spacing w:before="60" w:after="60" w:line="240" w:lineRule="auto"/>
              <w:ind w:firstLine="0"/>
              <w:jc w:val="left"/>
              <w:rPr>
                <w:b/>
                <w:sz w:val="24"/>
              </w:rPr>
            </w:pPr>
            <w:r w:rsidRPr="00662E5B">
              <w:rPr>
                <w:b/>
                <w:sz w:val="24"/>
              </w:rPr>
              <w:lastRenderedPageBreak/>
              <w:t xml:space="preserve">eTable 5. Characteristics of 1,139 youth who received </w:t>
            </w:r>
            <w:r w:rsidR="00B12E0D" w:rsidRPr="00662E5B">
              <w:rPr>
                <w:b/>
                <w:sz w:val="24"/>
              </w:rPr>
              <w:t xml:space="preserve">timely </w:t>
            </w:r>
            <w:r w:rsidR="000320FF" w:rsidRPr="00662E5B">
              <w:rPr>
                <w:b/>
                <w:sz w:val="24"/>
              </w:rPr>
              <w:t xml:space="preserve">OUD </w:t>
            </w:r>
            <w:r w:rsidRPr="00662E5B">
              <w:rPr>
                <w:b/>
                <w:sz w:val="24"/>
              </w:rPr>
              <w:t>medication according to pharmaceutical received</w:t>
            </w:r>
            <w:r w:rsidRPr="00662E5B">
              <w:rPr>
                <w:b/>
                <w:sz w:val="24"/>
                <w:vertAlign w:val="superscript"/>
              </w:rPr>
              <w:t>a</w:t>
            </w:r>
            <w:r w:rsidRPr="00662E5B">
              <w:rPr>
                <w:b/>
                <w:sz w:val="24"/>
              </w:rPr>
              <w:t>.</w:t>
            </w:r>
          </w:p>
        </w:tc>
      </w:tr>
      <w:tr w:rsidR="00DF2223" w:rsidRPr="00662E5B" w14:paraId="107F4838" w14:textId="77777777" w:rsidTr="0039140F">
        <w:trPr>
          <w:jc w:val="center"/>
        </w:trPr>
        <w:tc>
          <w:tcPr>
            <w:tcW w:w="3147" w:type="dxa"/>
            <w:tcBorders>
              <w:top w:val="double" w:sz="4" w:space="0" w:color="auto"/>
              <w:left w:val="single" w:sz="4" w:space="0" w:color="auto"/>
              <w:bottom w:val="single" w:sz="4" w:space="0" w:color="auto"/>
            </w:tcBorders>
            <w:vAlign w:val="bottom"/>
          </w:tcPr>
          <w:p w14:paraId="18518644" w14:textId="77777777" w:rsidR="00DF2223" w:rsidRPr="00662E5B" w:rsidRDefault="00DF2223" w:rsidP="0039140F">
            <w:pPr>
              <w:spacing w:before="60" w:after="60" w:line="240" w:lineRule="auto"/>
              <w:ind w:firstLine="0"/>
              <w:jc w:val="left"/>
              <w:rPr>
                <w:b/>
                <w:sz w:val="20"/>
                <w:szCs w:val="20"/>
                <w:vertAlign w:val="superscript"/>
              </w:rPr>
            </w:pPr>
            <w:r w:rsidRPr="00662E5B">
              <w:rPr>
                <w:b/>
                <w:sz w:val="20"/>
                <w:szCs w:val="20"/>
              </w:rPr>
              <w:t>Characteristic</w:t>
            </w:r>
          </w:p>
        </w:tc>
        <w:tc>
          <w:tcPr>
            <w:tcW w:w="1770" w:type="dxa"/>
            <w:tcBorders>
              <w:top w:val="double" w:sz="4" w:space="0" w:color="auto"/>
              <w:left w:val="nil"/>
              <w:bottom w:val="single" w:sz="4" w:space="0" w:color="auto"/>
            </w:tcBorders>
            <w:vAlign w:val="bottom"/>
          </w:tcPr>
          <w:p w14:paraId="0A989747" w14:textId="77777777" w:rsidR="00DF2223" w:rsidRPr="00662E5B" w:rsidRDefault="00DF2223" w:rsidP="0039140F">
            <w:pPr>
              <w:spacing w:before="60" w:line="240" w:lineRule="auto"/>
              <w:ind w:firstLine="0"/>
              <w:jc w:val="center"/>
              <w:rPr>
                <w:b/>
                <w:sz w:val="20"/>
                <w:szCs w:val="20"/>
              </w:rPr>
            </w:pPr>
            <w:r w:rsidRPr="00662E5B">
              <w:rPr>
                <w:b/>
                <w:sz w:val="20"/>
                <w:szCs w:val="20"/>
              </w:rPr>
              <w:t>Buprenorphine</w:t>
            </w:r>
          </w:p>
          <w:p w14:paraId="1AF03797" w14:textId="77777777" w:rsidR="00DF2223" w:rsidRPr="00662E5B" w:rsidRDefault="00DF2223" w:rsidP="0039140F">
            <w:pPr>
              <w:spacing w:line="240" w:lineRule="auto"/>
              <w:ind w:firstLine="0"/>
              <w:jc w:val="center"/>
              <w:rPr>
                <w:b/>
                <w:sz w:val="20"/>
                <w:szCs w:val="20"/>
              </w:rPr>
            </w:pPr>
            <w:r w:rsidRPr="00662E5B">
              <w:rPr>
                <w:b/>
                <w:sz w:val="20"/>
                <w:szCs w:val="20"/>
              </w:rPr>
              <w:t>(</w:t>
            </w:r>
            <w:r w:rsidRPr="00662E5B">
              <w:rPr>
                <w:b/>
                <w:i/>
                <w:sz w:val="20"/>
                <w:szCs w:val="20"/>
              </w:rPr>
              <w:t>n</w:t>
            </w:r>
            <w:r w:rsidRPr="00662E5B">
              <w:rPr>
                <w:b/>
                <w:sz w:val="20"/>
                <w:szCs w:val="20"/>
              </w:rPr>
              <w:t xml:space="preserve"> = 936),</w:t>
            </w:r>
          </w:p>
          <w:p w14:paraId="0C91698F" w14:textId="77777777" w:rsidR="00DF2223" w:rsidRPr="00662E5B" w:rsidRDefault="00DF2223" w:rsidP="0039140F">
            <w:pPr>
              <w:spacing w:before="60" w:after="60" w:line="240" w:lineRule="auto"/>
              <w:ind w:firstLine="0"/>
              <w:jc w:val="center"/>
              <w:rPr>
                <w:b/>
                <w:sz w:val="20"/>
                <w:szCs w:val="20"/>
              </w:rPr>
            </w:pPr>
            <w:r w:rsidRPr="00662E5B">
              <w:rPr>
                <w:b/>
                <w:i/>
                <w:sz w:val="20"/>
                <w:szCs w:val="20"/>
              </w:rPr>
              <w:t>N</w:t>
            </w:r>
            <w:r w:rsidRPr="00662E5B">
              <w:rPr>
                <w:b/>
                <w:sz w:val="20"/>
                <w:szCs w:val="20"/>
              </w:rPr>
              <w:t xml:space="preserve"> (%)</w:t>
            </w:r>
          </w:p>
        </w:tc>
        <w:tc>
          <w:tcPr>
            <w:tcW w:w="1770" w:type="dxa"/>
            <w:tcBorders>
              <w:top w:val="double" w:sz="4" w:space="0" w:color="auto"/>
              <w:bottom w:val="single" w:sz="4" w:space="0" w:color="auto"/>
            </w:tcBorders>
            <w:vAlign w:val="bottom"/>
          </w:tcPr>
          <w:p w14:paraId="418B5449" w14:textId="77777777" w:rsidR="00DF2223" w:rsidRPr="00662E5B" w:rsidRDefault="00DF2223" w:rsidP="0039140F">
            <w:pPr>
              <w:spacing w:before="60" w:line="240" w:lineRule="auto"/>
              <w:ind w:firstLine="0"/>
              <w:jc w:val="center"/>
              <w:rPr>
                <w:b/>
                <w:sz w:val="20"/>
                <w:szCs w:val="20"/>
              </w:rPr>
            </w:pPr>
            <w:r w:rsidRPr="00662E5B">
              <w:rPr>
                <w:b/>
                <w:sz w:val="20"/>
                <w:szCs w:val="20"/>
              </w:rPr>
              <w:t>Naltrexone</w:t>
            </w:r>
          </w:p>
          <w:p w14:paraId="192D5D59" w14:textId="77777777" w:rsidR="00DF2223" w:rsidRPr="00662E5B" w:rsidRDefault="00DF2223" w:rsidP="0039140F">
            <w:pPr>
              <w:spacing w:line="240" w:lineRule="auto"/>
              <w:ind w:firstLine="0"/>
              <w:jc w:val="center"/>
              <w:rPr>
                <w:b/>
                <w:sz w:val="20"/>
                <w:szCs w:val="20"/>
              </w:rPr>
            </w:pPr>
            <w:r w:rsidRPr="00662E5B">
              <w:rPr>
                <w:b/>
                <w:sz w:val="20"/>
                <w:szCs w:val="20"/>
              </w:rPr>
              <w:t>(</w:t>
            </w:r>
            <w:r w:rsidRPr="00662E5B">
              <w:rPr>
                <w:b/>
                <w:i/>
                <w:sz w:val="20"/>
                <w:szCs w:val="20"/>
              </w:rPr>
              <w:t>n</w:t>
            </w:r>
            <w:r w:rsidRPr="00662E5B">
              <w:rPr>
                <w:b/>
                <w:sz w:val="20"/>
                <w:szCs w:val="20"/>
              </w:rPr>
              <w:t xml:space="preserve"> = 135),</w:t>
            </w:r>
          </w:p>
          <w:p w14:paraId="7C62D73A" w14:textId="77777777" w:rsidR="00DF2223" w:rsidRPr="00662E5B" w:rsidRDefault="00DF2223" w:rsidP="0039140F">
            <w:pPr>
              <w:spacing w:before="60" w:after="60" w:line="240" w:lineRule="auto"/>
              <w:ind w:firstLine="0"/>
              <w:jc w:val="center"/>
              <w:rPr>
                <w:b/>
                <w:sz w:val="20"/>
                <w:szCs w:val="20"/>
              </w:rPr>
            </w:pPr>
            <w:r w:rsidRPr="00662E5B">
              <w:rPr>
                <w:b/>
                <w:i/>
                <w:sz w:val="20"/>
                <w:szCs w:val="20"/>
              </w:rPr>
              <w:t>N</w:t>
            </w:r>
            <w:r w:rsidRPr="00662E5B">
              <w:rPr>
                <w:b/>
                <w:sz w:val="20"/>
                <w:szCs w:val="20"/>
              </w:rPr>
              <w:t xml:space="preserve"> (%)</w:t>
            </w:r>
          </w:p>
        </w:tc>
        <w:tc>
          <w:tcPr>
            <w:tcW w:w="1770" w:type="dxa"/>
            <w:tcBorders>
              <w:top w:val="double" w:sz="4" w:space="0" w:color="auto"/>
              <w:bottom w:val="single" w:sz="4" w:space="0" w:color="auto"/>
            </w:tcBorders>
            <w:vAlign w:val="bottom"/>
          </w:tcPr>
          <w:p w14:paraId="76E7B93D" w14:textId="77777777" w:rsidR="00DF2223" w:rsidRPr="00662E5B" w:rsidRDefault="00DF2223" w:rsidP="0039140F">
            <w:pPr>
              <w:tabs>
                <w:tab w:val="decimal" w:pos="156"/>
              </w:tabs>
              <w:spacing w:before="60" w:line="240" w:lineRule="auto"/>
              <w:ind w:firstLine="0"/>
              <w:jc w:val="center"/>
              <w:rPr>
                <w:b/>
                <w:sz w:val="20"/>
                <w:szCs w:val="20"/>
              </w:rPr>
            </w:pPr>
            <w:r w:rsidRPr="00662E5B">
              <w:rPr>
                <w:b/>
                <w:sz w:val="20"/>
                <w:szCs w:val="20"/>
              </w:rPr>
              <w:t>Methadone</w:t>
            </w:r>
          </w:p>
          <w:p w14:paraId="32BA4C07" w14:textId="77777777" w:rsidR="00DF2223" w:rsidRPr="00662E5B" w:rsidRDefault="00DF2223" w:rsidP="0039140F">
            <w:pPr>
              <w:tabs>
                <w:tab w:val="decimal" w:pos="156"/>
              </w:tabs>
              <w:spacing w:line="240" w:lineRule="auto"/>
              <w:ind w:firstLine="0"/>
              <w:jc w:val="center"/>
              <w:rPr>
                <w:b/>
                <w:sz w:val="20"/>
                <w:szCs w:val="20"/>
              </w:rPr>
            </w:pPr>
            <w:r w:rsidRPr="00662E5B">
              <w:rPr>
                <w:b/>
                <w:sz w:val="20"/>
                <w:szCs w:val="20"/>
              </w:rPr>
              <w:t>(</w:t>
            </w:r>
            <w:r w:rsidRPr="00662E5B">
              <w:rPr>
                <w:b/>
                <w:i/>
                <w:sz w:val="20"/>
                <w:szCs w:val="20"/>
              </w:rPr>
              <w:t>n</w:t>
            </w:r>
            <w:r w:rsidRPr="00662E5B">
              <w:rPr>
                <w:b/>
                <w:sz w:val="20"/>
                <w:szCs w:val="20"/>
              </w:rPr>
              <w:t xml:space="preserve"> = 68),</w:t>
            </w:r>
          </w:p>
          <w:p w14:paraId="30036D8E" w14:textId="77777777" w:rsidR="00DF2223" w:rsidRPr="00662E5B" w:rsidRDefault="00DF2223" w:rsidP="0039140F">
            <w:pPr>
              <w:spacing w:before="60" w:after="60" w:line="240" w:lineRule="auto"/>
              <w:ind w:firstLine="0"/>
              <w:jc w:val="center"/>
              <w:rPr>
                <w:b/>
                <w:sz w:val="20"/>
                <w:szCs w:val="20"/>
              </w:rPr>
            </w:pPr>
            <w:r w:rsidRPr="00662E5B">
              <w:rPr>
                <w:b/>
                <w:i/>
                <w:sz w:val="20"/>
                <w:szCs w:val="20"/>
              </w:rPr>
              <w:t>N</w:t>
            </w:r>
            <w:r w:rsidRPr="00662E5B">
              <w:rPr>
                <w:b/>
                <w:sz w:val="20"/>
                <w:szCs w:val="20"/>
              </w:rPr>
              <w:t xml:space="preserve"> (%)</w:t>
            </w:r>
          </w:p>
        </w:tc>
        <w:tc>
          <w:tcPr>
            <w:tcW w:w="903" w:type="dxa"/>
            <w:tcBorders>
              <w:top w:val="double" w:sz="4" w:space="0" w:color="auto"/>
              <w:bottom w:val="single" w:sz="4" w:space="0" w:color="auto"/>
              <w:right w:val="single" w:sz="4" w:space="0" w:color="auto"/>
            </w:tcBorders>
            <w:vAlign w:val="bottom"/>
          </w:tcPr>
          <w:p w14:paraId="0E8E9F3B" w14:textId="77777777" w:rsidR="00DF2223" w:rsidRPr="00662E5B" w:rsidRDefault="00DF2223" w:rsidP="0039140F">
            <w:pPr>
              <w:tabs>
                <w:tab w:val="decimal" w:pos="156"/>
              </w:tabs>
              <w:spacing w:before="60" w:after="60" w:line="240" w:lineRule="auto"/>
              <w:ind w:firstLine="0"/>
              <w:jc w:val="center"/>
              <w:rPr>
                <w:b/>
                <w:sz w:val="20"/>
                <w:szCs w:val="20"/>
              </w:rPr>
            </w:pPr>
            <w:r w:rsidRPr="00662E5B">
              <w:rPr>
                <w:b/>
                <w:i/>
                <w:sz w:val="20"/>
                <w:szCs w:val="20"/>
              </w:rPr>
              <w:t>p</w:t>
            </w:r>
            <w:r w:rsidRPr="00662E5B">
              <w:rPr>
                <w:b/>
                <w:sz w:val="20"/>
                <w:szCs w:val="20"/>
              </w:rPr>
              <w:t xml:space="preserve"> Value</w:t>
            </w:r>
          </w:p>
        </w:tc>
      </w:tr>
      <w:tr w:rsidR="00DF2223" w:rsidRPr="00662E5B" w14:paraId="56BF3876" w14:textId="77777777" w:rsidTr="0039140F">
        <w:trPr>
          <w:jc w:val="center"/>
        </w:trPr>
        <w:tc>
          <w:tcPr>
            <w:tcW w:w="3147" w:type="dxa"/>
            <w:tcBorders>
              <w:top w:val="single" w:sz="4" w:space="0" w:color="auto"/>
              <w:left w:val="single" w:sz="4" w:space="0" w:color="auto"/>
            </w:tcBorders>
          </w:tcPr>
          <w:p w14:paraId="7E023F24" w14:textId="77777777" w:rsidR="00DF2223" w:rsidRPr="00662E5B" w:rsidRDefault="00DF2223" w:rsidP="0039140F">
            <w:pPr>
              <w:spacing w:before="40" w:after="40" w:line="240" w:lineRule="auto"/>
              <w:ind w:firstLine="0"/>
              <w:jc w:val="left"/>
              <w:rPr>
                <w:sz w:val="20"/>
                <w:szCs w:val="20"/>
              </w:rPr>
            </w:pPr>
            <w:r w:rsidRPr="00662E5B">
              <w:rPr>
                <w:sz w:val="20"/>
                <w:szCs w:val="20"/>
              </w:rPr>
              <w:t>Age of diagnosis</w:t>
            </w:r>
          </w:p>
        </w:tc>
        <w:tc>
          <w:tcPr>
            <w:tcW w:w="1770" w:type="dxa"/>
            <w:tcBorders>
              <w:top w:val="single" w:sz="4" w:space="0" w:color="auto"/>
              <w:left w:val="nil"/>
            </w:tcBorders>
          </w:tcPr>
          <w:p w14:paraId="373D4E20" w14:textId="77777777" w:rsidR="00DF2223" w:rsidRPr="00662E5B" w:rsidRDefault="00DF2223" w:rsidP="0039140F">
            <w:pPr>
              <w:tabs>
                <w:tab w:val="decimal" w:pos="692"/>
              </w:tabs>
              <w:spacing w:before="40" w:after="40" w:line="240" w:lineRule="auto"/>
              <w:ind w:firstLine="0"/>
              <w:jc w:val="left"/>
              <w:rPr>
                <w:sz w:val="20"/>
                <w:szCs w:val="20"/>
              </w:rPr>
            </w:pPr>
          </w:p>
        </w:tc>
        <w:tc>
          <w:tcPr>
            <w:tcW w:w="1770" w:type="dxa"/>
          </w:tcPr>
          <w:p w14:paraId="45EAF9D1" w14:textId="77777777" w:rsidR="00DF2223" w:rsidRPr="00662E5B" w:rsidRDefault="00DF2223" w:rsidP="0039140F">
            <w:pPr>
              <w:tabs>
                <w:tab w:val="decimal" w:pos="630"/>
              </w:tabs>
              <w:spacing w:before="40" w:after="40" w:line="240" w:lineRule="auto"/>
              <w:ind w:firstLine="0"/>
              <w:jc w:val="left"/>
              <w:rPr>
                <w:sz w:val="20"/>
                <w:szCs w:val="20"/>
              </w:rPr>
            </w:pPr>
          </w:p>
        </w:tc>
        <w:tc>
          <w:tcPr>
            <w:tcW w:w="1770" w:type="dxa"/>
          </w:tcPr>
          <w:p w14:paraId="627E98BF" w14:textId="77777777" w:rsidR="00DF2223" w:rsidRPr="00662E5B" w:rsidRDefault="00DF2223" w:rsidP="0039140F">
            <w:pPr>
              <w:tabs>
                <w:tab w:val="decimal" w:pos="659"/>
              </w:tabs>
              <w:spacing w:before="40" w:after="40" w:line="240" w:lineRule="auto"/>
              <w:ind w:firstLine="0"/>
              <w:jc w:val="left"/>
              <w:rPr>
                <w:sz w:val="20"/>
                <w:szCs w:val="20"/>
              </w:rPr>
            </w:pPr>
          </w:p>
        </w:tc>
        <w:tc>
          <w:tcPr>
            <w:tcW w:w="903" w:type="dxa"/>
            <w:tcBorders>
              <w:top w:val="single" w:sz="4" w:space="0" w:color="auto"/>
              <w:right w:val="single" w:sz="4" w:space="0" w:color="auto"/>
            </w:tcBorders>
          </w:tcPr>
          <w:p w14:paraId="2DB6BEB7" w14:textId="77777777" w:rsidR="00DF2223" w:rsidRPr="00662E5B" w:rsidRDefault="00DF2223" w:rsidP="0039140F">
            <w:pPr>
              <w:spacing w:before="40" w:after="40" w:line="240" w:lineRule="auto"/>
              <w:ind w:firstLine="0"/>
              <w:jc w:val="center"/>
              <w:rPr>
                <w:sz w:val="20"/>
                <w:szCs w:val="20"/>
              </w:rPr>
            </w:pPr>
            <w:r w:rsidRPr="00662E5B">
              <w:rPr>
                <w:sz w:val="20"/>
                <w:szCs w:val="20"/>
              </w:rPr>
              <w:t>&lt;0.001</w:t>
            </w:r>
          </w:p>
        </w:tc>
      </w:tr>
      <w:tr w:rsidR="00DF2223" w:rsidRPr="00662E5B" w14:paraId="47DA419B" w14:textId="77777777" w:rsidTr="0039140F">
        <w:trPr>
          <w:jc w:val="center"/>
        </w:trPr>
        <w:tc>
          <w:tcPr>
            <w:tcW w:w="3147" w:type="dxa"/>
            <w:tcBorders>
              <w:left w:val="single" w:sz="4" w:space="0" w:color="auto"/>
            </w:tcBorders>
          </w:tcPr>
          <w:p w14:paraId="00E5F9BD" w14:textId="6F941D69" w:rsidR="00DF2223" w:rsidRPr="00662E5B" w:rsidRDefault="00DF2223" w:rsidP="00DF2223">
            <w:pPr>
              <w:spacing w:before="40" w:after="40" w:line="240" w:lineRule="auto"/>
              <w:ind w:left="187" w:firstLine="0"/>
              <w:jc w:val="left"/>
              <w:rPr>
                <w:sz w:val="20"/>
                <w:szCs w:val="20"/>
              </w:rPr>
            </w:pPr>
            <w:r w:rsidRPr="00662E5B">
              <w:rPr>
                <w:sz w:val="20"/>
                <w:szCs w:val="20"/>
              </w:rPr>
              <w:t>21-22 years</w:t>
            </w:r>
          </w:p>
        </w:tc>
        <w:tc>
          <w:tcPr>
            <w:tcW w:w="1770" w:type="dxa"/>
            <w:tcBorders>
              <w:left w:val="nil"/>
            </w:tcBorders>
            <w:vAlign w:val="bottom"/>
          </w:tcPr>
          <w:p w14:paraId="11AA663C" w14:textId="77777777" w:rsidR="00DF2223" w:rsidRPr="00662E5B" w:rsidRDefault="00DF2223" w:rsidP="0039140F">
            <w:pPr>
              <w:tabs>
                <w:tab w:val="decimal" w:pos="692"/>
              </w:tabs>
              <w:spacing w:before="40" w:after="40" w:line="240" w:lineRule="auto"/>
              <w:ind w:firstLine="0"/>
              <w:jc w:val="left"/>
              <w:rPr>
                <w:i/>
                <w:sz w:val="20"/>
                <w:szCs w:val="20"/>
              </w:rPr>
            </w:pPr>
            <w:r w:rsidRPr="00662E5B">
              <w:rPr>
                <w:color w:val="000000"/>
                <w:sz w:val="20"/>
                <w:szCs w:val="20"/>
              </w:rPr>
              <w:t>549 (83.1)</w:t>
            </w:r>
          </w:p>
        </w:tc>
        <w:tc>
          <w:tcPr>
            <w:tcW w:w="1770" w:type="dxa"/>
            <w:vAlign w:val="bottom"/>
          </w:tcPr>
          <w:p w14:paraId="5120C378" w14:textId="77777777" w:rsidR="00DF2223" w:rsidRPr="00662E5B" w:rsidRDefault="00DF2223" w:rsidP="0039140F">
            <w:pPr>
              <w:tabs>
                <w:tab w:val="decimal" w:pos="630"/>
              </w:tabs>
              <w:spacing w:before="40" w:after="40" w:line="240" w:lineRule="auto"/>
              <w:ind w:firstLine="0"/>
              <w:jc w:val="left"/>
              <w:rPr>
                <w:i/>
                <w:sz w:val="20"/>
                <w:szCs w:val="20"/>
              </w:rPr>
            </w:pPr>
            <w:r w:rsidRPr="00662E5B">
              <w:rPr>
                <w:color w:val="000000"/>
                <w:sz w:val="20"/>
                <w:szCs w:val="20"/>
              </w:rPr>
              <w:t>61 (9.2)</w:t>
            </w:r>
          </w:p>
        </w:tc>
        <w:tc>
          <w:tcPr>
            <w:tcW w:w="1770" w:type="dxa"/>
            <w:vAlign w:val="bottom"/>
          </w:tcPr>
          <w:p w14:paraId="70F7B65C" w14:textId="77777777" w:rsidR="00DF2223" w:rsidRPr="00662E5B" w:rsidRDefault="00DF2223" w:rsidP="0039140F">
            <w:pPr>
              <w:tabs>
                <w:tab w:val="decimal" w:pos="659"/>
              </w:tabs>
              <w:spacing w:before="40" w:after="40" w:line="240" w:lineRule="auto"/>
              <w:ind w:firstLine="0"/>
              <w:jc w:val="left"/>
              <w:rPr>
                <w:i/>
                <w:sz w:val="20"/>
                <w:szCs w:val="20"/>
              </w:rPr>
            </w:pPr>
            <w:r w:rsidRPr="00662E5B">
              <w:rPr>
                <w:color w:val="000000"/>
                <w:sz w:val="20"/>
                <w:szCs w:val="20"/>
              </w:rPr>
              <w:t>51 (7.7)</w:t>
            </w:r>
          </w:p>
        </w:tc>
        <w:tc>
          <w:tcPr>
            <w:tcW w:w="903" w:type="dxa"/>
            <w:tcBorders>
              <w:right w:val="single" w:sz="4" w:space="0" w:color="auto"/>
            </w:tcBorders>
          </w:tcPr>
          <w:p w14:paraId="6A1BCED2" w14:textId="77777777" w:rsidR="00DF2223" w:rsidRPr="00662E5B" w:rsidRDefault="00DF2223" w:rsidP="0039140F">
            <w:pPr>
              <w:spacing w:before="40" w:after="40" w:line="240" w:lineRule="auto"/>
              <w:ind w:firstLine="0"/>
              <w:jc w:val="center"/>
              <w:rPr>
                <w:i/>
                <w:sz w:val="20"/>
                <w:szCs w:val="20"/>
              </w:rPr>
            </w:pPr>
          </w:p>
        </w:tc>
      </w:tr>
      <w:tr w:rsidR="00DF2223" w:rsidRPr="00662E5B" w14:paraId="0D6FF7FD" w14:textId="77777777" w:rsidTr="0039140F">
        <w:trPr>
          <w:jc w:val="center"/>
        </w:trPr>
        <w:tc>
          <w:tcPr>
            <w:tcW w:w="3147" w:type="dxa"/>
            <w:tcBorders>
              <w:left w:val="single" w:sz="4" w:space="0" w:color="auto"/>
            </w:tcBorders>
          </w:tcPr>
          <w:p w14:paraId="1B139FB1" w14:textId="7040D042" w:rsidR="00DF2223" w:rsidRPr="00662E5B" w:rsidRDefault="00DF2223" w:rsidP="0039140F">
            <w:pPr>
              <w:spacing w:before="40" w:after="40" w:line="240" w:lineRule="auto"/>
              <w:ind w:left="187" w:firstLine="0"/>
              <w:jc w:val="left"/>
              <w:rPr>
                <w:sz w:val="20"/>
                <w:szCs w:val="20"/>
              </w:rPr>
            </w:pPr>
            <w:r w:rsidRPr="00662E5B">
              <w:rPr>
                <w:sz w:val="20"/>
                <w:szCs w:val="20"/>
              </w:rPr>
              <w:t>18-20 years</w:t>
            </w:r>
          </w:p>
        </w:tc>
        <w:tc>
          <w:tcPr>
            <w:tcW w:w="1770" w:type="dxa"/>
            <w:tcBorders>
              <w:left w:val="nil"/>
            </w:tcBorders>
            <w:vAlign w:val="bottom"/>
          </w:tcPr>
          <w:p w14:paraId="5AE20E9C" w14:textId="77777777" w:rsidR="00DF2223" w:rsidRPr="00662E5B" w:rsidRDefault="00DF2223" w:rsidP="0039140F">
            <w:pPr>
              <w:tabs>
                <w:tab w:val="decimal" w:pos="692"/>
              </w:tabs>
              <w:spacing w:before="40" w:after="40" w:line="240" w:lineRule="auto"/>
              <w:ind w:firstLine="0"/>
              <w:jc w:val="left"/>
              <w:rPr>
                <w:i/>
                <w:sz w:val="20"/>
                <w:szCs w:val="20"/>
              </w:rPr>
            </w:pPr>
            <w:r w:rsidRPr="00662E5B">
              <w:rPr>
                <w:color w:val="000000"/>
                <w:sz w:val="20"/>
                <w:szCs w:val="20"/>
              </w:rPr>
              <w:t>365 (82.2)</w:t>
            </w:r>
          </w:p>
        </w:tc>
        <w:tc>
          <w:tcPr>
            <w:tcW w:w="1770" w:type="dxa"/>
            <w:vAlign w:val="bottom"/>
          </w:tcPr>
          <w:p w14:paraId="2D575130" w14:textId="77777777" w:rsidR="00DF2223" w:rsidRPr="00662E5B" w:rsidRDefault="00DF2223" w:rsidP="0039140F">
            <w:pPr>
              <w:tabs>
                <w:tab w:val="decimal" w:pos="630"/>
              </w:tabs>
              <w:spacing w:before="40" w:after="40" w:line="240" w:lineRule="auto"/>
              <w:ind w:firstLine="0"/>
              <w:jc w:val="left"/>
              <w:rPr>
                <w:i/>
                <w:sz w:val="20"/>
                <w:szCs w:val="20"/>
              </w:rPr>
            </w:pPr>
            <w:r w:rsidRPr="00662E5B">
              <w:rPr>
                <w:color w:val="000000"/>
                <w:sz w:val="20"/>
                <w:szCs w:val="20"/>
              </w:rPr>
              <w:t>62 (14.0)</w:t>
            </w:r>
          </w:p>
        </w:tc>
        <w:tc>
          <w:tcPr>
            <w:tcW w:w="1770" w:type="dxa"/>
            <w:vAlign w:val="bottom"/>
          </w:tcPr>
          <w:p w14:paraId="09D2621A" w14:textId="77777777" w:rsidR="00DF2223" w:rsidRPr="00662E5B" w:rsidRDefault="00DF2223" w:rsidP="0039140F">
            <w:pPr>
              <w:tabs>
                <w:tab w:val="decimal" w:pos="659"/>
              </w:tabs>
              <w:spacing w:before="40" w:after="40" w:line="240" w:lineRule="auto"/>
              <w:ind w:firstLine="0"/>
              <w:jc w:val="left"/>
              <w:rPr>
                <w:i/>
                <w:sz w:val="20"/>
                <w:szCs w:val="20"/>
              </w:rPr>
            </w:pPr>
            <w:r w:rsidRPr="00662E5B">
              <w:rPr>
                <w:color w:val="000000"/>
                <w:sz w:val="20"/>
                <w:szCs w:val="20"/>
              </w:rPr>
              <w:t>17 (3.8)</w:t>
            </w:r>
          </w:p>
        </w:tc>
        <w:tc>
          <w:tcPr>
            <w:tcW w:w="903" w:type="dxa"/>
            <w:tcBorders>
              <w:right w:val="single" w:sz="4" w:space="0" w:color="auto"/>
            </w:tcBorders>
          </w:tcPr>
          <w:p w14:paraId="670A33BE" w14:textId="77777777" w:rsidR="00DF2223" w:rsidRPr="00662E5B" w:rsidRDefault="00DF2223" w:rsidP="0039140F">
            <w:pPr>
              <w:spacing w:before="40" w:after="40" w:line="240" w:lineRule="auto"/>
              <w:ind w:firstLine="0"/>
              <w:jc w:val="center"/>
              <w:rPr>
                <w:i/>
                <w:sz w:val="20"/>
                <w:szCs w:val="20"/>
              </w:rPr>
            </w:pPr>
          </w:p>
        </w:tc>
      </w:tr>
      <w:tr w:rsidR="00DF2223" w:rsidRPr="00662E5B" w14:paraId="4BB670B3" w14:textId="77777777" w:rsidTr="0039140F">
        <w:trPr>
          <w:jc w:val="center"/>
        </w:trPr>
        <w:tc>
          <w:tcPr>
            <w:tcW w:w="3147" w:type="dxa"/>
            <w:tcBorders>
              <w:left w:val="single" w:sz="4" w:space="0" w:color="auto"/>
            </w:tcBorders>
          </w:tcPr>
          <w:p w14:paraId="1B8950F8" w14:textId="29E91E30" w:rsidR="00DF2223" w:rsidRPr="00662E5B" w:rsidRDefault="00DF2223" w:rsidP="0039140F">
            <w:pPr>
              <w:spacing w:before="40" w:after="40" w:line="240" w:lineRule="auto"/>
              <w:ind w:left="187" w:firstLine="0"/>
              <w:jc w:val="left"/>
              <w:rPr>
                <w:sz w:val="20"/>
                <w:szCs w:val="20"/>
              </w:rPr>
            </w:pPr>
            <w:r w:rsidRPr="00662E5B">
              <w:rPr>
                <w:sz w:val="20"/>
                <w:szCs w:val="20"/>
              </w:rPr>
              <w:t>16-17 years</w:t>
            </w:r>
          </w:p>
        </w:tc>
        <w:tc>
          <w:tcPr>
            <w:tcW w:w="1770" w:type="dxa"/>
            <w:tcBorders>
              <w:left w:val="nil"/>
            </w:tcBorders>
            <w:vAlign w:val="bottom"/>
          </w:tcPr>
          <w:p w14:paraId="7DF40C70" w14:textId="214AC1D1" w:rsidR="00DF2223" w:rsidRPr="00662E5B" w:rsidRDefault="007A6322" w:rsidP="0039140F">
            <w:pPr>
              <w:tabs>
                <w:tab w:val="decimal" w:pos="692"/>
              </w:tabs>
              <w:spacing w:before="40" w:after="40" w:line="240" w:lineRule="auto"/>
              <w:ind w:firstLine="0"/>
              <w:jc w:val="left"/>
              <w:rPr>
                <w:sz w:val="20"/>
                <w:szCs w:val="20"/>
              </w:rPr>
            </w:pPr>
            <w:r w:rsidRPr="00662E5B">
              <w:rPr>
                <w:color w:val="000000"/>
                <w:sz w:val="20"/>
                <w:szCs w:val="20"/>
              </w:rPr>
              <w:t>22 (73.3</w:t>
            </w:r>
            <w:r w:rsidR="00DF2223" w:rsidRPr="00662E5B">
              <w:rPr>
                <w:color w:val="000000"/>
                <w:sz w:val="20"/>
                <w:szCs w:val="20"/>
              </w:rPr>
              <w:t>)</w:t>
            </w:r>
          </w:p>
        </w:tc>
        <w:tc>
          <w:tcPr>
            <w:tcW w:w="1770" w:type="dxa"/>
            <w:vAlign w:val="bottom"/>
          </w:tcPr>
          <w:p w14:paraId="168E166E" w14:textId="77DE14E1" w:rsidR="00DF2223" w:rsidRPr="00662E5B" w:rsidRDefault="007A6322" w:rsidP="0039140F">
            <w:pPr>
              <w:tabs>
                <w:tab w:val="decimal" w:pos="630"/>
              </w:tabs>
              <w:spacing w:before="40" w:after="40" w:line="240" w:lineRule="auto"/>
              <w:ind w:firstLine="0"/>
              <w:jc w:val="left"/>
              <w:rPr>
                <w:sz w:val="20"/>
                <w:szCs w:val="20"/>
              </w:rPr>
            </w:pPr>
            <w:r w:rsidRPr="00662E5B">
              <w:rPr>
                <w:color w:val="000000"/>
                <w:sz w:val="20"/>
                <w:szCs w:val="20"/>
              </w:rPr>
              <w:t>8 (26.7</w:t>
            </w:r>
            <w:r w:rsidR="00DF2223" w:rsidRPr="00662E5B">
              <w:rPr>
                <w:color w:val="000000"/>
                <w:sz w:val="20"/>
                <w:szCs w:val="20"/>
              </w:rPr>
              <w:t>)</w:t>
            </w:r>
          </w:p>
        </w:tc>
        <w:tc>
          <w:tcPr>
            <w:tcW w:w="1770" w:type="dxa"/>
            <w:vAlign w:val="bottom"/>
          </w:tcPr>
          <w:p w14:paraId="63FF499C" w14:textId="77777777" w:rsidR="00DF2223" w:rsidRPr="00662E5B" w:rsidRDefault="00DF2223" w:rsidP="0039140F">
            <w:pPr>
              <w:tabs>
                <w:tab w:val="decimal" w:pos="659"/>
              </w:tabs>
              <w:spacing w:before="40" w:after="40" w:line="240" w:lineRule="auto"/>
              <w:ind w:firstLine="0"/>
              <w:jc w:val="left"/>
              <w:rPr>
                <w:sz w:val="20"/>
                <w:szCs w:val="20"/>
              </w:rPr>
            </w:pPr>
            <w:r w:rsidRPr="00662E5B">
              <w:rPr>
                <w:color w:val="000000"/>
                <w:sz w:val="20"/>
                <w:szCs w:val="20"/>
              </w:rPr>
              <w:t>0 (0.0)</w:t>
            </w:r>
          </w:p>
        </w:tc>
        <w:tc>
          <w:tcPr>
            <w:tcW w:w="903" w:type="dxa"/>
            <w:tcBorders>
              <w:right w:val="single" w:sz="4" w:space="0" w:color="auto"/>
            </w:tcBorders>
          </w:tcPr>
          <w:p w14:paraId="53B7C2BB" w14:textId="77777777" w:rsidR="00DF2223" w:rsidRPr="00662E5B" w:rsidRDefault="00DF2223" w:rsidP="0039140F">
            <w:pPr>
              <w:spacing w:before="40" w:after="40" w:line="240" w:lineRule="auto"/>
              <w:ind w:firstLine="0"/>
              <w:jc w:val="center"/>
              <w:rPr>
                <w:sz w:val="20"/>
                <w:szCs w:val="20"/>
              </w:rPr>
            </w:pPr>
          </w:p>
        </w:tc>
      </w:tr>
      <w:tr w:rsidR="00DF2223" w:rsidRPr="00662E5B" w14:paraId="44413BB7" w14:textId="77777777" w:rsidTr="0039140F">
        <w:trPr>
          <w:jc w:val="center"/>
        </w:trPr>
        <w:tc>
          <w:tcPr>
            <w:tcW w:w="3147" w:type="dxa"/>
            <w:tcBorders>
              <w:left w:val="single" w:sz="4" w:space="0" w:color="auto"/>
            </w:tcBorders>
          </w:tcPr>
          <w:p w14:paraId="310E6B07" w14:textId="2C579738" w:rsidR="00DF2223" w:rsidRPr="00662E5B" w:rsidRDefault="00DF2223" w:rsidP="0039140F">
            <w:pPr>
              <w:spacing w:before="40" w:after="40" w:line="240" w:lineRule="auto"/>
              <w:ind w:left="187" w:firstLine="0"/>
              <w:jc w:val="left"/>
              <w:rPr>
                <w:sz w:val="20"/>
                <w:szCs w:val="20"/>
              </w:rPr>
            </w:pPr>
            <w:r w:rsidRPr="00662E5B">
              <w:rPr>
                <w:sz w:val="20"/>
                <w:szCs w:val="20"/>
              </w:rPr>
              <w:t>13-15 years</w:t>
            </w:r>
          </w:p>
        </w:tc>
        <w:tc>
          <w:tcPr>
            <w:tcW w:w="1770" w:type="dxa"/>
            <w:tcBorders>
              <w:left w:val="nil"/>
            </w:tcBorders>
            <w:vAlign w:val="bottom"/>
          </w:tcPr>
          <w:p w14:paraId="112CC9E2" w14:textId="77777777" w:rsidR="00DF2223" w:rsidRPr="00662E5B" w:rsidRDefault="00DF2223" w:rsidP="0039140F">
            <w:pPr>
              <w:tabs>
                <w:tab w:val="decimal" w:pos="692"/>
              </w:tabs>
              <w:spacing w:before="40" w:after="40" w:line="240" w:lineRule="auto"/>
              <w:ind w:firstLine="0"/>
              <w:jc w:val="left"/>
              <w:rPr>
                <w:color w:val="000000"/>
                <w:sz w:val="20"/>
                <w:szCs w:val="20"/>
              </w:rPr>
            </w:pPr>
            <w:r w:rsidRPr="00662E5B">
              <w:rPr>
                <w:color w:val="000000"/>
                <w:sz w:val="20"/>
                <w:szCs w:val="20"/>
              </w:rPr>
              <w:t>0 (0.0)</w:t>
            </w:r>
          </w:p>
        </w:tc>
        <w:tc>
          <w:tcPr>
            <w:tcW w:w="1770" w:type="dxa"/>
            <w:vAlign w:val="bottom"/>
          </w:tcPr>
          <w:p w14:paraId="7E498A83" w14:textId="77777777" w:rsidR="00DF2223" w:rsidRPr="00662E5B" w:rsidRDefault="00DF2223" w:rsidP="0039140F">
            <w:pPr>
              <w:tabs>
                <w:tab w:val="decimal" w:pos="630"/>
              </w:tabs>
              <w:spacing w:before="40" w:after="40" w:line="240" w:lineRule="auto"/>
              <w:ind w:firstLine="0"/>
              <w:jc w:val="left"/>
              <w:rPr>
                <w:color w:val="000000"/>
                <w:sz w:val="20"/>
                <w:szCs w:val="20"/>
              </w:rPr>
            </w:pPr>
            <w:r w:rsidRPr="00662E5B">
              <w:rPr>
                <w:color w:val="000000"/>
                <w:sz w:val="20"/>
                <w:szCs w:val="20"/>
              </w:rPr>
              <w:t>4 (100.0)</w:t>
            </w:r>
          </w:p>
        </w:tc>
        <w:tc>
          <w:tcPr>
            <w:tcW w:w="1770" w:type="dxa"/>
            <w:vAlign w:val="bottom"/>
          </w:tcPr>
          <w:p w14:paraId="6653B242" w14:textId="77777777" w:rsidR="00DF2223" w:rsidRPr="00662E5B" w:rsidRDefault="00DF2223" w:rsidP="0039140F">
            <w:pPr>
              <w:tabs>
                <w:tab w:val="decimal" w:pos="659"/>
              </w:tabs>
              <w:spacing w:before="40" w:after="40" w:line="240" w:lineRule="auto"/>
              <w:ind w:firstLine="0"/>
              <w:jc w:val="left"/>
              <w:rPr>
                <w:color w:val="000000"/>
                <w:sz w:val="20"/>
                <w:szCs w:val="20"/>
              </w:rPr>
            </w:pPr>
            <w:r w:rsidRPr="00662E5B">
              <w:rPr>
                <w:color w:val="000000"/>
                <w:sz w:val="20"/>
                <w:szCs w:val="20"/>
              </w:rPr>
              <w:t>0 (0.0)</w:t>
            </w:r>
          </w:p>
        </w:tc>
        <w:tc>
          <w:tcPr>
            <w:tcW w:w="903" w:type="dxa"/>
            <w:tcBorders>
              <w:right w:val="single" w:sz="4" w:space="0" w:color="auto"/>
            </w:tcBorders>
          </w:tcPr>
          <w:p w14:paraId="33EA72C2" w14:textId="77777777" w:rsidR="00DF2223" w:rsidRPr="00662E5B" w:rsidRDefault="00DF2223" w:rsidP="0039140F">
            <w:pPr>
              <w:spacing w:before="40" w:after="40" w:line="240" w:lineRule="auto"/>
              <w:ind w:firstLine="0"/>
              <w:jc w:val="center"/>
              <w:rPr>
                <w:sz w:val="20"/>
                <w:szCs w:val="20"/>
              </w:rPr>
            </w:pPr>
          </w:p>
        </w:tc>
      </w:tr>
      <w:tr w:rsidR="00DF2223" w:rsidRPr="00662E5B" w14:paraId="22A4CF67" w14:textId="77777777" w:rsidTr="0039140F">
        <w:trPr>
          <w:jc w:val="center"/>
        </w:trPr>
        <w:tc>
          <w:tcPr>
            <w:tcW w:w="3147" w:type="dxa"/>
            <w:tcBorders>
              <w:left w:val="single" w:sz="4" w:space="0" w:color="auto"/>
            </w:tcBorders>
          </w:tcPr>
          <w:p w14:paraId="159CC103" w14:textId="77777777" w:rsidR="00DF2223" w:rsidRPr="00662E5B" w:rsidRDefault="00DF2223" w:rsidP="0039140F">
            <w:pPr>
              <w:spacing w:before="40" w:after="40" w:line="240" w:lineRule="auto"/>
              <w:ind w:firstLine="0"/>
              <w:jc w:val="left"/>
              <w:rPr>
                <w:sz w:val="20"/>
                <w:szCs w:val="20"/>
              </w:rPr>
            </w:pPr>
            <w:r w:rsidRPr="00662E5B">
              <w:rPr>
                <w:sz w:val="20"/>
                <w:szCs w:val="20"/>
              </w:rPr>
              <w:t>Sex</w:t>
            </w:r>
          </w:p>
        </w:tc>
        <w:tc>
          <w:tcPr>
            <w:tcW w:w="1770" w:type="dxa"/>
            <w:tcBorders>
              <w:left w:val="nil"/>
            </w:tcBorders>
          </w:tcPr>
          <w:p w14:paraId="39A54849" w14:textId="77777777" w:rsidR="00DF2223" w:rsidRPr="00662E5B" w:rsidRDefault="00DF2223" w:rsidP="0039140F">
            <w:pPr>
              <w:tabs>
                <w:tab w:val="decimal" w:pos="692"/>
              </w:tabs>
              <w:spacing w:before="40" w:after="40" w:line="240" w:lineRule="auto"/>
              <w:ind w:firstLine="0"/>
              <w:jc w:val="left"/>
              <w:rPr>
                <w:sz w:val="20"/>
                <w:szCs w:val="20"/>
              </w:rPr>
            </w:pPr>
          </w:p>
        </w:tc>
        <w:tc>
          <w:tcPr>
            <w:tcW w:w="1770" w:type="dxa"/>
          </w:tcPr>
          <w:p w14:paraId="14D2FB34" w14:textId="77777777" w:rsidR="00DF2223" w:rsidRPr="00662E5B" w:rsidRDefault="00DF2223" w:rsidP="0039140F">
            <w:pPr>
              <w:tabs>
                <w:tab w:val="decimal" w:pos="630"/>
              </w:tabs>
              <w:spacing w:before="40" w:after="40" w:line="240" w:lineRule="auto"/>
              <w:ind w:firstLine="0"/>
              <w:jc w:val="left"/>
              <w:rPr>
                <w:sz w:val="20"/>
                <w:szCs w:val="20"/>
              </w:rPr>
            </w:pPr>
          </w:p>
        </w:tc>
        <w:tc>
          <w:tcPr>
            <w:tcW w:w="1770" w:type="dxa"/>
          </w:tcPr>
          <w:p w14:paraId="7CFBB5D4" w14:textId="77777777" w:rsidR="00DF2223" w:rsidRPr="00662E5B" w:rsidRDefault="00DF2223" w:rsidP="0039140F">
            <w:pPr>
              <w:tabs>
                <w:tab w:val="decimal" w:pos="659"/>
              </w:tabs>
              <w:spacing w:before="40" w:after="40" w:line="240" w:lineRule="auto"/>
              <w:ind w:firstLine="0"/>
              <w:jc w:val="left"/>
              <w:rPr>
                <w:sz w:val="20"/>
                <w:szCs w:val="20"/>
              </w:rPr>
            </w:pPr>
          </w:p>
        </w:tc>
        <w:tc>
          <w:tcPr>
            <w:tcW w:w="903" w:type="dxa"/>
            <w:tcBorders>
              <w:right w:val="single" w:sz="4" w:space="0" w:color="auto"/>
            </w:tcBorders>
          </w:tcPr>
          <w:p w14:paraId="5F7B9234" w14:textId="77777777" w:rsidR="00DF2223" w:rsidRPr="00662E5B" w:rsidRDefault="00DF2223" w:rsidP="0039140F">
            <w:pPr>
              <w:spacing w:before="40" w:after="40" w:line="240" w:lineRule="auto"/>
              <w:ind w:firstLine="0"/>
              <w:jc w:val="center"/>
              <w:rPr>
                <w:sz w:val="20"/>
                <w:szCs w:val="20"/>
              </w:rPr>
            </w:pPr>
            <w:r w:rsidRPr="00662E5B">
              <w:rPr>
                <w:sz w:val="20"/>
                <w:szCs w:val="20"/>
              </w:rPr>
              <w:t>0.019</w:t>
            </w:r>
          </w:p>
        </w:tc>
      </w:tr>
      <w:tr w:rsidR="00DF2223" w:rsidRPr="00662E5B" w14:paraId="465E4BDA" w14:textId="77777777" w:rsidTr="0039140F">
        <w:trPr>
          <w:jc w:val="center"/>
        </w:trPr>
        <w:tc>
          <w:tcPr>
            <w:tcW w:w="3147" w:type="dxa"/>
            <w:tcBorders>
              <w:left w:val="single" w:sz="4" w:space="0" w:color="auto"/>
            </w:tcBorders>
          </w:tcPr>
          <w:p w14:paraId="27B55539" w14:textId="2244CA74" w:rsidR="00DF2223" w:rsidRPr="00662E5B" w:rsidRDefault="00DF2223" w:rsidP="0039140F">
            <w:pPr>
              <w:spacing w:before="40" w:after="40" w:line="240" w:lineRule="auto"/>
              <w:ind w:left="187" w:firstLine="0"/>
              <w:jc w:val="left"/>
              <w:rPr>
                <w:sz w:val="20"/>
                <w:szCs w:val="20"/>
              </w:rPr>
            </w:pPr>
            <w:r w:rsidRPr="00662E5B">
              <w:rPr>
                <w:sz w:val="20"/>
                <w:szCs w:val="20"/>
              </w:rPr>
              <w:t>Male</w:t>
            </w:r>
          </w:p>
        </w:tc>
        <w:tc>
          <w:tcPr>
            <w:tcW w:w="1770" w:type="dxa"/>
            <w:tcBorders>
              <w:left w:val="nil"/>
            </w:tcBorders>
            <w:vAlign w:val="bottom"/>
          </w:tcPr>
          <w:p w14:paraId="72932506" w14:textId="77777777" w:rsidR="00DF2223" w:rsidRPr="00662E5B" w:rsidRDefault="00DF2223" w:rsidP="0039140F">
            <w:pPr>
              <w:tabs>
                <w:tab w:val="decimal" w:pos="692"/>
              </w:tabs>
              <w:spacing w:before="40" w:after="40" w:line="240" w:lineRule="auto"/>
              <w:ind w:firstLine="0"/>
              <w:jc w:val="left"/>
              <w:rPr>
                <w:sz w:val="20"/>
                <w:szCs w:val="20"/>
              </w:rPr>
            </w:pPr>
            <w:r w:rsidRPr="00662E5B">
              <w:rPr>
                <w:color w:val="000000"/>
                <w:sz w:val="20"/>
                <w:szCs w:val="20"/>
              </w:rPr>
              <w:t>332 (80.0)</w:t>
            </w:r>
          </w:p>
        </w:tc>
        <w:tc>
          <w:tcPr>
            <w:tcW w:w="1770" w:type="dxa"/>
            <w:vAlign w:val="bottom"/>
          </w:tcPr>
          <w:p w14:paraId="120055A9" w14:textId="77777777" w:rsidR="00DF2223" w:rsidRPr="00662E5B" w:rsidRDefault="00DF2223" w:rsidP="0039140F">
            <w:pPr>
              <w:tabs>
                <w:tab w:val="decimal" w:pos="630"/>
              </w:tabs>
              <w:spacing w:before="40" w:after="40" w:line="240" w:lineRule="auto"/>
              <w:ind w:firstLine="0"/>
              <w:jc w:val="left"/>
              <w:rPr>
                <w:sz w:val="20"/>
                <w:szCs w:val="20"/>
              </w:rPr>
            </w:pPr>
            <w:r w:rsidRPr="00662E5B">
              <w:rPr>
                <w:color w:val="000000"/>
                <w:sz w:val="20"/>
                <w:szCs w:val="20"/>
              </w:rPr>
              <w:t>63 (15.2)</w:t>
            </w:r>
          </w:p>
        </w:tc>
        <w:tc>
          <w:tcPr>
            <w:tcW w:w="1770" w:type="dxa"/>
            <w:vAlign w:val="bottom"/>
          </w:tcPr>
          <w:p w14:paraId="31E2FF40" w14:textId="77777777" w:rsidR="00DF2223" w:rsidRPr="00662E5B" w:rsidRDefault="00DF2223" w:rsidP="0039140F">
            <w:pPr>
              <w:tabs>
                <w:tab w:val="decimal" w:pos="659"/>
              </w:tabs>
              <w:spacing w:before="40" w:after="40" w:line="240" w:lineRule="auto"/>
              <w:ind w:firstLine="0"/>
              <w:jc w:val="left"/>
              <w:rPr>
                <w:sz w:val="20"/>
                <w:szCs w:val="20"/>
              </w:rPr>
            </w:pPr>
            <w:r w:rsidRPr="00662E5B">
              <w:rPr>
                <w:color w:val="000000"/>
                <w:sz w:val="20"/>
                <w:szCs w:val="20"/>
              </w:rPr>
              <w:t>20 (4.8)</w:t>
            </w:r>
          </w:p>
        </w:tc>
        <w:tc>
          <w:tcPr>
            <w:tcW w:w="903" w:type="dxa"/>
            <w:tcBorders>
              <w:right w:val="single" w:sz="4" w:space="0" w:color="auto"/>
            </w:tcBorders>
          </w:tcPr>
          <w:p w14:paraId="6C66FF55" w14:textId="77777777" w:rsidR="00DF2223" w:rsidRPr="00662E5B" w:rsidRDefault="00DF2223" w:rsidP="0039140F">
            <w:pPr>
              <w:spacing w:before="40" w:after="40" w:line="240" w:lineRule="auto"/>
              <w:ind w:firstLine="0"/>
              <w:jc w:val="center"/>
              <w:rPr>
                <w:sz w:val="20"/>
                <w:szCs w:val="20"/>
              </w:rPr>
            </w:pPr>
          </w:p>
        </w:tc>
      </w:tr>
      <w:tr w:rsidR="00DF2223" w:rsidRPr="00662E5B" w14:paraId="58881380" w14:textId="77777777" w:rsidTr="0039140F">
        <w:trPr>
          <w:jc w:val="center"/>
        </w:trPr>
        <w:tc>
          <w:tcPr>
            <w:tcW w:w="3147" w:type="dxa"/>
            <w:tcBorders>
              <w:left w:val="single" w:sz="4" w:space="0" w:color="auto"/>
            </w:tcBorders>
          </w:tcPr>
          <w:p w14:paraId="2A90BA4C" w14:textId="0E51BA5B" w:rsidR="00DF2223" w:rsidRPr="00662E5B" w:rsidRDefault="00DF2223" w:rsidP="0039140F">
            <w:pPr>
              <w:spacing w:before="40" w:after="40" w:line="240" w:lineRule="auto"/>
              <w:ind w:left="187" w:firstLine="0"/>
              <w:jc w:val="left"/>
              <w:rPr>
                <w:sz w:val="20"/>
                <w:szCs w:val="20"/>
              </w:rPr>
            </w:pPr>
            <w:r w:rsidRPr="00662E5B">
              <w:rPr>
                <w:sz w:val="20"/>
                <w:szCs w:val="20"/>
              </w:rPr>
              <w:t>Female</w:t>
            </w:r>
          </w:p>
        </w:tc>
        <w:tc>
          <w:tcPr>
            <w:tcW w:w="1770" w:type="dxa"/>
            <w:tcBorders>
              <w:left w:val="nil"/>
            </w:tcBorders>
            <w:vAlign w:val="bottom"/>
          </w:tcPr>
          <w:p w14:paraId="0D47AFC2" w14:textId="77777777" w:rsidR="00DF2223" w:rsidRPr="00662E5B" w:rsidRDefault="00DF2223" w:rsidP="0039140F">
            <w:pPr>
              <w:tabs>
                <w:tab w:val="decimal" w:pos="692"/>
              </w:tabs>
              <w:spacing w:before="40" w:after="40" w:line="240" w:lineRule="auto"/>
              <w:ind w:firstLine="0"/>
              <w:jc w:val="left"/>
              <w:rPr>
                <w:sz w:val="20"/>
                <w:szCs w:val="20"/>
              </w:rPr>
            </w:pPr>
            <w:r w:rsidRPr="00662E5B">
              <w:rPr>
                <w:color w:val="000000"/>
                <w:sz w:val="20"/>
                <w:szCs w:val="20"/>
              </w:rPr>
              <w:t>604 (83.4)</w:t>
            </w:r>
          </w:p>
        </w:tc>
        <w:tc>
          <w:tcPr>
            <w:tcW w:w="1770" w:type="dxa"/>
            <w:vAlign w:val="bottom"/>
          </w:tcPr>
          <w:p w14:paraId="122E5728" w14:textId="77777777" w:rsidR="00DF2223" w:rsidRPr="00662E5B" w:rsidRDefault="00DF2223" w:rsidP="0039140F">
            <w:pPr>
              <w:tabs>
                <w:tab w:val="decimal" w:pos="630"/>
              </w:tabs>
              <w:spacing w:before="40" w:after="40" w:line="240" w:lineRule="auto"/>
              <w:ind w:firstLine="0"/>
              <w:jc w:val="left"/>
              <w:rPr>
                <w:sz w:val="20"/>
                <w:szCs w:val="20"/>
              </w:rPr>
            </w:pPr>
            <w:r w:rsidRPr="00662E5B">
              <w:rPr>
                <w:color w:val="000000"/>
                <w:sz w:val="20"/>
                <w:szCs w:val="20"/>
              </w:rPr>
              <w:t>72 (9.9)</w:t>
            </w:r>
          </w:p>
        </w:tc>
        <w:tc>
          <w:tcPr>
            <w:tcW w:w="1770" w:type="dxa"/>
            <w:vAlign w:val="bottom"/>
          </w:tcPr>
          <w:p w14:paraId="16D25D6B" w14:textId="77777777" w:rsidR="00DF2223" w:rsidRPr="00662E5B" w:rsidRDefault="00DF2223" w:rsidP="0039140F">
            <w:pPr>
              <w:tabs>
                <w:tab w:val="decimal" w:pos="659"/>
              </w:tabs>
              <w:spacing w:before="40" w:after="40" w:line="240" w:lineRule="auto"/>
              <w:ind w:firstLine="0"/>
              <w:jc w:val="left"/>
              <w:rPr>
                <w:sz w:val="20"/>
                <w:szCs w:val="20"/>
              </w:rPr>
            </w:pPr>
            <w:r w:rsidRPr="00662E5B">
              <w:rPr>
                <w:color w:val="000000"/>
                <w:sz w:val="20"/>
                <w:szCs w:val="20"/>
              </w:rPr>
              <w:t>48 (6.6)</w:t>
            </w:r>
          </w:p>
        </w:tc>
        <w:tc>
          <w:tcPr>
            <w:tcW w:w="903" w:type="dxa"/>
            <w:tcBorders>
              <w:right w:val="single" w:sz="4" w:space="0" w:color="auto"/>
            </w:tcBorders>
          </w:tcPr>
          <w:p w14:paraId="1F569B14" w14:textId="77777777" w:rsidR="00DF2223" w:rsidRPr="00662E5B" w:rsidRDefault="00DF2223" w:rsidP="0039140F">
            <w:pPr>
              <w:spacing w:before="40" w:after="40" w:line="240" w:lineRule="auto"/>
              <w:ind w:firstLine="0"/>
              <w:jc w:val="center"/>
              <w:rPr>
                <w:sz w:val="20"/>
                <w:szCs w:val="20"/>
              </w:rPr>
            </w:pPr>
          </w:p>
        </w:tc>
      </w:tr>
      <w:tr w:rsidR="00DF2223" w:rsidRPr="00662E5B" w14:paraId="1B0A18D1" w14:textId="77777777" w:rsidTr="0039140F">
        <w:trPr>
          <w:jc w:val="center"/>
        </w:trPr>
        <w:tc>
          <w:tcPr>
            <w:tcW w:w="3147" w:type="dxa"/>
            <w:tcBorders>
              <w:left w:val="single" w:sz="4" w:space="0" w:color="auto"/>
            </w:tcBorders>
          </w:tcPr>
          <w:p w14:paraId="7760E90B" w14:textId="77777777" w:rsidR="00DF2223" w:rsidRPr="00662E5B" w:rsidRDefault="00DF2223" w:rsidP="0039140F">
            <w:pPr>
              <w:spacing w:before="40" w:after="40" w:line="240" w:lineRule="auto"/>
              <w:ind w:firstLine="0"/>
              <w:jc w:val="left"/>
              <w:rPr>
                <w:sz w:val="20"/>
                <w:szCs w:val="20"/>
                <w:vertAlign w:val="superscript"/>
              </w:rPr>
            </w:pPr>
            <w:r w:rsidRPr="00662E5B">
              <w:rPr>
                <w:sz w:val="20"/>
                <w:szCs w:val="20"/>
              </w:rPr>
              <w:t>Race/ethnicity</w:t>
            </w:r>
          </w:p>
        </w:tc>
        <w:tc>
          <w:tcPr>
            <w:tcW w:w="1770" w:type="dxa"/>
            <w:tcBorders>
              <w:left w:val="nil"/>
            </w:tcBorders>
          </w:tcPr>
          <w:p w14:paraId="5BD93924" w14:textId="77777777" w:rsidR="00DF2223" w:rsidRPr="00662E5B" w:rsidRDefault="00DF2223" w:rsidP="0039140F">
            <w:pPr>
              <w:tabs>
                <w:tab w:val="decimal" w:pos="692"/>
              </w:tabs>
              <w:spacing w:before="40" w:after="40" w:line="240" w:lineRule="auto"/>
              <w:ind w:firstLine="0"/>
              <w:jc w:val="left"/>
              <w:rPr>
                <w:sz w:val="20"/>
                <w:szCs w:val="20"/>
              </w:rPr>
            </w:pPr>
          </w:p>
        </w:tc>
        <w:tc>
          <w:tcPr>
            <w:tcW w:w="1770" w:type="dxa"/>
          </w:tcPr>
          <w:p w14:paraId="3771F484" w14:textId="77777777" w:rsidR="00DF2223" w:rsidRPr="00662E5B" w:rsidRDefault="00DF2223" w:rsidP="0039140F">
            <w:pPr>
              <w:tabs>
                <w:tab w:val="decimal" w:pos="630"/>
              </w:tabs>
              <w:spacing w:before="40" w:after="40" w:line="240" w:lineRule="auto"/>
              <w:ind w:firstLine="0"/>
              <w:jc w:val="left"/>
              <w:rPr>
                <w:sz w:val="20"/>
                <w:szCs w:val="20"/>
              </w:rPr>
            </w:pPr>
          </w:p>
        </w:tc>
        <w:tc>
          <w:tcPr>
            <w:tcW w:w="1770" w:type="dxa"/>
          </w:tcPr>
          <w:p w14:paraId="29BE4F03" w14:textId="77777777" w:rsidR="00DF2223" w:rsidRPr="00662E5B" w:rsidRDefault="00DF2223" w:rsidP="0039140F">
            <w:pPr>
              <w:tabs>
                <w:tab w:val="decimal" w:pos="659"/>
              </w:tabs>
              <w:spacing w:before="40" w:after="40" w:line="240" w:lineRule="auto"/>
              <w:ind w:firstLine="0"/>
              <w:jc w:val="left"/>
              <w:rPr>
                <w:sz w:val="20"/>
                <w:szCs w:val="20"/>
              </w:rPr>
            </w:pPr>
          </w:p>
        </w:tc>
        <w:tc>
          <w:tcPr>
            <w:tcW w:w="903" w:type="dxa"/>
            <w:tcBorders>
              <w:right w:val="single" w:sz="4" w:space="0" w:color="auto"/>
            </w:tcBorders>
          </w:tcPr>
          <w:p w14:paraId="04E9DE84" w14:textId="77777777" w:rsidR="00DF2223" w:rsidRPr="00662E5B" w:rsidRDefault="00DF2223" w:rsidP="0039140F">
            <w:pPr>
              <w:spacing w:before="40" w:after="40" w:line="240" w:lineRule="auto"/>
              <w:ind w:firstLine="0"/>
              <w:jc w:val="center"/>
              <w:rPr>
                <w:sz w:val="20"/>
                <w:szCs w:val="20"/>
              </w:rPr>
            </w:pPr>
            <w:r w:rsidRPr="00662E5B">
              <w:rPr>
                <w:sz w:val="20"/>
                <w:szCs w:val="20"/>
              </w:rPr>
              <w:t>0.404</w:t>
            </w:r>
          </w:p>
        </w:tc>
      </w:tr>
      <w:tr w:rsidR="00DF2223" w:rsidRPr="00662E5B" w14:paraId="4D6611A1" w14:textId="77777777" w:rsidTr="0039140F">
        <w:trPr>
          <w:jc w:val="center"/>
        </w:trPr>
        <w:tc>
          <w:tcPr>
            <w:tcW w:w="3147" w:type="dxa"/>
            <w:tcBorders>
              <w:left w:val="single" w:sz="4" w:space="0" w:color="auto"/>
            </w:tcBorders>
          </w:tcPr>
          <w:p w14:paraId="6D66B981" w14:textId="3B83079F" w:rsidR="00DF2223" w:rsidRPr="00662E5B" w:rsidRDefault="00DF2223" w:rsidP="0039140F">
            <w:pPr>
              <w:spacing w:before="40" w:after="40" w:line="240" w:lineRule="auto"/>
              <w:ind w:left="181" w:firstLine="0"/>
              <w:jc w:val="left"/>
              <w:rPr>
                <w:sz w:val="20"/>
                <w:szCs w:val="20"/>
              </w:rPr>
            </w:pPr>
            <w:r w:rsidRPr="00662E5B">
              <w:rPr>
                <w:sz w:val="20"/>
                <w:szCs w:val="20"/>
              </w:rPr>
              <w:t>White non-Hispanic</w:t>
            </w:r>
          </w:p>
        </w:tc>
        <w:tc>
          <w:tcPr>
            <w:tcW w:w="1770" w:type="dxa"/>
            <w:tcBorders>
              <w:left w:val="nil"/>
            </w:tcBorders>
            <w:vAlign w:val="bottom"/>
          </w:tcPr>
          <w:p w14:paraId="18E770D1" w14:textId="77777777" w:rsidR="00DF2223" w:rsidRPr="00662E5B" w:rsidRDefault="00DF2223" w:rsidP="0039140F">
            <w:pPr>
              <w:tabs>
                <w:tab w:val="decimal" w:pos="692"/>
              </w:tabs>
              <w:spacing w:before="40" w:after="40" w:line="240" w:lineRule="auto"/>
              <w:ind w:firstLine="0"/>
              <w:jc w:val="left"/>
              <w:rPr>
                <w:sz w:val="20"/>
                <w:szCs w:val="20"/>
              </w:rPr>
            </w:pPr>
            <w:r w:rsidRPr="00662E5B">
              <w:rPr>
                <w:color w:val="000000"/>
                <w:sz w:val="20"/>
                <w:szCs w:val="20"/>
              </w:rPr>
              <w:t>763 (82.2)</w:t>
            </w:r>
          </w:p>
        </w:tc>
        <w:tc>
          <w:tcPr>
            <w:tcW w:w="1770" w:type="dxa"/>
            <w:vAlign w:val="bottom"/>
          </w:tcPr>
          <w:p w14:paraId="01DFCB96" w14:textId="77777777" w:rsidR="00DF2223" w:rsidRPr="00662E5B" w:rsidRDefault="00DF2223" w:rsidP="0039140F">
            <w:pPr>
              <w:tabs>
                <w:tab w:val="decimal" w:pos="630"/>
              </w:tabs>
              <w:spacing w:before="40" w:after="40" w:line="240" w:lineRule="auto"/>
              <w:ind w:firstLine="0"/>
              <w:jc w:val="left"/>
              <w:rPr>
                <w:sz w:val="20"/>
                <w:szCs w:val="20"/>
              </w:rPr>
            </w:pPr>
            <w:r w:rsidRPr="00662E5B">
              <w:rPr>
                <w:color w:val="000000"/>
                <w:sz w:val="20"/>
                <w:szCs w:val="20"/>
              </w:rPr>
              <w:t>111 (12.0)</w:t>
            </w:r>
          </w:p>
        </w:tc>
        <w:tc>
          <w:tcPr>
            <w:tcW w:w="1770" w:type="dxa"/>
            <w:vAlign w:val="bottom"/>
          </w:tcPr>
          <w:p w14:paraId="0191DBD0" w14:textId="77777777" w:rsidR="00DF2223" w:rsidRPr="00662E5B" w:rsidRDefault="00DF2223" w:rsidP="0039140F">
            <w:pPr>
              <w:tabs>
                <w:tab w:val="decimal" w:pos="659"/>
              </w:tabs>
              <w:spacing w:before="40" w:after="40" w:line="240" w:lineRule="auto"/>
              <w:ind w:firstLine="0"/>
              <w:jc w:val="left"/>
              <w:rPr>
                <w:sz w:val="20"/>
                <w:szCs w:val="20"/>
              </w:rPr>
            </w:pPr>
            <w:r w:rsidRPr="00662E5B">
              <w:rPr>
                <w:color w:val="000000"/>
                <w:sz w:val="20"/>
                <w:szCs w:val="20"/>
              </w:rPr>
              <w:t>54 (5.8)</w:t>
            </w:r>
          </w:p>
        </w:tc>
        <w:tc>
          <w:tcPr>
            <w:tcW w:w="903" w:type="dxa"/>
            <w:tcBorders>
              <w:right w:val="single" w:sz="4" w:space="0" w:color="auto"/>
            </w:tcBorders>
          </w:tcPr>
          <w:p w14:paraId="53AA7562" w14:textId="77777777" w:rsidR="00DF2223" w:rsidRPr="00662E5B" w:rsidRDefault="00DF2223" w:rsidP="0039140F">
            <w:pPr>
              <w:spacing w:before="40" w:after="40" w:line="240" w:lineRule="auto"/>
              <w:ind w:firstLine="0"/>
              <w:jc w:val="center"/>
              <w:rPr>
                <w:sz w:val="20"/>
                <w:szCs w:val="20"/>
              </w:rPr>
            </w:pPr>
          </w:p>
        </w:tc>
      </w:tr>
      <w:tr w:rsidR="00DF2223" w:rsidRPr="00662E5B" w14:paraId="596076DE" w14:textId="77777777" w:rsidTr="0039140F">
        <w:trPr>
          <w:jc w:val="center"/>
        </w:trPr>
        <w:tc>
          <w:tcPr>
            <w:tcW w:w="3147" w:type="dxa"/>
            <w:tcBorders>
              <w:left w:val="single" w:sz="4" w:space="0" w:color="auto"/>
            </w:tcBorders>
          </w:tcPr>
          <w:p w14:paraId="5FBF1CD6" w14:textId="2D1FBD1D" w:rsidR="00DF2223" w:rsidRPr="00662E5B" w:rsidRDefault="00DF2223" w:rsidP="0039140F">
            <w:pPr>
              <w:spacing w:before="40" w:after="40" w:line="240" w:lineRule="auto"/>
              <w:ind w:left="181" w:firstLine="0"/>
              <w:jc w:val="left"/>
              <w:rPr>
                <w:sz w:val="20"/>
                <w:szCs w:val="20"/>
              </w:rPr>
            </w:pPr>
            <w:r w:rsidRPr="00662E5B">
              <w:rPr>
                <w:sz w:val="20"/>
                <w:szCs w:val="20"/>
              </w:rPr>
              <w:t>Black non-Hispanic</w:t>
            </w:r>
          </w:p>
        </w:tc>
        <w:tc>
          <w:tcPr>
            <w:tcW w:w="1770" w:type="dxa"/>
            <w:tcBorders>
              <w:left w:val="nil"/>
            </w:tcBorders>
            <w:vAlign w:val="bottom"/>
          </w:tcPr>
          <w:p w14:paraId="41C2254B" w14:textId="77777777" w:rsidR="00DF2223" w:rsidRPr="00662E5B" w:rsidRDefault="00DF2223" w:rsidP="0039140F">
            <w:pPr>
              <w:tabs>
                <w:tab w:val="decimal" w:pos="692"/>
              </w:tabs>
              <w:spacing w:before="40" w:after="40" w:line="240" w:lineRule="auto"/>
              <w:ind w:firstLine="0"/>
              <w:jc w:val="left"/>
              <w:rPr>
                <w:b/>
                <w:sz w:val="20"/>
                <w:szCs w:val="20"/>
              </w:rPr>
            </w:pPr>
            <w:r w:rsidRPr="00662E5B">
              <w:rPr>
                <w:color w:val="000000"/>
                <w:sz w:val="20"/>
                <w:szCs w:val="20"/>
              </w:rPr>
              <w:t>28 (77.8)</w:t>
            </w:r>
          </w:p>
        </w:tc>
        <w:tc>
          <w:tcPr>
            <w:tcW w:w="1770" w:type="dxa"/>
            <w:vAlign w:val="bottom"/>
          </w:tcPr>
          <w:p w14:paraId="501D8922" w14:textId="77777777" w:rsidR="00DF2223" w:rsidRPr="00662E5B" w:rsidRDefault="00DF2223" w:rsidP="0039140F">
            <w:pPr>
              <w:tabs>
                <w:tab w:val="decimal" w:pos="630"/>
              </w:tabs>
              <w:spacing w:before="40" w:after="40" w:line="240" w:lineRule="auto"/>
              <w:ind w:firstLine="0"/>
              <w:jc w:val="left"/>
              <w:rPr>
                <w:b/>
                <w:sz w:val="20"/>
                <w:szCs w:val="20"/>
              </w:rPr>
            </w:pPr>
            <w:r w:rsidRPr="00662E5B">
              <w:rPr>
                <w:color w:val="000000"/>
                <w:sz w:val="20"/>
                <w:szCs w:val="20"/>
              </w:rPr>
              <w:t>3 (8.3)</w:t>
            </w:r>
          </w:p>
        </w:tc>
        <w:tc>
          <w:tcPr>
            <w:tcW w:w="1770" w:type="dxa"/>
            <w:vAlign w:val="bottom"/>
          </w:tcPr>
          <w:p w14:paraId="1822C3DB" w14:textId="77777777" w:rsidR="00DF2223" w:rsidRPr="00662E5B" w:rsidRDefault="00DF2223" w:rsidP="0039140F">
            <w:pPr>
              <w:tabs>
                <w:tab w:val="decimal" w:pos="659"/>
              </w:tabs>
              <w:spacing w:before="40" w:after="40" w:line="240" w:lineRule="auto"/>
              <w:ind w:firstLine="0"/>
              <w:jc w:val="left"/>
              <w:rPr>
                <w:b/>
                <w:sz w:val="20"/>
                <w:szCs w:val="20"/>
              </w:rPr>
            </w:pPr>
            <w:r w:rsidRPr="00662E5B">
              <w:rPr>
                <w:color w:val="000000"/>
                <w:sz w:val="20"/>
                <w:szCs w:val="20"/>
              </w:rPr>
              <w:t>5 (13.9)</w:t>
            </w:r>
          </w:p>
        </w:tc>
        <w:tc>
          <w:tcPr>
            <w:tcW w:w="903" w:type="dxa"/>
            <w:tcBorders>
              <w:right w:val="single" w:sz="4" w:space="0" w:color="auto"/>
            </w:tcBorders>
          </w:tcPr>
          <w:p w14:paraId="08C06E9F" w14:textId="77777777" w:rsidR="00DF2223" w:rsidRPr="00662E5B" w:rsidRDefault="00DF2223" w:rsidP="0039140F">
            <w:pPr>
              <w:spacing w:before="40" w:after="40" w:line="240" w:lineRule="auto"/>
              <w:ind w:firstLine="0"/>
              <w:jc w:val="center"/>
              <w:rPr>
                <w:b/>
                <w:sz w:val="20"/>
                <w:szCs w:val="20"/>
              </w:rPr>
            </w:pPr>
          </w:p>
        </w:tc>
      </w:tr>
      <w:tr w:rsidR="00DF2223" w:rsidRPr="00662E5B" w14:paraId="1AD3C5D1" w14:textId="77777777" w:rsidTr="0039140F">
        <w:trPr>
          <w:jc w:val="center"/>
        </w:trPr>
        <w:tc>
          <w:tcPr>
            <w:tcW w:w="3147" w:type="dxa"/>
            <w:tcBorders>
              <w:left w:val="single" w:sz="4" w:space="0" w:color="auto"/>
            </w:tcBorders>
          </w:tcPr>
          <w:p w14:paraId="64BD09D3" w14:textId="642EADD7" w:rsidR="00DF2223" w:rsidRPr="00662E5B" w:rsidRDefault="00DF2223" w:rsidP="0039140F">
            <w:pPr>
              <w:spacing w:before="40" w:after="40" w:line="240" w:lineRule="auto"/>
              <w:ind w:left="181" w:firstLine="0"/>
              <w:jc w:val="left"/>
              <w:rPr>
                <w:sz w:val="20"/>
                <w:szCs w:val="20"/>
              </w:rPr>
            </w:pPr>
            <w:r w:rsidRPr="00662E5B">
              <w:rPr>
                <w:sz w:val="20"/>
                <w:szCs w:val="20"/>
              </w:rPr>
              <w:t>Hispanic</w:t>
            </w:r>
          </w:p>
        </w:tc>
        <w:tc>
          <w:tcPr>
            <w:tcW w:w="1770" w:type="dxa"/>
            <w:tcBorders>
              <w:left w:val="nil"/>
            </w:tcBorders>
            <w:vAlign w:val="bottom"/>
          </w:tcPr>
          <w:p w14:paraId="432EC210" w14:textId="77777777" w:rsidR="00DF2223" w:rsidRPr="00662E5B" w:rsidRDefault="00DF2223" w:rsidP="0039140F">
            <w:pPr>
              <w:tabs>
                <w:tab w:val="decimal" w:pos="692"/>
              </w:tabs>
              <w:spacing w:before="40" w:after="40" w:line="240" w:lineRule="auto"/>
              <w:ind w:firstLine="0"/>
              <w:jc w:val="left"/>
              <w:rPr>
                <w:b/>
                <w:sz w:val="20"/>
                <w:szCs w:val="20"/>
              </w:rPr>
            </w:pPr>
            <w:r w:rsidRPr="00662E5B">
              <w:rPr>
                <w:color w:val="000000"/>
                <w:sz w:val="20"/>
                <w:szCs w:val="20"/>
              </w:rPr>
              <w:t>9 (90.0)</w:t>
            </w:r>
          </w:p>
        </w:tc>
        <w:tc>
          <w:tcPr>
            <w:tcW w:w="1770" w:type="dxa"/>
            <w:vAlign w:val="bottom"/>
          </w:tcPr>
          <w:p w14:paraId="73D7B48E" w14:textId="77777777" w:rsidR="00DF2223" w:rsidRPr="00662E5B" w:rsidRDefault="00DF2223" w:rsidP="0039140F">
            <w:pPr>
              <w:tabs>
                <w:tab w:val="decimal" w:pos="630"/>
              </w:tabs>
              <w:spacing w:before="40" w:after="40" w:line="240" w:lineRule="auto"/>
              <w:ind w:firstLine="0"/>
              <w:jc w:val="left"/>
              <w:rPr>
                <w:b/>
                <w:sz w:val="20"/>
                <w:szCs w:val="20"/>
              </w:rPr>
            </w:pPr>
            <w:r w:rsidRPr="00662E5B">
              <w:rPr>
                <w:color w:val="000000"/>
                <w:sz w:val="20"/>
                <w:szCs w:val="20"/>
              </w:rPr>
              <w:t>0 (0.0)</w:t>
            </w:r>
          </w:p>
        </w:tc>
        <w:tc>
          <w:tcPr>
            <w:tcW w:w="1770" w:type="dxa"/>
            <w:vAlign w:val="bottom"/>
          </w:tcPr>
          <w:p w14:paraId="35369623" w14:textId="77777777" w:rsidR="00DF2223" w:rsidRPr="00662E5B" w:rsidRDefault="00DF2223" w:rsidP="0039140F">
            <w:pPr>
              <w:tabs>
                <w:tab w:val="decimal" w:pos="659"/>
              </w:tabs>
              <w:spacing w:before="40" w:after="40" w:line="240" w:lineRule="auto"/>
              <w:ind w:firstLine="0"/>
              <w:jc w:val="left"/>
              <w:rPr>
                <w:b/>
                <w:sz w:val="20"/>
                <w:szCs w:val="20"/>
              </w:rPr>
            </w:pPr>
            <w:r w:rsidRPr="00662E5B">
              <w:rPr>
                <w:color w:val="000000"/>
                <w:sz w:val="20"/>
                <w:szCs w:val="20"/>
              </w:rPr>
              <w:t>1 (10.0)</w:t>
            </w:r>
          </w:p>
        </w:tc>
        <w:tc>
          <w:tcPr>
            <w:tcW w:w="903" w:type="dxa"/>
            <w:tcBorders>
              <w:right w:val="single" w:sz="4" w:space="0" w:color="auto"/>
            </w:tcBorders>
          </w:tcPr>
          <w:p w14:paraId="0A2A7B95" w14:textId="77777777" w:rsidR="00DF2223" w:rsidRPr="00662E5B" w:rsidRDefault="00DF2223" w:rsidP="0039140F">
            <w:pPr>
              <w:spacing w:before="40" w:after="40" w:line="240" w:lineRule="auto"/>
              <w:ind w:firstLine="0"/>
              <w:jc w:val="center"/>
              <w:rPr>
                <w:b/>
                <w:sz w:val="20"/>
                <w:szCs w:val="20"/>
              </w:rPr>
            </w:pPr>
          </w:p>
        </w:tc>
      </w:tr>
      <w:tr w:rsidR="00DF2223" w:rsidRPr="00662E5B" w14:paraId="4AD92CBD" w14:textId="77777777" w:rsidTr="0039140F">
        <w:trPr>
          <w:jc w:val="center"/>
        </w:trPr>
        <w:tc>
          <w:tcPr>
            <w:tcW w:w="3147" w:type="dxa"/>
            <w:tcBorders>
              <w:left w:val="single" w:sz="4" w:space="0" w:color="auto"/>
            </w:tcBorders>
          </w:tcPr>
          <w:p w14:paraId="4958AFBA" w14:textId="3E6FB57E" w:rsidR="00DF2223" w:rsidRPr="00662E5B" w:rsidRDefault="00DF2223" w:rsidP="0039140F">
            <w:pPr>
              <w:spacing w:before="40" w:after="40" w:line="240" w:lineRule="auto"/>
              <w:ind w:left="181" w:firstLine="0"/>
              <w:jc w:val="left"/>
              <w:rPr>
                <w:sz w:val="20"/>
                <w:szCs w:val="20"/>
              </w:rPr>
            </w:pPr>
            <w:r w:rsidRPr="00662E5B">
              <w:rPr>
                <w:sz w:val="20"/>
                <w:szCs w:val="20"/>
              </w:rPr>
              <w:t>Other</w:t>
            </w:r>
          </w:p>
        </w:tc>
        <w:tc>
          <w:tcPr>
            <w:tcW w:w="1770" w:type="dxa"/>
            <w:tcBorders>
              <w:left w:val="nil"/>
            </w:tcBorders>
            <w:vAlign w:val="bottom"/>
          </w:tcPr>
          <w:p w14:paraId="6A5A5360" w14:textId="77777777" w:rsidR="00DF2223" w:rsidRPr="00662E5B" w:rsidRDefault="00DF2223" w:rsidP="0039140F">
            <w:pPr>
              <w:tabs>
                <w:tab w:val="decimal" w:pos="692"/>
              </w:tabs>
              <w:spacing w:before="40" w:after="40" w:line="240" w:lineRule="auto"/>
              <w:ind w:firstLine="0"/>
              <w:jc w:val="left"/>
              <w:rPr>
                <w:sz w:val="20"/>
                <w:szCs w:val="20"/>
              </w:rPr>
            </w:pPr>
            <w:r w:rsidRPr="00662E5B">
              <w:rPr>
                <w:color w:val="000000"/>
                <w:sz w:val="20"/>
                <w:szCs w:val="20"/>
              </w:rPr>
              <w:t>136 (82.4)</w:t>
            </w:r>
          </w:p>
        </w:tc>
        <w:tc>
          <w:tcPr>
            <w:tcW w:w="1770" w:type="dxa"/>
            <w:vAlign w:val="bottom"/>
          </w:tcPr>
          <w:p w14:paraId="263D7DCA" w14:textId="77777777" w:rsidR="00DF2223" w:rsidRPr="00662E5B" w:rsidRDefault="00DF2223" w:rsidP="0039140F">
            <w:pPr>
              <w:tabs>
                <w:tab w:val="decimal" w:pos="630"/>
              </w:tabs>
              <w:spacing w:before="40" w:after="40" w:line="240" w:lineRule="auto"/>
              <w:ind w:firstLine="0"/>
              <w:jc w:val="left"/>
              <w:rPr>
                <w:sz w:val="20"/>
                <w:szCs w:val="20"/>
              </w:rPr>
            </w:pPr>
            <w:r w:rsidRPr="00662E5B">
              <w:rPr>
                <w:color w:val="000000"/>
                <w:sz w:val="20"/>
                <w:szCs w:val="20"/>
              </w:rPr>
              <w:t>21 (12.7)</w:t>
            </w:r>
          </w:p>
        </w:tc>
        <w:tc>
          <w:tcPr>
            <w:tcW w:w="1770" w:type="dxa"/>
            <w:vAlign w:val="bottom"/>
          </w:tcPr>
          <w:p w14:paraId="200F8826" w14:textId="77777777" w:rsidR="00DF2223" w:rsidRPr="00662E5B" w:rsidRDefault="00DF2223" w:rsidP="0039140F">
            <w:pPr>
              <w:tabs>
                <w:tab w:val="decimal" w:pos="659"/>
              </w:tabs>
              <w:spacing w:before="40" w:after="40" w:line="240" w:lineRule="auto"/>
              <w:ind w:firstLine="0"/>
              <w:jc w:val="left"/>
              <w:rPr>
                <w:sz w:val="20"/>
                <w:szCs w:val="20"/>
              </w:rPr>
            </w:pPr>
            <w:r w:rsidRPr="00662E5B">
              <w:rPr>
                <w:color w:val="000000"/>
                <w:sz w:val="20"/>
                <w:szCs w:val="20"/>
              </w:rPr>
              <w:t>8 (4.8)</w:t>
            </w:r>
          </w:p>
        </w:tc>
        <w:tc>
          <w:tcPr>
            <w:tcW w:w="903" w:type="dxa"/>
            <w:tcBorders>
              <w:right w:val="single" w:sz="4" w:space="0" w:color="auto"/>
            </w:tcBorders>
          </w:tcPr>
          <w:p w14:paraId="0EE6E483" w14:textId="77777777" w:rsidR="00DF2223" w:rsidRPr="00662E5B" w:rsidRDefault="00DF2223" w:rsidP="0039140F">
            <w:pPr>
              <w:spacing w:before="40" w:after="40" w:line="240" w:lineRule="auto"/>
              <w:ind w:firstLine="0"/>
              <w:jc w:val="center"/>
              <w:rPr>
                <w:sz w:val="20"/>
                <w:szCs w:val="20"/>
              </w:rPr>
            </w:pPr>
          </w:p>
        </w:tc>
      </w:tr>
      <w:tr w:rsidR="00DF2223" w:rsidRPr="00662E5B" w14:paraId="60A61AC5" w14:textId="77777777" w:rsidTr="0039140F">
        <w:trPr>
          <w:jc w:val="center"/>
        </w:trPr>
        <w:tc>
          <w:tcPr>
            <w:tcW w:w="3147" w:type="dxa"/>
            <w:tcBorders>
              <w:left w:val="single" w:sz="4" w:space="0" w:color="auto"/>
            </w:tcBorders>
          </w:tcPr>
          <w:p w14:paraId="08961C84" w14:textId="77777777" w:rsidR="00DF2223" w:rsidRPr="00662E5B" w:rsidRDefault="00DF2223" w:rsidP="0039140F">
            <w:pPr>
              <w:spacing w:before="40" w:after="40" w:line="240" w:lineRule="auto"/>
              <w:ind w:firstLine="0"/>
              <w:jc w:val="left"/>
              <w:rPr>
                <w:sz w:val="20"/>
                <w:szCs w:val="20"/>
                <w:vertAlign w:val="superscript"/>
              </w:rPr>
            </w:pPr>
            <w:r w:rsidRPr="00662E5B">
              <w:rPr>
                <w:sz w:val="20"/>
                <w:szCs w:val="20"/>
              </w:rPr>
              <w:t>Medicaid-eligible due to disability</w:t>
            </w:r>
          </w:p>
        </w:tc>
        <w:tc>
          <w:tcPr>
            <w:tcW w:w="1770" w:type="dxa"/>
            <w:tcBorders>
              <w:left w:val="nil"/>
            </w:tcBorders>
          </w:tcPr>
          <w:p w14:paraId="01D09CDE" w14:textId="77777777" w:rsidR="00DF2223" w:rsidRPr="00662E5B" w:rsidRDefault="00DF2223" w:rsidP="0039140F">
            <w:pPr>
              <w:tabs>
                <w:tab w:val="decimal" w:pos="692"/>
              </w:tabs>
              <w:spacing w:before="40" w:after="40" w:line="240" w:lineRule="auto"/>
              <w:ind w:firstLine="0"/>
              <w:jc w:val="left"/>
              <w:rPr>
                <w:sz w:val="20"/>
                <w:szCs w:val="20"/>
              </w:rPr>
            </w:pPr>
          </w:p>
        </w:tc>
        <w:tc>
          <w:tcPr>
            <w:tcW w:w="1770" w:type="dxa"/>
          </w:tcPr>
          <w:p w14:paraId="3B1EAADE" w14:textId="77777777" w:rsidR="00DF2223" w:rsidRPr="00662E5B" w:rsidRDefault="00DF2223" w:rsidP="0039140F">
            <w:pPr>
              <w:tabs>
                <w:tab w:val="decimal" w:pos="630"/>
              </w:tabs>
              <w:spacing w:before="40" w:after="40" w:line="240" w:lineRule="auto"/>
              <w:ind w:firstLine="0"/>
              <w:jc w:val="left"/>
              <w:rPr>
                <w:sz w:val="20"/>
                <w:szCs w:val="20"/>
              </w:rPr>
            </w:pPr>
          </w:p>
        </w:tc>
        <w:tc>
          <w:tcPr>
            <w:tcW w:w="1770" w:type="dxa"/>
          </w:tcPr>
          <w:p w14:paraId="228DE5A9" w14:textId="77777777" w:rsidR="00DF2223" w:rsidRPr="00662E5B" w:rsidRDefault="00DF2223" w:rsidP="0039140F">
            <w:pPr>
              <w:tabs>
                <w:tab w:val="decimal" w:pos="659"/>
              </w:tabs>
              <w:spacing w:before="40" w:after="40" w:line="240" w:lineRule="auto"/>
              <w:ind w:firstLine="0"/>
              <w:jc w:val="left"/>
              <w:rPr>
                <w:sz w:val="20"/>
                <w:szCs w:val="20"/>
              </w:rPr>
            </w:pPr>
          </w:p>
        </w:tc>
        <w:tc>
          <w:tcPr>
            <w:tcW w:w="903" w:type="dxa"/>
            <w:tcBorders>
              <w:right w:val="single" w:sz="4" w:space="0" w:color="auto"/>
            </w:tcBorders>
          </w:tcPr>
          <w:p w14:paraId="38B05B2A" w14:textId="77777777" w:rsidR="00DF2223" w:rsidRPr="00662E5B" w:rsidRDefault="00DF2223" w:rsidP="0039140F">
            <w:pPr>
              <w:spacing w:before="40" w:after="40" w:line="240" w:lineRule="auto"/>
              <w:ind w:firstLine="0"/>
              <w:jc w:val="center"/>
              <w:rPr>
                <w:sz w:val="20"/>
                <w:szCs w:val="20"/>
              </w:rPr>
            </w:pPr>
            <w:r w:rsidRPr="00662E5B">
              <w:rPr>
                <w:sz w:val="20"/>
                <w:szCs w:val="20"/>
              </w:rPr>
              <w:t>0.812</w:t>
            </w:r>
          </w:p>
        </w:tc>
      </w:tr>
      <w:tr w:rsidR="00DF2223" w:rsidRPr="00662E5B" w14:paraId="21F9BA7C" w14:textId="77777777" w:rsidTr="0039140F">
        <w:trPr>
          <w:jc w:val="center"/>
        </w:trPr>
        <w:tc>
          <w:tcPr>
            <w:tcW w:w="3147" w:type="dxa"/>
            <w:tcBorders>
              <w:left w:val="single" w:sz="4" w:space="0" w:color="auto"/>
            </w:tcBorders>
          </w:tcPr>
          <w:p w14:paraId="5F5DE077" w14:textId="0786AD88" w:rsidR="00DF2223" w:rsidRPr="00662E5B" w:rsidRDefault="00DF2223" w:rsidP="0039140F">
            <w:pPr>
              <w:spacing w:before="40" w:after="40" w:line="240" w:lineRule="auto"/>
              <w:ind w:left="180" w:firstLine="0"/>
              <w:jc w:val="left"/>
              <w:rPr>
                <w:sz w:val="20"/>
                <w:szCs w:val="20"/>
              </w:rPr>
            </w:pPr>
            <w:r w:rsidRPr="00662E5B">
              <w:rPr>
                <w:sz w:val="20"/>
                <w:szCs w:val="20"/>
              </w:rPr>
              <w:t>No</w:t>
            </w:r>
          </w:p>
        </w:tc>
        <w:tc>
          <w:tcPr>
            <w:tcW w:w="1770" w:type="dxa"/>
            <w:tcBorders>
              <w:left w:val="nil"/>
            </w:tcBorders>
            <w:vAlign w:val="bottom"/>
          </w:tcPr>
          <w:p w14:paraId="2F791A76" w14:textId="77777777" w:rsidR="00DF2223" w:rsidRPr="00662E5B" w:rsidRDefault="00DF2223" w:rsidP="0039140F">
            <w:pPr>
              <w:tabs>
                <w:tab w:val="decimal" w:pos="692"/>
              </w:tabs>
              <w:spacing w:before="40" w:after="40" w:line="240" w:lineRule="auto"/>
              <w:ind w:firstLine="0"/>
              <w:jc w:val="left"/>
              <w:rPr>
                <w:sz w:val="20"/>
                <w:szCs w:val="20"/>
              </w:rPr>
            </w:pPr>
            <w:r w:rsidRPr="00662E5B">
              <w:rPr>
                <w:color w:val="000000"/>
                <w:sz w:val="20"/>
                <w:szCs w:val="20"/>
              </w:rPr>
              <w:t>18 (90.0)</w:t>
            </w:r>
          </w:p>
        </w:tc>
        <w:tc>
          <w:tcPr>
            <w:tcW w:w="1770" w:type="dxa"/>
            <w:vAlign w:val="bottom"/>
          </w:tcPr>
          <w:p w14:paraId="53F8E38D" w14:textId="77777777" w:rsidR="00DF2223" w:rsidRPr="00662E5B" w:rsidRDefault="00DF2223" w:rsidP="0039140F">
            <w:pPr>
              <w:tabs>
                <w:tab w:val="decimal" w:pos="630"/>
              </w:tabs>
              <w:spacing w:before="40" w:after="40" w:line="240" w:lineRule="auto"/>
              <w:ind w:firstLine="0"/>
              <w:jc w:val="left"/>
              <w:rPr>
                <w:sz w:val="20"/>
                <w:szCs w:val="20"/>
              </w:rPr>
            </w:pPr>
            <w:r w:rsidRPr="00662E5B">
              <w:rPr>
                <w:color w:val="000000"/>
                <w:sz w:val="20"/>
                <w:szCs w:val="20"/>
              </w:rPr>
              <w:t>1 (5.0)</w:t>
            </w:r>
          </w:p>
        </w:tc>
        <w:tc>
          <w:tcPr>
            <w:tcW w:w="1770" w:type="dxa"/>
            <w:vAlign w:val="bottom"/>
          </w:tcPr>
          <w:p w14:paraId="0E3E8B64" w14:textId="77777777" w:rsidR="00DF2223" w:rsidRPr="00662E5B" w:rsidRDefault="00DF2223" w:rsidP="0039140F">
            <w:pPr>
              <w:tabs>
                <w:tab w:val="decimal" w:pos="659"/>
              </w:tabs>
              <w:spacing w:before="40" w:after="40" w:line="240" w:lineRule="auto"/>
              <w:ind w:firstLine="0"/>
              <w:jc w:val="left"/>
              <w:rPr>
                <w:sz w:val="20"/>
                <w:szCs w:val="20"/>
              </w:rPr>
            </w:pPr>
            <w:r w:rsidRPr="00662E5B">
              <w:rPr>
                <w:color w:val="000000"/>
                <w:sz w:val="20"/>
                <w:szCs w:val="20"/>
              </w:rPr>
              <w:t>1 (5.0)</w:t>
            </w:r>
          </w:p>
        </w:tc>
        <w:tc>
          <w:tcPr>
            <w:tcW w:w="903" w:type="dxa"/>
            <w:tcBorders>
              <w:right w:val="single" w:sz="4" w:space="0" w:color="auto"/>
            </w:tcBorders>
          </w:tcPr>
          <w:p w14:paraId="107635C7" w14:textId="77777777" w:rsidR="00DF2223" w:rsidRPr="00662E5B" w:rsidRDefault="00DF2223" w:rsidP="0039140F">
            <w:pPr>
              <w:spacing w:before="40" w:after="40" w:line="240" w:lineRule="auto"/>
              <w:ind w:firstLine="0"/>
              <w:jc w:val="center"/>
              <w:rPr>
                <w:sz w:val="20"/>
                <w:szCs w:val="20"/>
              </w:rPr>
            </w:pPr>
          </w:p>
        </w:tc>
      </w:tr>
      <w:tr w:rsidR="00DF2223" w:rsidRPr="00662E5B" w14:paraId="55C56827" w14:textId="77777777" w:rsidTr="0039140F">
        <w:trPr>
          <w:jc w:val="center"/>
        </w:trPr>
        <w:tc>
          <w:tcPr>
            <w:tcW w:w="3147" w:type="dxa"/>
            <w:tcBorders>
              <w:left w:val="single" w:sz="4" w:space="0" w:color="auto"/>
            </w:tcBorders>
          </w:tcPr>
          <w:p w14:paraId="0473DA74" w14:textId="20B007C7" w:rsidR="00DF2223" w:rsidRPr="00662E5B" w:rsidRDefault="00DF2223" w:rsidP="0039140F">
            <w:pPr>
              <w:spacing w:before="40" w:after="40" w:line="240" w:lineRule="auto"/>
              <w:ind w:left="180" w:firstLine="0"/>
              <w:jc w:val="left"/>
              <w:rPr>
                <w:sz w:val="20"/>
                <w:szCs w:val="20"/>
              </w:rPr>
            </w:pPr>
            <w:r w:rsidRPr="00662E5B">
              <w:rPr>
                <w:sz w:val="20"/>
                <w:szCs w:val="20"/>
              </w:rPr>
              <w:t>Yes</w:t>
            </w:r>
          </w:p>
        </w:tc>
        <w:tc>
          <w:tcPr>
            <w:tcW w:w="1770" w:type="dxa"/>
            <w:tcBorders>
              <w:left w:val="nil"/>
            </w:tcBorders>
            <w:vAlign w:val="bottom"/>
          </w:tcPr>
          <w:p w14:paraId="6B90387B" w14:textId="77777777" w:rsidR="00DF2223" w:rsidRPr="00662E5B" w:rsidRDefault="00DF2223" w:rsidP="0039140F">
            <w:pPr>
              <w:tabs>
                <w:tab w:val="decimal" w:pos="692"/>
              </w:tabs>
              <w:spacing w:before="40" w:after="40" w:line="240" w:lineRule="auto"/>
              <w:ind w:firstLine="0"/>
              <w:jc w:val="left"/>
              <w:rPr>
                <w:sz w:val="20"/>
                <w:szCs w:val="20"/>
              </w:rPr>
            </w:pPr>
            <w:r w:rsidRPr="00662E5B">
              <w:rPr>
                <w:color w:val="000000"/>
                <w:sz w:val="20"/>
                <w:szCs w:val="20"/>
              </w:rPr>
              <w:t>918 (82.0)</w:t>
            </w:r>
          </w:p>
        </w:tc>
        <w:tc>
          <w:tcPr>
            <w:tcW w:w="1770" w:type="dxa"/>
            <w:vAlign w:val="bottom"/>
          </w:tcPr>
          <w:p w14:paraId="16D3A432" w14:textId="77777777" w:rsidR="00DF2223" w:rsidRPr="00662E5B" w:rsidRDefault="00DF2223" w:rsidP="0039140F">
            <w:pPr>
              <w:tabs>
                <w:tab w:val="decimal" w:pos="630"/>
              </w:tabs>
              <w:spacing w:before="40" w:after="40" w:line="240" w:lineRule="auto"/>
              <w:ind w:firstLine="0"/>
              <w:jc w:val="left"/>
              <w:rPr>
                <w:sz w:val="20"/>
                <w:szCs w:val="20"/>
              </w:rPr>
            </w:pPr>
            <w:r w:rsidRPr="00662E5B">
              <w:rPr>
                <w:color w:val="000000"/>
                <w:sz w:val="20"/>
                <w:szCs w:val="20"/>
              </w:rPr>
              <w:t>134 (12.0)</w:t>
            </w:r>
          </w:p>
        </w:tc>
        <w:tc>
          <w:tcPr>
            <w:tcW w:w="1770" w:type="dxa"/>
            <w:vAlign w:val="bottom"/>
          </w:tcPr>
          <w:p w14:paraId="504EE004" w14:textId="77777777" w:rsidR="00DF2223" w:rsidRPr="00662E5B" w:rsidRDefault="00DF2223" w:rsidP="0039140F">
            <w:pPr>
              <w:tabs>
                <w:tab w:val="decimal" w:pos="659"/>
              </w:tabs>
              <w:spacing w:before="40" w:after="40" w:line="240" w:lineRule="auto"/>
              <w:ind w:firstLine="0"/>
              <w:jc w:val="left"/>
              <w:rPr>
                <w:sz w:val="20"/>
                <w:szCs w:val="20"/>
              </w:rPr>
            </w:pPr>
            <w:r w:rsidRPr="00662E5B">
              <w:rPr>
                <w:color w:val="000000"/>
                <w:sz w:val="20"/>
                <w:szCs w:val="20"/>
              </w:rPr>
              <w:t>67 (6.0)</w:t>
            </w:r>
          </w:p>
        </w:tc>
        <w:tc>
          <w:tcPr>
            <w:tcW w:w="903" w:type="dxa"/>
            <w:tcBorders>
              <w:right w:val="single" w:sz="4" w:space="0" w:color="auto"/>
            </w:tcBorders>
          </w:tcPr>
          <w:p w14:paraId="7CF4C8B9" w14:textId="77777777" w:rsidR="00DF2223" w:rsidRPr="00662E5B" w:rsidRDefault="00DF2223" w:rsidP="0039140F">
            <w:pPr>
              <w:spacing w:before="40" w:after="40" w:line="240" w:lineRule="auto"/>
              <w:ind w:firstLine="0"/>
              <w:jc w:val="center"/>
              <w:rPr>
                <w:sz w:val="20"/>
                <w:szCs w:val="20"/>
              </w:rPr>
            </w:pPr>
          </w:p>
        </w:tc>
      </w:tr>
      <w:tr w:rsidR="00DF2223" w:rsidRPr="00662E5B" w14:paraId="407DAC4F" w14:textId="77777777" w:rsidTr="0039140F">
        <w:trPr>
          <w:jc w:val="center"/>
        </w:trPr>
        <w:tc>
          <w:tcPr>
            <w:tcW w:w="3147" w:type="dxa"/>
            <w:tcBorders>
              <w:left w:val="single" w:sz="4" w:space="0" w:color="auto"/>
            </w:tcBorders>
          </w:tcPr>
          <w:p w14:paraId="11397F41" w14:textId="77777777" w:rsidR="00DF2223" w:rsidRPr="00662E5B" w:rsidRDefault="00DF2223" w:rsidP="0039140F">
            <w:pPr>
              <w:spacing w:before="40" w:after="40" w:line="240" w:lineRule="auto"/>
              <w:ind w:left="29" w:hanging="29"/>
              <w:jc w:val="left"/>
              <w:rPr>
                <w:sz w:val="20"/>
                <w:szCs w:val="20"/>
              </w:rPr>
            </w:pPr>
            <w:r w:rsidRPr="00662E5B">
              <w:rPr>
                <w:sz w:val="20"/>
                <w:szCs w:val="20"/>
              </w:rPr>
              <w:t>Pregnancy</w:t>
            </w:r>
            <w:r w:rsidRPr="00662E5B">
              <w:rPr>
                <w:sz w:val="20"/>
                <w:szCs w:val="20"/>
                <w:vertAlign w:val="superscript"/>
              </w:rPr>
              <w:t>b</w:t>
            </w:r>
          </w:p>
        </w:tc>
        <w:tc>
          <w:tcPr>
            <w:tcW w:w="1770" w:type="dxa"/>
            <w:tcBorders>
              <w:left w:val="nil"/>
            </w:tcBorders>
          </w:tcPr>
          <w:p w14:paraId="65D3A758" w14:textId="77777777" w:rsidR="00DF2223" w:rsidRPr="00662E5B" w:rsidRDefault="00DF2223" w:rsidP="0039140F">
            <w:pPr>
              <w:tabs>
                <w:tab w:val="decimal" w:pos="692"/>
              </w:tabs>
              <w:spacing w:before="40" w:after="40" w:line="240" w:lineRule="auto"/>
              <w:ind w:firstLine="0"/>
              <w:jc w:val="left"/>
              <w:rPr>
                <w:color w:val="000000"/>
                <w:sz w:val="20"/>
                <w:szCs w:val="20"/>
              </w:rPr>
            </w:pPr>
          </w:p>
        </w:tc>
        <w:tc>
          <w:tcPr>
            <w:tcW w:w="1770" w:type="dxa"/>
          </w:tcPr>
          <w:p w14:paraId="03C7C6CB" w14:textId="77777777" w:rsidR="00DF2223" w:rsidRPr="00662E5B" w:rsidRDefault="00DF2223" w:rsidP="0039140F">
            <w:pPr>
              <w:tabs>
                <w:tab w:val="decimal" w:pos="630"/>
              </w:tabs>
              <w:spacing w:before="40" w:after="40" w:line="240" w:lineRule="auto"/>
              <w:ind w:firstLine="0"/>
              <w:jc w:val="left"/>
              <w:rPr>
                <w:color w:val="000000"/>
                <w:sz w:val="20"/>
                <w:szCs w:val="20"/>
              </w:rPr>
            </w:pPr>
          </w:p>
        </w:tc>
        <w:tc>
          <w:tcPr>
            <w:tcW w:w="1770" w:type="dxa"/>
          </w:tcPr>
          <w:p w14:paraId="22221BD6" w14:textId="77777777" w:rsidR="00DF2223" w:rsidRPr="00662E5B" w:rsidRDefault="00DF2223" w:rsidP="0039140F">
            <w:pPr>
              <w:tabs>
                <w:tab w:val="decimal" w:pos="659"/>
              </w:tabs>
              <w:spacing w:before="40" w:after="40" w:line="240" w:lineRule="auto"/>
              <w:ind w:firstLine="0"/>
              <w:jc w:val="left"/>
              <w:rPr>
                <w:color w:val="000000"/>
                <w:sz w:val="20"/>
                <w:szCs w:val="20"/>
              </w:rPr>
            </w:pPr>
          </w:p>
        </w:tc>
        <w:tc>
          <w:tcPr>
            <w:tcW w:w="903" w:type="dxa"/>
            <w:tcBorders>
              <w:right w:val="single" w:sz="4" w:space="0" w:color="auto"/>
            </w:tcBorders>
          </w:tcPr>
          <w:p w14:paraId="11929C2A" w14:textId="77777777" w:rsidR="00DF2223" w:rsidRPr="00662E5B" w:rsidRDefault="00DF2223" w:rsidP="0039140F">
            <w:pPr>
              <w:spacing w:before="40" w:after="40" w:line="240" w:lineRule="auto"/>
              <w:ind w:firstLine="0"/>
              <w:jc w:val="center"/>
              <w:rPr>
                <w:sz w:val="20"/>
                <w:szCs w:val="20"/>
              </w:rPr>
            </w:pPr>
            <w:r w:rsidRPr="00662E5B">
              <w:rPr>
                <w:sz w:val="20"/>
                <w:szCs w:val="20"/>
              </w:rPr>
              <w:t>&lt;0.001</w:t>
            </w:r>
          </w:p>
        </w:tc>
      </w:tr>
      <w:tr w:rsidR="00DF2223" w:rsidRPr="00662E5B" w14:paraId="2F3137DA" w14:textId="77777777" w:rsidTr="0039140F">
        <w:trPr>
          <w:jc w:val="center"/>
        </w:trPr>
        <w:tc>
          <w:tcPr>
            <w:tcW w:w="3147" w:type="dxa"/>
            <w:tcBorders>
              <w:left w:val="single" w:sz="4" w:space="0" w:color="auto"/>
            </w:tcBorders>
          </w:tcPr>
          <w:p w14:paraId="30481D41" w14:textId="3779B96C" w:rsidR="00DF2223" w:rsidRPr="00662E5B" w:rsidRDefault="00DF2223" w:rsidP="0039140F">
            <w:pPr>
              <w:spacing w:before="40" w:after="40" w:line="240" w:lineRule="auto"/>
              <w:ind w:left="216" w:hanging="29"/>
              <w:jc w:val="left"/>
              <w:rPr>
                <w:sz w:val="20"/>
                <w:szCs w:val="20"/>
              </w:rPr>
            </w:pPr>
            <w:r w:rsidRPr="00662E5B">
              <w:rPr>
                <w:sz w:val="20"/>
                <w:szCs w:val="20"/>
              </w:rPr>
              <w:t>No</w:t>
            </w:r>
          </w:p>
        </w:tc>
        <w:tc>
          <w:tcPr>
            <w:tcW w:w="1770" w:type="dxa"/>
            <w:tcBorders>
              <w:left w:val="nil"/>
            </w:tcBorders>
            <w:vAlign w:val="bottom"/>
          </w:tcPr>
          <w:p w14:paraId="59971630" w14:textId="77777777" w:rsidR="00DF2223" w:rsidRPr="00662E5B" w:rsidRDefault="00DF2223" w:rsidP="0039140F">
            <w:pPr>
              <w:tabs>
                <w:tab w:val="decimal" w:pos="692"/>
              </w:tabs>
              <w:spacing w:before="40" w:after="40" w:line="240" w:lineRule="auto"/>
              <w:ind w:firstLine="0"/>
              <w:jc w:val="left"/>
              <w:rPr>
                <w:color w:val="000000"/>
                <w:sz w:val="20"/>
                <w:szCs w:val="20"/>
              </w:rPr>
            </w:pPr>
            <w:r w:rsidRPr="00662E5B">
              <w:rPr>
                <w:color w:val="000000"/>
                <w:sz w:val="20"/>
                <w:szCs w:val="20"/>
              </w:rPr>
              <w:t>717 (80.6)</w:t>
            </w:r>
          </w:p>
        </w:tc>
        <w:tc>
          <w:tcPr>
            <w:tcW w:w="1770" w:type="dxa"/>
            <w:vAlign w:val="bottom"/>
          </w:tcPr>
          <w:p w14:paraId="143B0588" w14:textId="77777777" w:rsidR="00DF2223" w:rsidRPr="00662E5B" w:rsidRDefault="00DF2223" w:rsidP="0039140F">
            <w:pPr>
              <w:tabs>
                <w:tab w:val="decimal" w:pos="630"/>
              </w:tabs>
              <w:spacing w:before="40" w:after="40" w:line="240" w:lineRule="auto"/>
              <w:ind w:firstLine="0"/>
              <w:jc w:val="left"/>
              <w:rPr>
                <w:color w:val="000000"/>
                <w:sz w:val="20"/>
                <w:szCs w:val="20"/>
              </w:rPr>
            </w:pPr>
            <w:r w:rsidRPr="00662E5B">
              <w:rPr>
                <w:color w:val="000000"/>
                <w:sz w:val="20"/>
                <w:szCs w:val="20"/>
              </w:rPr>
              <w:t>124 (13.9)</w:t>
            </w:r>
          </w:p>
        </w:tc>
        <w:tc>
          <w:tcPr>
            <w:tcW w:w="1770" w:type="dxa"/>
            <w:vAlign w:val="bottom"/>
          </w:tcPr>
          <w:p w14:paraId="375000EF" w14:textId="77777777" w:rsidR="00DF2223" w:rsidRPr="00662E5B" w:rsidRDefault="00DF2223" w:rsidP="0039140F">
            <w:pPr>
              <w:tabs>
                <w:tab w:val="decimal" w:pos="659"/>
              </w:tabs>
              <w:spacing w:before="40" w:after="40" w:line="240" w:lineRule="auto"/>
              <w:ind w:firstLine="0"/>
              <w:jc w:val="left"/>
              <w:rPr>
                <w:color w:val="000000"/>
                <w:sz w:val="20"/>
                <w:szCs w:val="20"/>
              </w:rPr>
            </w:pPr>
            <w:r w:rsidRPr="00662E5B">
              <w:rPr>
                <w:color w:val="000000"/>
                <w:sz w:val="20"/>
                <w:szCs w:val="20"/>
              </w:rPr>
              <w:t>49 (5.5)</w:t>
            </w:r>
          </w:p>
        </w:tc>
        <w:tc>
          <w:tcPr>
            <w:tcW w:w="903" w:type="dxa"/>
            <w:tcBorders>
              <w:right w:val="single" w:sz="4" w:space="0" w:color="auto"/>
            </w:tcBorders>
          </w:tcPr>
          <w:p w14:paraId="13409217" w14:textId="77777777" w:rsidR="00DF2223" w:rsidRPr="00662E5B" w:rsidRDefault="00DF2223" w:rsidP="0039140F">
            <w:pPr>
              <w:spacing w:before="40" w:after="40" w:line="240" w:lineRule="auto"/>
              <w:ind w:firstLine="0"/>
              <w:jc w:val="center"/>
              <w:rPr>
                <w:sz w:val="20"/>
                <w:szCs w:val="20"/>
              </w:rPr>
            </w:pPr>
          </w:p>
        </w:tc>
      </w:tr>
      <w:tr w:rsidR="00DF2223" w:rsidRPr="00662E5B" w14:paraId="45D8D451" w14:textId="77777777" w:rsidTr="0039140F">
        <w:trPr>
          <w:jc w:val="center"/>
        </w:trPr>
        <w:tc>
          <w:tcPr>
            <w:tcW w:w="3147" w:type="dxa"/>
            <w:tcBorders>
              <w:left w:val="single" w:sz="4" w:space="0" w:color="auto"/>
            </w:tcBorders>
          </w:tcPr>
          <w:p w14:paraId="0E386237" w14:textId="52778C47" w:rsidR="00DF2223" w:rsidRPr="00662E5B" w:rsidRDefault="00DF2223" w:rsidP="0039140F">
            <w:pPr>
              <w:spacing w:before="40" w:after="40" w:line="240" w:lineRule="auto"/>
              <w:ind w:left="216" w:hanging="29"/>
              <w:jc w:val="left"/>
              <w:rPr>
                <w:sz w:val="20"/>
                <w:szCs w:val="20"/>
              </w:rPr>
            </w:pPr>
            <w:r w:rsidRPr="00662E5B">
              <w:rPr>
                <w:sz w:val="20"/>
                <w:szCs w:val="20"/>
              </w:rPr>
              <w:t>Yes</w:t>
            </w:r>
          </w:p>
        </w:tc>
        <w:tc>
          <w:tcPr>
            <w:tcW w:w="1770" w:type="dxa"/>
            <w:tcBorders>
              <w:left w:val="nil"/>
            </w:tcBorders>
            <w:vAlign w:val="bottom"/>
          </w:tcPr>
          <w:p w14:paraId="241C9E6A" w14:textId="77777777" w:rsidR="00DF2223" w:rsidRPr="00662E5B" w:rsidRDefault="00DF2223" w:rsidP="0039140F">
            <w:pPr>
              <w:tabs>
                <w:tab w:val="decimal" w:pos="692"/>
              </w:tabs>
              <w:spacing w:before="40" w:after="40" w:line="240" w:lineRule="auto"/>
              <w:ind w:firstLine="0"/>
              <w:jc w:val="left"/>
              <w:rPr>
                <w:color w:val="000000"/>
                <w:sz w:val="20"/>
                <w:szCs w:val="20"/>
              </w:rPr>
            </w:pPr>
            <w:r w:rsidRPr="00662E5B">
              <w:rPr>
                <w:color w:val="000000"/>
                <w:sz w:val="20"/>
                <w:szCs w:val="20"/>
              </w:rPr>
              <w:t>219 (88.0)</w:t>
            </w:r>
          </w:p>
        </w:tc>
        <w:tc>
          <w:tcPr>
            <w:tcW w:w="1770" w:type="dxa"/>
            <w:vAlign w:val="bottom"/>
          </w:tcPr>
          <w:p w14:paraId="78F61874" w14:textId="77777777" w:rsidR="00DF2223" w:rsidRPr="00662E5B" w:rsidRDefault="00DF2223" w:rsidP="0039140F">
            <w:pPr>
              <w:tabs>
                <w:tab w:val="decimal" w:pos="630"/>
              </w:tabs>
              <w:spacing w:before="40" w:after="40" w:line="240" w:lineRule="auto"/>
              <w:ind w:firstLine="0"/>
              <w:jc w:val="left"/>
              <w:rPr>
                <w:color w:val="000000"/>
                <w:sz w:val="20"/>
                <w:szCs w:val="20"/>
              </w:rPr>
            </w:pPr>
            <w:r w:rsidRPr="00662E5B">
              <w:rPr>
                <w:color w:val="000000"/>
                <w:sz w:val="20"/>
                <w:szCs w:val="20"/>
              </w:rPr>
              <w:t>11 (4.4)</w:t>
            </w:r>
          </w:p>
        </w:tc>
        <w:tc>
          <w:tcPr>
            <w:tcW w:w="1770" w:type="dxa"/>
            <w:vAlign w:val="bottom"/>
          </w:tcPr>
          <w:p w14:paraId="14151314" w14:textId="77777777" w:rsidR="00DF2223" w:rsidRPr="00662E5B" w:rsidRDefault="00DF2223" w:rsidP="0039140F">
            <w:pPr>
              <w:tabs>
                <w:tab w:val="decimal" w:pos="659"/>
              </w:tabs>
              <w:spacing w:before="40" w:after="40" w:line="240" w:lineRule="auto"/>
              <w:ind w:firstLine="0"/>
              <w:jc w:val="left"/>
              <w:rPr>
                <w:color w:val="000000"/>
                <w:sz w:val="20"/>
                <w:szCs w:val="20"/>
              </w:rPr>
            </w:pPr>
            <w:r w:rsidRPr="00662E5B">
              <w:rPr>
                <w:color w:val="000000"/>
                <w:sz w:val="20"/>
                <w:szCs w:val="20"/>
              </w:rPr>
              <w:t>19 (7.6)</w:t>
            </w:r>
          </w:p>
        </w:tc>
        <w:tc>
          <w:tcPr>
            <w:tcW w:w="903" w:type="dxa"/>
            <w:tcBorders>
              <w:right w:val="single" w:sz="4" w:space="0" w:color="auto"/>
            </w:tcBorders>
          </w:tcPr>
          <w:p w14:paraId="0789A057" w14:textId="77777777" w:rsidR="00DF2223" w:rsidRPr="00662E5B" w:rsidRDefault="00DF2223" w:rsidP="0039140F">
            <w:pPr>
              <w:spacing w:before="40" w:after="40" w:line="240" w:lineRule="auto"/>
              <w:ind w:firstLine="0"/>
              <w:jc w:val="center"/>
              <w:rPr>
                <w:sz w:val="20"/>
                <w:szCs w:val="20"/>
              </w:rPr>
            </w:pPr>
          </w:p>
        </w:tc>
      </w:tr>
      <w:tr w:rsidR="00DF2223" w:rsidRPr="00662E5B" w14:paraId="090EDD3B" w14:textId="77777777" w:rsidTr="0039140F">
        <w:trPr>
          <w:jc w:val="center"/>
        </w:trPr>
        <w:tc>
          <w:tcPr>
            <w:tcW w:w="3147" w:type="dxa"/>
            <w:tcBorders>
              <w:left w:val="single" w:sz="4" w:space="0" w:color="auto"/>
            </w:tcBorders>
          </w:tcPr>
          <w:p w14:paraId="2A55EF6F" w14:textId="77777777" w:rsidR="00DF2223" w:rsidRPr="00662E5B" w:rsidRDefault="00DF2223" w:rsidP="0039140F">
            <w:pPr>
              <w:spacing w:before="40" w:after="40" w:line="240" w:lineRule="auto"/>
              <w:ind w:firstLine="0"/>
              <w:jc w:val="left"/>
              <w:rPr>
                <w:sz w:val="20"/>
                <w:szCs w:val="20"/>
              </w:rPr>
            </w:pPr>
            <w:r w:rsidRPr="00662E5B">
              <w:rPr>
                <w:sz w:val="20"/>
                <w:szCs w:val="20"/>
              </w:rPr>
              <w:t>Depression</w:t>
            </w:r>
            <w:r w:rsidRPr="00662E5B">
              <w:rPr>
                <w:sz w:val="20"/>
                <w:szCs w:val="20"/>
                <w:vertAlign w:val="superscript"/>
              </w:rPr>
              <w:t>b</w:t>
            </w:r>
          </w:p>
        </w:tc>
        <w:tc>
          <w:tcPr>
            <w:tcW w:w="1770" w:type="dxa"/>
            <w:tcBorders>
              <w:left w:val="nil"/>
            </w:tcBorders>
          </w:tcPr>
          <w:p w14:paraId="3DCF3E28" w14:textId="77777777" w:rsidR="00DF2223" w:rsidRPr="00662E5B" w:rsidRDefault="00DF2223" w:rsidP="0039140F">
            <w:pPr>
              <w:tabs>
                <w:tab w:val="decimal" w:pos="692"/>
              </w:tabs>
              <w:spacing w:before="40" w:after="40" w:line="240" w:lineRule="auto"/>
              <w:ind w:firstLine="0"/>
              <w:jc w:val="left"/>
              <w:rPr>
                <w:sz w:val="20"/>
                <w:szCs w:val="20"/>
              </w:rPr>
            </w:pPr>
          </w:p>
        </w:tc>
        <w:tc>
          <w:tcPr>
            <w:tcW w:w="1770" w:type="dxa"/>
          </w:tcPr>
          <w:p w14:paraId="52904D49" w14:textId="77777777" w:rsidR="00DF2223" w:rsidRPr="00662E5B" w:rsidRDefault="00DF2223" w:rsidP="0039140F">
            <w:pPr>
              <w:tabs>
                <w:tab w:val="decimal" w:pos="630"/>
              </w:tabs>
              <w:spacing w:before="40" w:after="40" w:line="240" w:lineRule="auto"/>
              <w:ind w:firstLine="0"/>
              <w:jc w:val="left"/>
              <w:rPr>
                <w:sz w:val="20"/>
                <w:szCs w:val="20"/>
              </w:rPr>
            </w:pPr>
          </w:p>
        </w:tc>
        <w:tc>
          <w:tcPr>
            <w:tcW w:w="1770" w:type="dxa"/>
          </w:tcPr>
          <w:p w14:paraId="04F1D1AC" w14:textId="77777777" w:rsidR="00DF2223" w:rsidRPr="00662E5B" w:rsidRDefault="00DF2223" w:rsidP="0039140F">
            <w:pPr>
              <w:tabs>
                <w:tab w:val="decimal" w:pos="659"/>
              </w:tabs>
              <w:spacing w:before="40" w:after="40" w:line="240" w:lineRule="auto"/>
              <w:ind w:firstLine="0"/>
              <w:jc w:val="left"/>
              <w:rPr>
                <w:sz w:val="20"/>
                <w:szCs w:val="20"/>
              </w:rPr>
            </w:pPr>
          </w:p>
        </w:tc>
        <w:tc>
          <w:tcPr>
            <w:tcW w:w="903" w:type="dxa"/>
            <w:tcBorders>
              <w:right w:val="single" w:sz="4" w:space="0" w:color="auto"/>
            </w:tcBorders>
            <w:vAlign w:val="bottom"/>
          </w:tcPr>
          <w:p w14:paraId="4C057964" w14:textId="77777777" w:rsidR="00DF2223" w:rsidRPr="00662E5B" w:rsidRDefault="00DF2223" w:rsidP="0039140F">
            <w:pPr>
              <w:spacing w:before="40" w:after="40" w:line="240" w:lineRule="auto"/>
              <w:ind w:firstLine="0"/>
              <w:jc w:val="center"/>
              <w:rPr>
                <w:sz w:val="20"/>
                <w:szCs w:val="20"/>
              </w:rPr>
            </w:pPr>
            <w:r w:rsidRPr="00662E5B">
              <w:rPr>
                <w:color w:val="000000"/>
                <w:sz w:val="20"/>
                <w:szCs w:val="20"/>
              </w:rPr>
              <w:t>&lt;0.001</w:t>
            </w:r>
          </w:p>
        </w:tc>
      </w:tr>
      <w:tr w:rsidR="00DF2223" w:rsidRPr="00662E5B" w14:paraId="4337B4AB" w14:textId="77777777" w:rsidTr="0039140F">
        <w:trPr>
          <w:jc w:val="center"/>
        </w:trPr>
        <w:tc>
          <w:tcPr>
            <w:tcW w:w="3147" w:type="dxa"/>
            <w:tcBorders>
              <w:left w:val="single" w:sz="4" w:space="0" w:color="auto"/>
            </w:tcBorders>
          </w:tcPr>
          <w:p w14:paraId="1A49C321" w14:textId="0DDEE81E" w:rsidR="00DF2223" w:rsidRPr="00662E5B" w:rsidRDefault="00DF2223" w:rsidP="0039140F">
            <w:pPr>
              <w:spacing w:before="40" w:after="40" w:line="240" w:lineRule="auto"/>
              <w:ind w:left="181" w:firstLine="0"/>
              <w:jc w:val="left"/>
              <w:rPr>
                <w:sz w:val="20"/>
                <w:szCs w:val="20"/>
              </w:rPr>
            </w:pPr>
            <w:r w:rsidRPr="00662E5B">
              <w:rPr>
                <w:sz w:val="20"/>
                <w:szCs w:val="20"/>
              </w:rPr>
              <w:t>No</w:t>
            </w:r>
          </w:p>
        </w:tc>
        <w:tc>
          <w:tcPr>
            <w:tcW w:w="1770" w:type="dxa"/>
            <w:tcBorders>
              <w:left w:val="nil"/>
            </w:tcBorders>
            <w:vAlign w:val="bottom"/>
          </w:tcPr>
          <w:p w14:paraId="1ACF804A" w14:textId="77777777" w:rsidR="00DF2223" w:rsidRPr="00662E5B" w:rsidRDefault="00DF2223" w:rsidP="0039140F">
            <w:pPr>
              <w:tabs>
                <w:tab w:val="decimal" w:pos="692"/>
              </w:tabs>
              <w:spacing w:before="40" w:after="40" w:line="240" w:lineRule="auto"/>
              <w:ind w:firstLine="0"/>
              <w:jc w:val="left"/>
              <w:rPr>
                <w:sz w:val="20"/>
                <w:szCs w:val="20"/>
              </w:rPr>
            </w:pPr>
            <w:r w:rsidRPr="00662E5B">
              <w:rPr>
                <w:color w:val="000000"/>
                <w:sz w:val="20"/>
                <w:szCs w:val="20"/>
              </w:rPr>
              <w:t>708 (83.0)</w:t>
            </w:r>
          </w:p>
        </w:tc>
        <w:tc>
          <w:tcPr>
            <w:tcW w:w="1770" w:type="dxa"/>
            <w:vAlign w:val="bottom"/>
          </w:tcPr>
          <w:p w14:paraId="25794C4F" w14:textId="77777777" w:rsidR="00DF2223" w:rsidRPr="00662E5B" w:rsidRDefault="00DF2223" w:rsidP="0039140F">
            <w:pPr>
              <w:tabs>
                <w:tab w:val="decimal" w:pos="630"/>
              </w:tabs>
              <w:spacing w:before="40" w:after="40" w:line="240" w:lineRule="auto"/>
              <w:ind w:firstLine="0"/>
              <w:jc w:val="left"/>
              <w:rPr>
                <w:sz w:val="20"/>
                <w:szCs w:val="20"/>
              </w:rPr>
            </w:pPr>
            <w:r w:rsidRPr="00662E5B">
              <w:rPr>
                <w:color w:val="000000"/>
                <w:sz w:val="20"/>
                <w:szCs w:val="20"/>
              </w:rPr>
              <w:t>85 (10.0)</w:t>
            </w:r>
          </w:p>
        </w:tc>
        <w:tc>
          <w:tcPr>
            <w:tcW w:w="1770" w:type="dxa"/>
            <w:vAlign w:val="bottom"/>
          </w:tcPr>
          <w:p w14:paraId="397139BB" w14:textId="77777777" w:rsidR="00DF2223" w:rsidRPr="00662E5B" w:rsidRDefault="00DF2223" w:rsidP="0039140F">
            <w:pPr>
              <w:tabs>
                <w:tab w:val="decimal" w:pos="659"/>
              </w:tabs>
              <w:spacing w:before="40" w:after="40" w:line="240" w:lineRule="auto"/>
              <w:ind w:firstLine="0"/>
              <w:jc w:val="left"/>
              <w:rPr>
                <w:sz w:val="20"/>
                <w:szCs w:val="20"/>
              </w:rPr>
            </w:pPr>
            <w:r w:rsidRPr="00662E5B">
              <w:rPr>
                <w:color w:val="000000"/>
                <w:sz w:val="20"/>
                <w:szCs w:val="20"/>
              </w:rPr>
              <w:t>60 (7.0)</w:t>
            </w:r>
          </w:p>
        </w:tc>
        <w:tc>
          <w:tcPr>
            <w:tcW w:w="903" w:type="dxa"/>
            <w:tcBorders>
              <w:right w:val="single" w:sz="4" w:space="0" w:color="auto"/>
            </w:tcBorders>
            <w:vAlign w:val="bottom"/>
          </w:tcPr>
          <w:p w14:paraId="47C09C44" w14:textId="77777777" w:rsidR="00DF2223" w:rsidRPr="00662E5B" w:rsidRDefault="00DF2223" w:rsidP="0039140F">
            <w:pPr>
              <w:spacing w:before="40" w:after="40" w:line="240" w:lineRule="auto"/>
              <w:ind w:firstLine="0"/>
              <w:jc w:val="center"/>
              <w:rPr>
                <w:sz w:val="20"/>
                <w:szCs w:val="20"/>
              </w:rPr>
            </w:pPr>
          </w:p>
        </w:tc>
      </w:tr>
      <w:tr w:rsidR="00DF2223" w:rsidRPr="00662E5B" w14:paraId="15C507F6" w14:textId="77777777" w:rsidTr="0039140F">
        <w:trPr>
          <w:jc w:val="center"/>
        </w:trPr>
        <w:tc>
          <w:tcPr>
            <w:tcW w:w="3147" w:type="dxa"/>
            <w:tcBorders>
              <w:left w:val="single" w:sz="4" w:space="0" w:color="auto"/>
            </w:tcBorders>
          </w:tcPr>
          <w:p w14:paraId="4B1AE767" w14:textId="3C6FFD7C" w:rsidR="00DF2223" w:rsidRPr="00662E5B" w:rsidRDefault="00DF2223" w:rsidP="0039140F">
            <w:pPr>
              <w:spacing w:before="40" w:after="40" w:line="240" w:lineRule="auto"/>
              <w:ind w:left="181" w:firstLine="0"/>
              <w:jc w:val="left"/>
              <w:rPr>
                <w:sz w:val="20"/>
                <w:szCs w:val="20"/>
              </w:rPr>
            </w:pPr>
            <w:r w:rsidRPr="00662E5B">
              <w:rPr>
                <w:sz w:val="20"/>
                <w:szCs w:val="20"/>
              </w:rPr>
              <w:t>Yes</w:t>
            </w:r>
          </w:p>
        </w:tc>
        <w:tc>
          <w:tcPr>
            <w:tcW w:w="1770" w:type="dxa"/>
            <w:tcBorders>
              <w:left w:val="nil"/>
            </w:tcBorders>
            <w:vAlign w:val="bottom"/>
          </w:tcPr>
          <w:p w14:paraId="622C27BE" w14:textId="77777777" w:rsidR="00DF2223" w:rsidRPr="00662E5B" w:rsidRDefault="00DF2223" w:rsidP="0039140F">
            <w:pPr>
              <w:tabs>
                <w:tab w:val="decimal" w:pos="692"/>
              </w:tabs>
              <w:spacing w:before="40" w:after="40" w:line="240" w:lineRule="auto"/>
              <w:ind w:firstLine="0"/>
              <w:jc w:val="left"/>
              <w:rPr>
                <w:sz w:val="20"/>
                <w:szCs w:val="20"/>
              </w:rPr>
            </w:pPr>
            <w:r w:rsidRPr="00662E5B">
              <w:rPr>
                <w:color w:val="000000"/>
                <w:sz w:val="20"/>
                <w:szCs w:val="20"/>
              </w:rPr>
              <w:t>228 (79.7)</w:t>
            </w:r>
          </w:p>
        </w:tc>
        <w:tc>
          <w:tcPr>
            <w:tcW w:w="1770" w:type="dxa"/>
            <w:vAlign w:val="bottom"/>
          </w:tcPr>
          <w:p w14:paraId="52FD8F3F" w14:textId="77777777" w:rsidR="00DF2223" w:rsidRPr="00662E5B" w:rsidRDefault="00DF2223" w:rsidP="0039140F">
            <w:pPr>
              <w:tabs>
                <w:tab w:val="decimal" w:pos="630"/>
              </w:tabs>
              <w:spacing w:before="40" w:after="40" w:line="240" w:lineRule="auto"/>
              <w:ind w:firstLine="0"/>
              <w:jc w:val="left"/>
              <w:rPr>
                <w:sz w:val="20"/>
                <w:szCs w:val="20"/>
              </w:rPr>
            </w:pPr>
            <w:r w:rsidRPr="00662E5B">
              <w:rPr>
                <w:color w:val="000000"/>
                <w:sz w:val="20"/>
                <w:szCs w:val="20"/>
              </w:rPr>
              <w:t>50 (17.5)</w:t>
            </w:r>
          </w:p>
        </w:tc>
        <w:tc>
          <w:tcPr>
            <w:tcW w:w="1770" w:type="dxa"/>
            <w:vAlign w:val="bottom"/>
          </w:tcPr>
          <w:p w14:paraId="646D3AF4" w14:textId="77777777" w:rsidR="00DF2223" w:rsidRPr="00662E5B" w:rsidRDefault="00DF2223" w:rsidP="0039140F">
            <w:pPr>
              <w:tabs>
                <w:tab w:val="decimal" w:pos="659"/>
              </w:tabs>
              <w:spacing w:before="40" w:after="40" w:line="240" w:lineRule="auto"/>
              <w:ind w:firstLine="0"/>
              <w:jc w:val="left"/>
              <w:rPr>
                <w:sz w:val="20"/>
                <w:szCs w:val="20"/>
              </w:rPr>
            </w:pPr>
            <w:r w:rsidRPr="00662E5B">
              <w:rPr>
                <w:color w:val="000000"/>
                <w:sz w:val="20"/>
                <w:szCs w:val="20"/>
              </w:rPr>
              <w:t>8 (2.8)</w:t>
            </w:r>
          </w:p>
        </w:tc>
        <w:tc>
          <w:tcPr>
            <w:tcW w:w="903" w:type="dxa"/>
            <w:tcBorders>
              <w:right w:val="single" w:sz="4" w:space="0" w:color="auto"/>
            </w:tcBorders>
            <w:vAlign w:val="bottom"/>
          </w:tcPr>
          <w:p w14:paraId="4D7B7F07" w14:textId="77777777" w:rsidR="00DF2223" w:rsidRPr="00662E5B" w:rsidRDefault="00DF2223" w:rsidP="0039140F">
            <w:pPr>
              <w:spacing w:before="40" w:after="40" w:line="240" w:lineRule="auto"/>
              <w:ind w:firstLine="0"/>
              <w:jc w:val="center"/>
              <w:rPr>
                <w:sz w:val="20"/>
                <w:szCs w:val="20"/>
              </w:rPr>
            </w:pPr>
          </w:p>
        </w:tc>
      </w:tr>
      <w:tr w:rsidR="00DF2223" w:rsidRPr="00662E5B" w14:paraId="39104FE2" w14:textId="77777777" w:rsidTr="0039140F">
        <w:trPr>
          <w:jc w:val="center"/>
        </w:trPr>
        <w:tc>
          <w:tcPr>
            <w:tcW w:w="3147" w:type="dxa"/>
            <w:tcBorders>
              <w:left w:val="single" w:sz="4" w:space="0" w:color="auto"/>
            </w:tcBorders>
          </w:tcPr>
          <w:p w14:paraId="42CF28BB" w14:textId="77777777" w:rsidR="00DF2223" w:rsidRPr="00662E5B" w:rsidRDefault="00DF2223" w:rsidP="0039140F">
            <w:pPr>
              <w:spacing w:before="40" w:after="40" w:line="240" w:lineRule="auto"/>
              <w:ind w:firstLine="0"/>
              <w:jc w:val="left"/>
              <w:rPr>
                <w:sz w:val="20"/>
                <w:szCs w:val="20"/>
              </w:rPr>
            </w:pPr>
            <w:r w:rsidRPr="00662E5B">
              <w:rPr>
                <w:sz w:val="20"/>
                <w:szCs w:val="20"/>
              </w:rPr>
              <w:t>Anxiety disorder</w:t>
            </w:r>
            <w:r w:rsidRPr="00662E5B">
              <w:rPr>
                <w:sz w:val="20"/>
                <w:szCs w:val="20"/>
                <w:vertAlign w:val="superscript"/>
              </w:rPr>
              <w:t>b</w:t>
            </w:r>
          </w:p>
        </w:tc>
        <w:tc>
          <w:tcPr>
            <w:tcW w:w="1770" w:type="dxa"/>
            <w:tcBorders>
              <w:left w:val="nil"/>
            </w:tcBorders>
            <w:vAlign w:val="bottom"/>
          </w:tcPr>
          <w:p w14:paraId="205A68E6" w14:textId="77777777" w:rsidR="00DF2223" w:rsidRPr="00662E5B" w:rsidRDefault="00DF2223" w:rsidP="0039140F">
            <w:pPr>
              <w:tabs>
                <w:tab w:val="decimal" w:pos="692"/>
              </w:tabs>
              <w:spacing w:before="40" w:after="40" w:line="240" w:lineRule="auto"/>
              <w:ind w:firstLine="0"/>
              <w:jc w:val="left"/>
              <w:rPr>
                <w:sz w:val="20"/>
                <w:szCs w:val="20"/>
              </w:rPr>
            </w:pPr>
          </w:p>
        </w:tc>
        <w:tc>
          <w:tcPr>
            <w:tcW w:w="1770" w:type="dxa"/>
            <w:vAlign w:val="bottom"/>
          </w:tcPr>
          <w:p w14:paraId="477706A9" w14:textId="77777777" w:rsidR="00DF2223" w:rsidRPr="00662E5B" w:rsidRDefault="00DF2223" w:rsidP="0039140F">
            <w:pPr>
              <w:tabs>
                <w:tab w:val="decimal" w:pos="630"/>
              </w:tabs>
              <w:spacing w:before="40" w:after="40" w:line="240" w:lineRule="auto"/>
              <w:ind w:firstLine="0"/>
              <w:jc w:val="left"/>
              <w:rPr>
                <w:sz w:val="20"/>
                <w:szCs w:val="20"/>
              </w:rPr>
            </w:pPr>
          </w:p>
        </w:tc>
        <w:tc>
          <w:tcPr>
            <w:tcW w:w="1770" w:type="dxa"/>
            <w:vAlign w:val="bottom"/>
          </w:tcPr>
          <w:p w14:paraId="3C4769B2" w14:textId="77777777" w:rsidR="00DF2223" w:rsidRPr="00662E5B" w:rsidRDefault="00DF2223" w:rsidP="0039140F">
            <w:pPr>
              <w:tabs>
                <w:tab w:val="decimal" w:pos="659"/>
              </w:tabs>
              <w:spacing w:before="40" w:after="40" w:line="240" w:lineRule="auto"/>
              <w:ind w:firstLine="0"/>
              <w:jc w:val="left"/>
              <w:rPr>
                <w:sz w:val="20"/>
                <w:szCs w:val="20"/>
              </w:rPr>
            </w:pPr>
          </w:p>
        </w:tc>
        <w:tc>
          <w:tcPr>
            <w:tcW w:w="903" w:type="dxa"/>
            <w:tcBorders>
              <w:right w:val="single" w:sz="4" w:space="0" w:color="auto"/>
            </w:tcBorders>
            <w:vAlign w:val="bottom"/>
          </w:tcPr>
          <w:p w14:paraId="1AAEA583" w14:textId="77777777" w:rsidR="00DF2223" w:rsidRPr="00662E5B" w:rsidRDefault="00DF2223" w:rsidP="0039140F">
            <w:pPr>
              <w:spacing w:before="40" w:after="40" w:line="240" w:lineRule="auto"/>
              <w:ind w:firstLine="0"/>
              <w:jc w:val="center"/>
              <w:rPr>
                <w:sz w:val="20"/>
                <w:szCs w:val="20"/>
              </w:rPr>
            </w:pPr>
            <w:r w:rsidRPr="00662E5B">
              <w:rPr>
                <w:color w:val="000000"/>
                <w:sz w:val="20"/>
                <w:szCs w:val="20"/>
              </w:rPr>
              <w:t>0.005</w:t>
            </w:r>
          </w:p>
        </w:tc>
      </w:tr>
      <w:tr w:rsidR="00DF2223" w:rsidRPr="00662E5B" w14:paraId="65CB0423" w14:textId="77777777" w:rsidTr="0039140F">
        <w:trPr>
          <w:jc w:val="center"/>
        </w:trPr>
        <w:tc>
          <w:tcPr>
            <w:tcW w:w="3147" w:type="dxa"/>
            <w:tcBorders>
              <w:left w:val="single" w:sz="4" w:space="0" w:color="auto"/>
            </w:tcBorders>
          </w:tcPr>
          <w:p w14:paraId="41D55AE8" w14:textId="4AE4CFE6" w:rsidR="00DF2223" w:rsidRPr="00662E5B" w:rsidRDefault="00DF2223" w:rsidP="0039140F">
            <w:pPr>
              <w:spacing w:before="40" w:after="40" w:line="240" w:lineRule="auto"/>
              <w:ind w:left="181" w:firstLine="0"/>
              <w:jc w:val="left"/>
              <w:rPr>
                <w:sz w:val="20"/>
                <w:szCs w:val="20"/>
              </w:rPr>
            </w:pPr>
            <w:r w:rsidRPr="00662E5B">
              <w:rPr>
                <w:sz w:val="20"/>
                <w:szCs w:val="20"/>
              </w:rPr>
              <w:t>No</w:t>
            </w:r>
          </w:p>
        </w:tc>
        <w:tc>
          <w:tcPr>
            <w:tcW w:w="1770" w:type="dxa"/>
            <w:tcBorders>
              <w:left w:val="nil"/>
            </w:tcBorders>
            <w:vAlign w:val="bottom"/>
          </w:tcPr>
          <w:p w14:paraId="310D4CE6" w14:textId="77777777" w:rsidR="00DF2223" w:rsidRPr="00662E5B" w:rsidRDefault="00DF2223" w:rsidP="0039140F">
            <w:pPr>
              <w:tabs>
                <w:tab w:val="decimal" w:pos="692"/>
              </w:tabs>
              <w:spacing w:before="40" w:after="40" w:line="240" w:lineRule="auto"/>
              <w:ind w:firstLine="0"/>
              <w:jc w:val="left"/>
              <w:rPr>
                <w:sz w:val="20"/>
                <w:szCs w:val="20"/>
              </w:rPr>
            </w:pPr>
            <w:r w:rsidRPr="00662E5B">
              <w:rPr>
                <w:color w:val="000000"/>
                <w:sz w:val="20"/>
                <w:szCs w:val="20"/>
              </w:rPr>
              <w:t>725 (82.1)</w:t>
            </w:r>
          </w:p>
        </w:tc>
        <w:tc>
          <w:tcPr>
            <w:tcW w:w="1770" w:type="dxa"/>
            <w:vAlign w:val="bottom"/>
          </w:tcPr>
          <w:p w14:paraId="664BEC7E" w14:textId="77777777" w:rsidR="00DF2223" w:rsidRPr="00662E5B" w:rsidRDefault="00DF2223" w:rsidP="0039140F">
            <w:pPr>
              <w:tabs>
                <w:tab w:val="decimal" w:pos="630"/>
              </w:tabs>
              <w:spacing w:before="40" w:after="40" w:line="240" w:lineRule="auto"/>
              <w:ind w:firstLine="0"/>
              <w:jc w:val="left"/>
              <w:rPr>
                <w:sz w:val="20"/>
                <w:szCs w:val="20"/>
              </w:rPr>
            </w:pPr>
            <w:r w:rsidRPr="00662E5B">
              <w:rPr>
                <w:color w:val="000000"/>
                <w:sz w:val="20"/>
                <w:szCs w:val="20"/>
              </w:rPr>
              <w:t>96 (10.9)</w:t>
            </w:r>
          </w:p>
        </w:tc>
        <w:tc>
          <w:tcPr>
            <w:tcW w:w="1770" w:type="dxa"/>
            <w:vAlign w:val="bottom"/>
          </w:tcPr>
          <w:p w14:paraId="09BC8EEB" w14:textId="77777777" w:rsidR="00DF2223" w:rsidRPr="00662E5B" w:rsidRDefault="00DF2223" w:rsidP="0039140F">
            <w:pPr>
              <w:tabs>
                <w:tab w:val="decimal" w:pos="659"/>
              </w:tabs>
              <w:spacing w:before="40" w:after="40" w:line="240" w:lineRule="auto"/>
              <w:ind w:firstLine="0"/>
              <w:jc w:val="left"/>
              <w:rPr>
                <w:sz w:val="20"/>
                <w:szCs w:val="20"/>
              </w:rPr>
            </w:pPr>
            <w:r w:rsidRPr="00662E5B">
              <w:rPr>
                <w:color w:val="000000"/>
                <w:sz w:val="20"/>
                <w:szCs w:val="20"/>
              </w:rPr>
              <w:t>62 (7.0)</w:t>
            </w:r>
          </w:p>
        </w:tc>
        <w:tc>
          <w:tcPr>
            <w:tcW w:w="903" w:type="dxa"/>
            <w:tcBorders>
              <w:right w:val="single" w:sz="4" w:space="0" w:color="auto"/>
            </w:tcBorders>
            <w:vAlign w:val="bottom"/>
          </w:tcPr>
          <w:p w14:paraId="21C38B7D" w14:textId="77777777" w:rsidR="00DF2223" w:rsidRPr="00662E5B" w:rsidRDefault="00DF2223" w:rsidP="0039140F">
            <w:pPr>
              <w:spacing w:before="40" w:after="40" w:line="240" w:lineRule="auto"/>
              <w:ind w:firstLine="0"/>
              <w:jc w:val="center"/>
              <w:rPr>
                <w:sz w:val="20"/>
                <w:szCs w:val="20"/>
              </w:rPr>
            </w:pPr>
          </w:p>
        </w:tc>
      </w:tr>
      <w:tr w:rsidR="00DF2223" w:rsidRPr="00662E5B" w14:paraId="32350B2E" w14:textId="77777777" w:rsidTr="0039140F">
        <w:trPr>
          <w:jc w:val="center"/>
        </w:trPr>
        <w:tc>
          <w:tcPr>
            <w:tcW w:w="3147" w:type="dxa"/>
            <w:tcBorders>
              <w:left w:val="single" w:sz="4" w:space="0" w:color="auto"/>
            </w:tcBorders>
          </w:tcPr>
          <w:p w14:paraId="386AA8BA" w14:textId="3B0031ED" w:rsidR="00DF2223" w:rsidRPr="00662E5B" w:rsidRDefault="00DF2223" w:rsidP="0039140F">
            <w:pPr>
              <w:spacing w:before="40" w:after="40" w:line="240" w:lineRule="auto"/>
              <w:ind w:left="181" w:firstLine="0"/>
              <w:jc w:val="left"/>
              <w:rPr>
                <w:sz w:val="20"/>
                <w:szCs w:val="20"/>
              </w:rPr>
            </w:pPr>
            <w:r w:rsidRPr="00662E5B">
              <w:rPr>
                <w:sz w:val="20"/>
                <w:szCs w:val="20"/>
              </w:rPr>
              <w:t>Yes</w:t>
            </w:r>
          </w:p>
        </w:tc>
        <w:tc>
          <w:tcPr>
            <w:tcW w:w="1770" w:type="dxa"/>
            <w:tcBorders>
              <w:left w:val="nil"/>
            </w:tcBorders>
            <w:vAlign w:val="bottom"/>
          </w:tcPr>
          <w:p w14:paraId="6ED7C4A1" w14:textId="77777777" w:rsidR="00DF2223" w:rsidRPr="00662E5B" w:rsidRDefault="00DF2223" w:rsidP="0039140F">
            <w:pPr>
              <w:tabs>
                <w:tab w:val="decimal" w:pos="692"/>
              </w:tabs>
              <w:spacing w:before="40" w:after="40" w:line="240" w:lineRule="auto"/>
              <w:ind w:firstLine="0"/>
              <w:jc w:val="left"/>
              <w:rPr>
                <w:sz w:val="20"/>
                <w:szCs w:val="20"/>
              </w:rPr>
            </w:pPr>
            <w:r w:rsidRPr="00662E5B">
              <w:rPr>
                <w:color w:val="000000"/>
                <w:sz w:val="20"/>
                <w:szCs w:val="20"/>
              </w:rPr>
              <w:t>211 (82.4)</w:t>
            </w:r>
          </w:p>
        </w:tc>
        <w:tc>
          <w:tcPr>
            <w:tcW w:w="1770" w:type="dxa"/>
            <w:vAlign w:val="bottom"/>
          </w:tcPr>
          <w:p w14:paraId="669F4541" w14:textId="77777777" w:rsidR="00DF2223" w:rsidRPr="00662E5B" w:rsidRDefault="00DF2223" w:rsidP="0039140F">
            <w:pPr>
              <w:tabs>
                <w:tab w:val="decimal" w:pos="630"/>
              </w:tabs>
              <w:spacing w:before="40" w:after="40" w:line="240" w:lineRule="auto"/>
              <w:ind w:firstLine="0"/>
              <w:jc w:val="left"/>
              <w:rPr>
                <w:sz w:val="20"/>
                <w:szCs w:val="20"/>
              </w:rPr>
            </w:pPr>
            <w:r w:rsidRPr="00662E5B">
              <w:rPr>
                <w:color w:val="000000"/>
                <w:sz w:val="20"/>
                <w:szCs w:val="20"/>
              </w:rPr>
              <w:t>39 (15.2)</w:t>
            </w:r>
          </w:p>
        </w:tc>
        <w:tc>
          <w:tcPr>
            <w:tcW w:w="1770" w:type="dxa"/>
            <w:vAlign w:val="bottom"/>
          </w:tcPr>
          <w:p w14:paraId="0730B6B1" w14:textId="77777777" w:rsidR="00DF2223" w:rsidRPr="00662E5B" w:rsidRDefault="00DF2223" w:rsidP="0039140F">
            <w:pPr>
              <w:tabs>
                <w:tab w:val="decimal" w:pos="659"/>
              </w:tabs>
              <w:spacing w:before="40" w:after="40" w:line="240" w:lineRule="auto"/>
              <w:ind w:firstLine="0"/>
              <w:jc w:val="left"/>
              <w:rPr>
                <w:sz w:val="20"/>
                <w:szCs w:val="20"/>
              </w:rPr>
            </w:pPr>
            <w:r w:rsidRPr="00662E5B">
              <w:rPr>
                <w:color w:val="000000"/>
                <w:sz w:val="20"/>
                <w:szCs w:val="20"/>
              </w:rPr>
              <w:t>6 (2.3)</w:t>
            </w:r>
          </w:p>
        </w:tc>
        <w:tc>
          <w:tcPr>
            <w:tcW w:w="903" w:type="dxa"/>
            <w:tcBorders>
              <w:right w:val="single" w:sz="4" w:space="0" w:color="auto"/>
            </w:tcBorders>
            <w:vAlign w:val="bottom"/>
          </w:tcPr>
          <w:p w14:paraId="72DD633D" w14:textId="77777777" w:rsidR="00DF2223" w:rsidRPr="00662E5B" w:rsidRDefault="00DF2223" w:rsidP="0039140F">
            <w:pPr>
              <w:spacing w:before="40" w:after="40" w:line="240" w:lineRule="auto"/>
              <w:ind w:firstLine="0"/>
              <w:jc w:val="center"/>
              <w:rPr>
                <w:sz w:val="20"/>
                <w:szCs w:val="20"/>
              </w:rPr>
            </w:pPr>
          </w:p>
        </w:tc>
      </w:tr>
      <w:tr w:rsidR="00DF2223" w:rsidRPr="00662E5B" w14:paraId="7B7365DE" w14:textId="77777777" w:rsidTr="0039140F">
        <w:trPr>
          <w:jc w:val="center"/>
        </w:trPr>
        <w:tc>
          <w:tcPr>
            <w:tcW w:w="3147" w:type="dxa"/>
            <w:tcBorders>
              <w:left w:val="single" w:sz="4" w:space="0" w:color="auto"/>
            </w:tcBorders>
          </w:tcPr>
          <w:p w14:paraId="37FAAC78" w14:textId="77777777" w:rsidR="00DF2223" w:rsidRPr="00662E5B" w:rsidRDefault="00DF2223" w:rsidP="0039140F">
            <w:pPr>
              <w:spacing w:before="40" w:after="40" w:line="240" w:lineRule="auto"/>
              <w:ind w:firstLine="0"/>
              <w:jc w:val="left"/>
              <w:rPr>
                <w:sz w:val="20"/>
                <w:szCs w:val="20"/>
              </w:rPr>
            </w:pPr>
            <w:r w:rsidRPr="00662E5B">
              <w:rPr>
                <w:sz w:val="20"/>
                <w:szCs w:val="20"/>
              </w:rPr>
              <w:t>Attention deficit hyperactivity disorder</w:t>
            </w:r>
            <w:r w:rsidRPr="00662E5B">
              <w:rPr>
                <w:sz w:val="20"/>
                <w:szCs w:val="20"/>
                <w:vertAlign w:val="superscript"/>
              </w:rPr>
              <w:t>b</w:t>
            </w:r>
          </w:p>
        </w:tc>
        <w:tc>
          <w:tcPr>
            <w:tcW w:w="1770" w:type="dxa"/>
            <w:tcBorders>
              <w:left w:val="nil"/>
            </w:tcBorders>
            <w:vAlign w:val="bottom"/>
          </w:tcPr>
          <w:p w14:paraId="26B73962" w14:textId="77777777" w:rsidR="00DF2223" w:rsidRPr="00662E5B" w:rsidRDefault="00DF2223" w:rsidP="0039140F">
            <w:pPr>
              <w:tabs>
                <w:tab w:val="decimal" w:pos="692"/>
              </w:tabs>
              <w:spacing w:before="40" w:after="40" w:line="240" w:lineRule="auto"/>
              <w:ind w:firstLine="0"/>
              <w:jc w:val="left"/>
              <w:rPr>
                <w:sz w:val="20"/>
                <w:szCs w:val="20"/>
              </w:rPr>
            </w:pPr>
          </w:p>
        </w:tc>
        <w:tc>
          <w:tcPr>
            <w:tcW w:w="1770" w:type="dxa"/>
            <w:vAlign w:val="bottom"/>
          </w:tcPr>
          <w:p w14:paraId="5E212A82" w14:textId="77777777" w:rsidR="00DF2223" w:rsidRPr="00662E5B" w:rsidRDefault="00DF2223" w:rsidP="0039140F">
            <w:pPr>
              <w:tabs>
                <w:tab w:val="decimal" w:pos="630"/>
              </w:tabs>
              <w:spacing w:before="40" w:after="40" w:line="240" w:lineRule="auto"/>
              <w:ind w:firstLine="0"/>
              <w:jc w:val="left"/>
              <w:rPr>
                <w:sz w:val="20"/>
                <w:szCs w:val="20"/>
              </w:rPr>
            </w:pPr>
          </w:p>
        </w:tc>
        <w:tc>
          <w:tcPr>
            <w:tcW w:w="1770" w:type="dxa"/>
            <w:vAlign w:val="bottom"/>
          </w:tcPr>
          <w:p w14:paraId="3968A920" w14:textId="77777777" w:rsidR="00DF2223" w:rsidRPr="00662E5B" w:rsidRDefault="00DF2223" w:rsidP="0039140F">
            <w:pPr>
              <w:tabs>
                <w:tab w:val="decimal" w:pos="659"/>
              </w:tabs>
              <w:spacing w:before="40" w:after="40" w:line="240" w:lineRule="auto"/>
              <w:ind w:firstLine="0"/>
              <w:jc w:val="left"/>
              <w:rPr>
                <w:sz w:val="20"/>
                <w:szCs w:val="20"/>
              </w:rPr>
            </w:pPr>
          </w:p>
        </w:tc>
        <w:tc>
          <w:tcPr>
            <w:tcW w:w="903" w:type="dxa"/>
            <w:tcBorders>
              <w:right w:val="single" w:sz="4" w:space="0" w:color="auto"/>
            </w:tcBorders>
            <w:vAlign w:val="bottom"/>
          </w:tcPr>
          <w:p w14:paraId="7F2CF9AD" w14:textId="77777777" w:rsidR="00DF2223" w:rsidRPr="00662E5B" w:rsidRDefault="00DF2223" w:rsidP="0039140F">
            <w:pPr>
              <w:spacing w:before="40" w:after="40" w:line="240" w:lineRule="auto"/>
              <w:ind w:firstLine="0"/>
              <w:jc w:val="center"/>
              <w:rPr>
                <w:sz w:val="20"/>
                <w:szCs w:val="20"/>
              </w:rPr>
            </w:pPr>
            <w:r w:rsidRPr="00662E5B">
              <w:rPr>
                <w:color w:val="000000"/>
                <w:sz w:val="20"/>
                <w:szCs w:val="20"/>
              </w:rPr>
              <w:t>0.013</w:t>
            </w:r>
          </w:p>
        </w:tc>
      </w:tr>
      <w:tr w:rsidR="00DF2223" w:rsidRPr="00662E5B" w14:paraId="6312D093" w14:textId="77777777" w:rsidTr="0039140F">
        <w:trPr>
          <w:jc w:val="center"/>
        </w:trPr>
        <w:tc>
          <w:tcPr>
            <w:tcW w:w="3147" w:type="dxa"/>
            <w:tcBorders>
              <w:left w:val="single" w:sz="4" w:space="0" w:color="auto"/>
            </w:tcBorders>
          </w:tcPr>
          <w:p w14:paraId="1517F7F4" w14:textId="3C764AFD" w:rsidR="00DF2223" w:rsidRPr="00662E5B" w:rsidRDefault="00DF2223" w:rsidP="0039140F">
            <w:pPr>
              <w:spacing w:before="40" w:after="40" w:line="240" w:lineRule="auto"/>
              <w:ind w:left="181" w:firstLine="0"/>
              <w:jc w:val="left"/>
              <w:rPr>
                <w:sz w:val="20"/>
                <w:szCs w:val="20"/>
              </w:rPr>
            </w:pPr>
            <w:r w:rsidRPr="00662E5B">
              <w:rPr>
                <w:sz w:val="20"/>
                <w:szCs w:val="20"/>
              </w:rPr>
              <w:t>No</w:t>
            </w:r>
          </w:p>
        </w:tc>
        <w:tc>
          <w:tcPr>
            <w:tcW w:w="1770" w:type="dxa"/>
            <w:tcBorders>
              <w:left w:val="nil"/>
            </w:tcBorders>
            <w:vAlign w:val="bottom"/>
          </w:tcPr>
          <w:p w14:paraId="538FFA52" w14:textId="77777777" w:rsidR="00DF2223" w:rsidRPr="00662E5B" w:rsidRDefault="00DF2223" w:rsidP="0039140F">
            <w:pPr>
              <w:tabs>
                <w:tab w:val="decimal" w:pos="692"/>
              </w:tabs>
              <w:spacing w:before="40" w:after="40" w:line="240" w:lineRule="auto"/>
              <w:ind w:firstLine="0"/>
              <w:jc w:val="left"/>
              <w:rPr>
                <w:sz w:val="20"/>
                <w:szCs w:val="20"/>
              </w:rPr>
            </w:pPr>
            <w:r w:rsidRPr="00662E5B">
              <w:rPr>
                <w:color w:val="000000"/>
                <w:sz w:val="20"/>
                <w:szCs w:val="20"/>
              </w:rPr>
              <w:t>874 (82.8)</w:t>
            </w:r>
          </w:p>
        </w:tc>
        <w:tc>
          <w:tcPr>
            <w:tcW w:w="1770" w:type="dxa"/>
            <w:vAlign w:val="bottom"/>
          </w:tcPr>
          <w:p w14:paraId="5582FBD9" w14:textId="77777777" w:rsidR="00DF2223" w:rsidRPr="00662E5B" w:rsidRDefault="00DF2223" w:rsidP="0039140F">
            <w:pPr>
              <w:tabs>
                <w:tab w:val="decimal" w:pos="630"/>
              </w:tabs>
              <w:spacing w:before="40" w:after="40" w:line="240" w:lineRule="auto"/>
              <w:ind w:firstLine="0"/>
              <w:jc w:val="left"/>
              <w:rPr>
                <w:sz w:val="20"/>
                <w:szCs w:val="20"/>
              </w:rPr>
            </w:pPr>
            <w:r w:rsidRPr="00662E5B">
              <w:rPr>
                <w:color w:val="000000"/>
                <w:sz w:val="20"/>
                <w:szCs w:val="20"/>
              </w:rPr>
              <w:t>117 (11.1)</w:t>
            </w:r>
          </w:p>
        </w:tc>
        <w:tc>
          <w:tcPr>
            <w:tcW w:w="1770" w:type="dxa"/>
            <w:vAlign w:val="bottom"/>
          </w:tcPr>
          <w:p w14:paraId="1D04886E" w14:textId="77777777" w:rsidR="00DF2223" w:rsidRPr="00662E5B" w:rsidRDefault="00DF2223" w:rsidP="0039140F">
            <w:pPr>
              <w:tabs>
                <w:tab w:val="decimal" w:pos="659"/>
              </w:tabs>
              <w:spacing w:before="40" w:after="40" w:line="240" w:lineRule="auto"/>
              <w:ind w:firstLine="0"/>
              <w:jc w:val="left"/>
              <w:rPr>
                <w:sz w:val="20"/>
                <w:szCs w:val="20"/>
              </w:rPr>
            </w:pPr>
            <w:r w:rsidRPr="00662E5B">
              <w:rPr>
                <w:color w:val="000000"/>
                <w:sz w:val="20"/>
                <w:szCs w:val="20"/>
              </w:rPr>
              <w:t>65 (6.2)</w:t>
            </w:r>
          </w:p>
        </w:tc>
        <w:tc>
          <w:tcPr>
            <w:tcW w:w="903" w:type="dxa"/>
            <w:tcBorders>
              <w:right w:val="single" w:sz="4" w:space="0" w:color="auto"/>
            </w:tcBorders>
            <w:vAlign w:val="bottom"/>
          </w:tcPr>
          <w:p w14:paraId="51F29A35" w14:textId="77777777" w:rsidR="00DF2223" w:rsidRPr="00662E5B" w:rsidRDefault="00DF2223" w:rsidP="0039140F">
            <w:pPr>
              <w:spacing w:before="40" w:after="40" w:line="240" w:lineRule="auto"/>
              <w:ind w:firstLine="0"/>
              <w:jc w:val="center"/>
              <w:rPr>
                <w:sz w:val="20"/>
                <w:szCs w:val="20"/>
              </w:rPr>
            </w:pPr>
          </w:p>
        </w:tc>
      </w:tr>
      <w:tr w:rsidR="00DF2223" w:rsidRPr="00662E5B" w14:paraId="728DF3F5" w14:textId="77777777" w:rsidTr="0039140F">
        <w:trPr>
          <w:jc w:val="center"/>
        </w:trPr>
        <w:tc>
          <w:tcPr>
            <w:tcW w:w="3147" w:type="dxa"/>
            <w:tcBorders>
              <w:left w:val="single" w:sz="4" w:space="0" w:color="auto"/>
            </w:tcBorders>
          </w:tcPr>
          <w:p w14:paraId="63D871C4" w14:textId="292771DD" w:rsidR="00DF2223" w:rsidRPr="00662E5B" w:rsidRDefault="00DF2223" w:rsidP="0039140F">
            <w:pPr>
              <w:spacing w:before="40" w:after="40" w:line="240" w:lineRule="auto"/>
              <w:ind w:left="181" w:firstLine="0"/>
              <w:jc w:val="left"/>
              <w:rPr>
                <w:sz w:val="20"/>
                <w:szCs w:val="20"/>
              </w:rPr>
            </w:pPr>
            <w:r w:rsidRPr="00662E5B">
              <w:rPr>
                <w:sz w:val="20"/>
                <w:szCs w:val="20"/>
              </w:rPr>
              <w:t>Yes</w:t>
            </w:r>
          </w:p>
        </w:tc>
        <w:tc>
          <w:tcPr>
            <w:tcW w:w="1770" w:type="dxa"/>
            <w:tcBorders>
              <w:left w:val="nil"/>
            </w:tcBorders>
            <w:vAlign w:val="bottom"/>
          </w:tcPr>
          <w:p w14:paraId="0191484B" w14:textId="77777777" w:rsidR="00DF2223" w:rsidRPr="00662E5B" w:rsidRDefault="00DF2223" w:rsidP="0039140F">
            <w:pPr>
              <w:tabs>
                <w:tab w:val="decimal" w:pos="692"/>
              </w:tabs>
              <w:spacing w:before="40" w:after="40" w:line="240" w:lineRule="auto"/>
              <w:ind w:firstLine="0"/>
              <w:jc w:val="left"/>
              <w:rPr>
                <w:sz w:val="20"/>
                <w:szCs w:val="20"/>
              </w:rPr>
            </w:pPr>
            <w:r w:rsidRPr="00662E5B">
              <w:rPr>
                <w:color w:val="000000"/>
                <w:sz w:val="20"/>
                <w:szCs w:val="20"/>
              </w:rPr>
              <w:t>62 (74.7)</w:t>
            </w:r>
          </w:p>
        </w:tc>
        <w:tc>
          <w:tcPr>
            <w:tcW w:w="1770" w:type="dxa"/>
            <w:vAlign w:val="bottom"/>
          </w:tcPr>
          <w:p w14:paraId="3D8F21CA" w14:textId="77777777" w:rsidR="00DF2223" w:rsidRPr="00662E5B" w:rsidRDefault="00DF2223" w:rsidP="0039140F">
            <w:pPr>
              <w:tabs>
                <w:tab w:val="decimal" w:pos="630"/>
              </w:tabs>
              <w:spacing w:before="40" w:after="40" w:line="240" w:lineRule="auto"/>
              <w:ind w:firstLine="0"/>
              <w:jc w:val="left"/>
              <w:rPr>
                <w:sz w:val="20"/>
                <w:szCs w:val="20"/>
              </w:rPr>
            </w:pPr>
            <w:r w:rsidRPr="00662E5B">
              <w:rPr>
                <w:color w:val="000000"/>
                <w:sz w:val="20"/>
                <w:szCs w:val="20"/>
              </w:rPr>
              <w:t>18 (21.7)</w:t>
            </w:r>
          </w:p>
        </w:tc>
        <w:tc>
          <w:tcPr>
            <w:tcW w:w="1770" w:type="dxa"/>
            <w:vAlign w:val="bottom"/>
          </w:tcPr>
          <w:p w14:paraId="3710133C" w14:textId="77777777" w:rsidR="00DF2223" w:rsidRPr="00662E5B" w:rsidRDefault="00DF2223" w:rsidP="0039140F">
            <w:pPr>
              <w:tabs>
                <w:tab w:val="decimal" w:pos="659"/>
              </w:tabs>
              <w:spacing w:before="40" w:after="40" w:line="240" w:lineRule="auto"/>
              <w:ind w:firstLine="0"/>
              <w:jc w:val="left"/>
              <w:rPr>
                <w:sz w:val="20"/>
                <w:szCs w:val="20"/>
              </w:rPr>
            </w:pPr>
            <w:r w:rsidRPr="00662E5B">
              <w:rPr>
                <w:color w:val="000000"/>
                <w:sz w:val="20"/>
                <w:szCs w:val="20"/>
              </w:rPr>
              <w:t>3 (3.6)</w:t>
            </w:r>
          </w:p>
        </w:tc>
        <w:tc>
          <w:tcPr>
            <w:tcW w:w="903" w:type="dxa"/>
            <w:tcBorders>
              <w:right w:val="single" w:sz="4" w:space="0" w:color="auto"/>
            </w:tcBorders>
            <w:vAlign w:val="bottom"/>
          </w:tcPr>
          <w:p w14:paraId="7EBEA35C" w14:textId="77777777" w:rsidR="00DF2223" w:rsidRPr="00662E5B" w:rsidRDefault="00DF2223" w:rsidP="0039140F">
            <w:pPr>
              <w:spacing w:before="40" w:after="40" w:line="240" w:lineRule="auto"/>
              <w:ind w:firstLine="0"/>
              <w:jc w:val="center"/>
              <w:rPr>
                <w:sz w:val="20"/>
                <w:szCs w:val="20"/>
              </w:rPr>
            </w:pPr>
          </w:p>
        </w:tc>
      </w:tr>
      <w:tr w:rsidR="00DF2223" w:rsidRPr="00662E5B" w14:paraId="660D9AF2" w14:textId="77777777" w:rsidTr="0039140F">
        <w:trPr>
          <w:jc w:val="center"/>
        </w:trPr>
        <w:tc>
          <w:tcPr>
            <w:tcW w:w="3147" w:type="dxa"/>
            <w:tcBorders>
              <w:left w:val="single" w:sz="4" w:space="0" w:color="auto"/>
            </w:tcBorders>
          </w:tcPr>
          <w:p w14:paraId="4AD501CD" w14:textId="77777777" w:rsidR="00DF2223" w:rsidRPr="00662E5B" w:rsidRDefault="00DF2223" w:rsidP="0039140F">
            <w:pPr>
              <w:spacing w:before="40" w:after="40" w:line="240" w:lineRule="auto"/>
              <w:ind w:firstLine="0"/>
              <w:jc w:val="left"/>
              <w:rPr>
                <w:sz w:val="20"/>
                <w:szCs w:val="20"/>
              </w:rPr>
            </w:pPr>
            <w:r w:rsidRPr="00662E5B">
              <w:rPr>
                <w:sz w:val="20"/>
                <w:szCs w:val="20"/>
              </w:rPr>
              <w:t>Alcohol use disorder</w:t>
            </w:r>
            <w:r w:rsidRPr="00662E5B">
              <w:rPr>
                <w:sz w:val="20"/>
                <w:szCs w:val="20"/>
                <w:vertAlign w:val="superscript"/>
              </w:rPr>
              <w:t>b</w:t>
            </w:r>
          </w:p>
        </w:tc>
        <w:tc>
          <w:tcPr>
            <w:tcW w:w="1770" w:type="dxa"/>
            <w:tcBorders>
              <w:left w:val="nil"/>
            </w:tcBorders>
            <w:vAlign w:val="bottom"/>
          </w:tcPr>
          <w:p w14:paraId="68B302CA" w14:textId="77777777" w:rsidR="00DF2223" w:rsidRPr="00662E5B" w:rsidRDefault="00DF2223" w:rsidP="0039140F">
            <w:pPr>
              <w:tabs>
                <w:tab w:val="decimal" w:pos="692"/>
              </w:tabs>
              <w:spacing w:before="40" w:after="40" w:line="240" w:lineRule="auto"/>
              <w:ind w:firstLine="0"/>
              <w:jc w:val="left"/>
              <w:rPr>
                <w:sz w:val="20"/>
                <w:szCs w:val="20"/>
              </w:rPr>
            </w:pPr>
          </w:p>
        </w:tc>
        <w:tc>
          <w:tcPr>
            <w:tcW w:w="1770" w:type="dxa"/>
            <w:vAlign w:val="bottom"/>
          </w:tcPr>
          <w:p w14:paraId="367F001C" w14:textId="77777777" w:rsidR="00DF2223" w:rsidRPr="00662E5B" w:rsidRDefault="00DF2223" w:rsidP="0039140F">
            <w:pPr>
              <w:tabs>
                <w:tab w:val="decimal" w:pos="630"/>
              </w:tabs>
              <w:spacing w:before="40" w:after="40" w:line="240" w:lineRule="auto"/>
              <w:ind w:firstLine="0"/>
              <w:jc w:val="left"/>
              <w:rPr>
                <w:sz w:val="20"/>
                <w:szCs w:val="20"/>
              </w:rPr>
            </w:pPr>
          </w:p>
        </w:tc>
        <w:tc>
          <w:tcPr>
            <w:tcW w:w="1770" w:type="dxa"/>
            <w:vAlign w:val="bottom"/>
          </w:tcPr>
          <w:p w14:paraId="41340E42" w14:textId="77777777" w:rsidR="00DF2223" w:rsidRPr="00662E5B" w:rsidRDefault="00DF2223" w:rsidP="0039140F">
            <w:pPr>
              <w:tabs>
                <w:tab w:val="decimal" w:pos="659"/>
              </w:tabs>
              <w:spacing w:before="40" w:after="40" w:line="240" w:lineRule="auto"/>
              <w:ind w:firstLine="0"/>
              <w:jc w:val="left"/>
              <w:rPr>
                <w:sz w:val="20"/>
                <w:szCs w:val="20"/>
              </w:rPr>
            </w:pPr>
          </w:p>
        </w:tc>
        <w:tc>
          <w:tcPr>
            <w:tcW w:w="903" w:type="dxa"/>
            <w:tcBorders>
              <w:right w:val="single" w:sz="4" w:space="0" w:color="auto"/>
            </w:tcBorders>
            <w:vAlign w:val="bottom"/>
          </w:tcPr>
          <w:p w14:paraId="0513DCE3" w14:textId="77777777" w:rsidR="00DF2223" w:rsidRPr="00662E5B" w:rsidRDefault="00DF2223" w:rsidP="0039140F">
            <w:pPr>
              <w:spacing w:before="40" w:after="40" w:line="240" w:lineRule="auto"/>
              <w:ind w:firstLine="0"/>
              <w:jc w:val="center"/>
              <w:rPr>
                <w:sz w:val="20"/>
                <w:szCs w:val="20"/>
              </w:rPr>
            </w:pPr>
            <w:r w:rsidRPr="00662E5B">
              <w:rPr>
                <w:color w:val="000000"/>
                <w:sz w:val="20"/>
                <w:szCs w:val="20"/>
              </w:rPr>
              <w:t>0.168</w:t>
            </w:r>
          </w:p>
        </w:tc>
      </w:tr>
      <w:tr w:rsidR="00DF2223" w:rsidRPr="00662E5B" w14:paraId="3ED6C83F" w14:textId="77777777" w:rsidTr="0039140F">
        <w:trPr>
          <w:jc w:val="center"/>
        </w:trPr>
        <w:tc>
          <w:tcPr>
            <w:tcW w:w="3147" w:type="dxa"/>
            <w:tcBorders>
              <w:left w:val="single" w:sz="4" w:space="0" w:color="auto"/>
            </w:tcBorders>
          </w:tcPr>
          <w:p w14:paraId="32FE35BE" w14:textId="0C61689F" w:rsidR="00DF2223" w:rsidRPr="00662E5B" w:rsidRDefault="00DF2223" w:rsidP="0039140F">
            <w:pPr>
              <w:spacing w:before="40" w:after="40" w:line="240" w:lineRule="auto"/>
              <w:ind w:left="181" w:firstLine="0"/>
              <w:jc w:val="left"/>
              <w:rPr>
                <w:sz w:val="20"/>
                <w:szCs w:val="20"/>
              </w:rPr>
            </w:pPr>
            <w:r w:rsidRPr="00662E5B">
              <w:rPr>
                <w:sz w:val="20"/>
                <w:szCs w:val="20"/>
              </w:rPr>
              <w:t>No</w:t>
            </w:r>
          </w:p>
        </w:tc>
        <w:tc>
          <w:tcPr>
            <w:tcW w:w="1770" w:type="dxa"/>
            <w:tcBorders>
              <w:left w:val="nil"/>
            </w:tcBorders>
            <w:vAlign w:val="bottom"/>
          </w:tcPr>
          <w:p w14:paraId="5D608F37" w14:textId="77777777" w:rsidR="00DF2223" w:rsidRPr="00662E5B" w:rsidRDefault="00DF2223" w:rsidP="0039140F">
            <w:pPr>
              <w:tabs>
                <w:tab w:val="decimal" w:pos="692"/>
              </w:tabs>
              <w:spacing w:before="40" w:after="40" w:line="240" w:lineRule="auto"/>
              <w:ind w:firstLine="0"/>
              <w:jc w:val="left"/>
              <w:rPr>
                <w:sz w:val="20"/>
                <w:szCs w:val="20"/>
              </w:rPr>
            </w:pPr>
            <w:r w:rsidRPr="00662E5B">
              <w:rPr>
                <w:color w:val="000000"/>
                <w:sz w:val="20"/>
                <w:szCs w:val="20"/>
              </w:rPr>
              <w:t>876 (82.5)</w:t>
            </w:r>
          </w:p>
        </w:tc>
        <w:tc>
          <w:tcPr>
            <w:tcW w:w="1770" w:type="dxa"/>
            <w:vAlign w:val="bottom"/>
          </w:tcPr>
          <w:p w14:paraId="5C631EF9" w14:textId="77777777" w:rsidR="00DF2223" w:rsidRPr="00662E5B" w:rsidRDefault="00DF2223" w:rsidP="0039140F">
            <w:pPr>
              <w:tabs>
                <w:tab w:val="decimal" w:pos="630"/>
              </w:tabs>
              <w:spacing w:before="40" w:after="40" w:line="240" w:lineRule="auto"/>
              <w:ind w:firstLine="0"/>
              <w:jc w:val="left"/>
              <w:rPr>
                <w:sz w:val="20"/>
                <w:szCs w:val="20"/>
              </w:rPr>
            </w:pPr>
            <w:r w:rsidRPr="00662E5B">
              <w:rPr>
                <w:color w:val="000000"/>
                <w:sz w:val="20"/>
                <w:szCs w:val="20"/>
              </w:rPr>
              <w:t>121 (11.4)</w:t>
            </w:r>
          </w:p>
        </w:tc>
        <w:tc>
          <w:tcPr>
            <w:tcW w:w="1770" w:type="dxa"/>
            <w:vAlign w:val="bottom"/>
          </w:tcPr>
          <w:p w14:paraId="61A8292C" w14:textId="77777777" w:rsidR="00DF2223" w:rsidRPr="00662E5B" w:rsidRDefault="00DF2223" w:rsidP="0039140F">
            <w:pPr>
              <w:tabs>
                <w:tab w:val="decimal" w:pos="659"/>
              </w:tabs>
              <w:spacing w:before="40" w:after="40" w:line="240" w:lineRule="auto"/>
              <w:ind w:firstLine="0"/>
              <w:jc w:val="left"/>
              <w:rPr>
                <w:sz w:val="20"/>
                <w:szCs w:val="20"/>
              </w:rPr>
            </w:pPr>
            <w:r w:rsidRPr="00662E5B">
              <w:rPr>
                <w:color w:val="000000"/>
                <w:sz w:val="20"/>
                <w:szCs w:val="20"/>
              </w:rPr>
              <w:t>65 (6.1)</w:t>
            </w:r>
          </w:p>
        </w:tc>
        <w:tc>
          <w:tcPr>
            <w:tcW w:w="903" w:type="dxa"/>
            <w:tcBorders>
              <w:right w:val="single" w:sz="4" w:space="0" w:color="auto"/>
            </w:tcBorders>
            <w:vAlign w:val="bottom"/>
          </w:tcPr>
          <w:p w14:paraId="0B405A59" w14:textId="77777777" w:rsidR="00DF2223" w:rsidRPr="00662E5B" w:rsidRDefault="00DF2223" w:rsidP="0039140F">
            <w:pPr>
              <w:spacing w:before="40" w:after="40" w:line="240" w:lineRule="auto"/>
              <w:ind w:firstLine="0"/>
              <w:jc w:val="center"/>
              <w:rPr>
                <w:sz w:val="20"/>
                <w:szCs w:val="20"/>
              </w:rPr>
            </w:pPr>
          </w:p>
        </w:tc>
      </w:tr>
      <w:tr w:rsidR="00DF2223" w:rsidRPr="00662E5B" w14:paraId="1D6608F9" w14:textId="77777777" w:rsidTr="0039140F">
        <w:trPr>
          <w:jc w:val="center"/>
        </w:trPr>
        <w:tc>
          <w:tcPr>
            <w:tcW w:w="3147" w:type="dxa"/>
            <w:tcBorders>
              <w:left w:val="single" w:sz="4" w:space="0" w:color="auto"/>
            </w:tcBorders>
          </w:tcPr>
          <w:p w14:paraId="50CCF067" w14:textId="64F4DDF2" w:rsidR="00DF2223" w:rsidRPr="00662E5B" w:rsidRDefault="00DF2223" w:rsidP="0039140F">
            <w:pPr>
              <w:spacing w:before="40" w:after="40" w:line="240" w:lineRule="auto"/>
              <w:ind w:left="181" w:firstLine="0"/>
              <w:jc w:val="left"/>
              <w:rPr>
                <w:sz w:val="20"/>
                <w:szCs w:val="20"/>
              </w:rPr>
            </w:pPr>
            <w:r w:rsidRPr="00662E5B">
              <w:rPr>
                <w:sz w:val="20"/>
                <w:szCs w:val="20"/>
              </w:rPr>
              <w:t>Yes</w:t>
            </w:r>
          </w:p>
        </w:tc>
        <w:tc>
          <w:tcPr>
            <w:tcW w:w="1770" w:type="dxa"/>
            <w:tcBorders>
              <w:left w:val="nil"/>
            </w:tcBorders>
            <w:vAlign w:val="bottom"/>
          </w:tcPr>
          <w:p w14:paraId="612F7F40" w14:textId="77777777" w:rsidR="00DF2223" w:rsidRPr="00662E5B" w:rsidRDefault="00DF2223" w:rsidP="0039140F">
            <w:pPr>
              <w:tabs>
                <w:tab w:val="decimal" w:pos="692"/>
              </w:tabs>
              <w:spacing w:before="40" w:after="40" w:line="240" w:lineRule="auto"/>
              <w:ind w:firstLine="0"/>
              <w:jc w:val="left"/>
              <w:rPr>
                <w:sz w:val="20"/>
                <w:szCs w:val="20"/>
              </w:rPr>
            </w:pPr>
            <w:r w:rsidRPr="00662E5B">
              <w:rPr>
                <w:color w:val="000000"/>
                <w:sz w:val="20"/>
                <w:szCs w:val="20"/>
              </w:rPr>
              <w:t>60 (77.9)</w:t>
            </w:r>
          </w:p>
        </w:tc>
        <w:tc>
          <w:tcPr>
            <w:tcW w:w="1770" w:type="dxa"/>
            <w:vAlign w:val="bottom"/>
          </w:tcPr>
          <w:p w14:paraId="7631A04D" w14:textId="77777777" w:rsidR="00DF2223" w:rsidRPr="00662E5B" w:rsidRDefault="00DF2223" w:rsidP="0039140F">
            <w:pPr>
              <w:tabs>
                <w:tab w:val="decimal" w:pos="630"/>
              </w:tabs>
              <w:spacing w:before="40" w:after="40" w:line="240" w:lineRule="auto"/>
              <w:ind w:firstLine="0"/>
              <w:jc w:val="left"/>
              <w:rPr>
                <w:sz w:val="20"/>
                <w:szCs w:val="20"/>
              </w:rPr>
            </w:pPr>
            <w:r w:rsidRPr="00662E5B">
              <w:rPr>
                <w:color w:val="000000"/>
                <w:sz w:val="20"/>
                <w:szCs w:val="20"/>
              </w:rPr>
              <w:t>14 (18.2)</w:t>
            </w:r>
          </w:p>
        </w:tc>
        <w:tc>
          <w:tcPr>
            <w:tcW w:w="1770" w:type="dxa"/>
            <w:vAlign w:val="bottom"/>
          </w:tcPr>
          <w:p w14:paraId="68DF92F2" w14:textId="77777777" w:rsidR="00DF2223" w:rsidRPr="00662E5B" w:rsidRDefault="00DF2223" w:rsidP="0039140F">
            <w:pPr>
              <w:tabs>
                <w:tab w:val="decimal" w:pos="659"/>
              </w:tabs>
              <w:spacing w:before="40" w:after="40" w:line="240" w:lineRule="auto"/>
              <w:ind w:firstLine="0"/>
              <w:jc w:val="left"/>
              <w:rPr>
                <w:sz w:val="20"/>
                <w:szCs w:val="20"/>
              </w:rPr>
            </w:pPr>
            <w:r w:rsidRPr="00662E5B">
              <w:rPr>
                <w:color w:val="000000"/>
                <w:sz w:val="20"/>
                <w:szCs w:val="20"/>
              </w:rPr>
              <w:t>3 (3.9)</w:t>
            </w:r>
          </w:p>
        </w:tc>
        <w:tc>
          <w:tcPr>
            <w:tcW w:w="903" w:type="dxa"/>
            <w:tcBorders>
              <w:right w:val="single" w:sz="4" w:space="0" w:color="auto"/>
            </w:tcBorders>
            <w:vAlign w:val="bottom"/>
          </w:tcPr>
          <w:p w14:paraId="64153A2F" w14:textId="77777777" w:rsidR="00DF2223" w:rsidRPr="00662E5B" w:rsidRDefault="00DF2223" w:rsidP="0039140F">
            <w:pPr>
              <w:spacing w:before="40" w:after="40" w:line="240" w:lineRule="auto"/>
              <w:ind w:firstLine="0"/>
              <w:jc w:val="center"/>
              <w:rPr>
                <w:sz w:val="20"/>
                <w:szCs w:val="20"/>
              </w:rPr>
            </w:pPr>
          </w:p>
        </w:tc>
      </w:tr>
      <w:tr w:rsidR="00DF2223" w:rsidRPr="00662E5B" w14:paraId="0819CABB" w14:textId="77777777" w:rsidTr="0039140F">
        <w:trPr>
          <w:jc w:val="center"/>
        </w:trPr>
        <w:tc>
          <w:tcPr>
            <w:tcW w:w="3147" w:type="dxa"/>
            <w:tcBorders>
              <w:left w:val="single" w:sz="4" w:space="0" w:color="auto"/>
            </w:tcBorders>
          </w:tcPr>
          <w:p w14:paraId="6E730182" w14:textId="77777777" w:rsidR="00DF2223" w:rsidRPr="00662E5B" w:rsidRDefault="00DF2223" w:rsidP="0039140F">
            <w:pPr>
              <w:spacing w:before="40" w:after="40" w:line="240" w:lineRule="auto"/>
              <w:ind w:firstLine="0"/>
              <w:jc w:val="left"/>
              <w:rPr>
                <w:sz w:val="20"/>
                <w:szCs w:val="20"/>
              </w:rPr>
            </w:pPr>
            <w:r w:rsidRPr="00662E5B">
              <w:rPr>
                <w:sz w:val="20"/>
                <w:szCs w:val="20"/>
              </w:rPr>
              <w:t>Other substance use disorder</w:t>
            </w:r>
            <w:r w:rsidRPr="00662E5B">
              <w:rPr>
                <w:sz w:val="20"/>
                <w:szCs w:val="20"/>
                <w:vertAlign w:val="superscript"/>
              </w:rPr>
              <w:t>b</w:t>
            </w:r>
          </w:p>
        </w:tc>
        <w:tc>
          <w:tcPr>
            <w:tcW w:w="1770" w:type="dxa"/>
            <w:tcBorders>
              <w:left w:val="nil"/>
            </w:tcBorders>
            <w:vAlign w:val="bottom"/>
          </w:tcPr>
          <w:p w14:paraId="4D0DDC40" w14:textId="77777777" w:rsidR="00DF2223" w:rsidRPr="00662E5B" w:rsidRDefault="00DF2223" w:rsidP="0039140F">
            <w:pPr>
              <w:tabs>
                <w:tab w:val="decimal" w:pos="692"/>
              </w:tabs>
              <w:spacing w:before="40" w:after="40" w:line="240" w:lineRule="auto"/>
              <w:ind w:firstLine="0"/>
              <w:jc w:val="left"/>
              <w:rPr>
                <w:sz w:val="20"/>
                <w:szCs w:val="20"/>
              </w:rPr>
            </w:pPr>
          </w:p>
        </w:tc>
        <w:tc>
          <w:tcPr>
            <w:tcW w:w="1770" w:type="dxa"/>
            <w:vAlign w:val="bottom"/>
          </w:tcPr>
          <w:p w14:paraId="27C75F30" w14:textId="77777777" w:rsidR="00DF2223" w:rsidRPr="00662E5B" w:rsidRDefault="00DF2223" w:rsidP="0039140F">
            <w:pPr>
              <w:tabs>
                <w:tab w:val="decimal" w:pos="630"/>
              </w:tabs>
              <w:spacing w:before="40" w:after="40" w:line="240" w:lineRule="auto"/>
              <w:ind w:firstLine="0"/>
              <w:jc w:val="left"/>
              <w:rPr>
                <w:sz w:val="20"/>
                <w:szCs w:val="20"/>
              </w:rPr>
            </w:pPr>
          </w:p>
        </w:tc>
        <w:tc>
          <w:tcPr>
            <w:tcW w:w="1770" w:type="dxa"/>
            <w:vAlign w:val="bottom"/>
          </w:tcPr>
          <w:p w14:paraId="269B8968" w14:textId="77777777" w:rsidR="00DF2223" w:rsidRPr="00662E5B" w:rsidRDefault="00DF2223" w:rsidP="0039140F">
            <w:pPr>
              <w:tabs>
                <w:tab w:val="decimal" w:pos="659"/>
              </w:tabs>
              <w:spacing w:before="40" w:after="40" w:line="240" w:lineRule="auto"/>
              <w:ind w:firstLine="0"/>
              <w:jc w:val="left"/>
              <w:rPr>
                <w:sz w:val="20"/>
                <w:szCs w:val="20"/>
              </w:rPr>
            </w:pPr>
          </w:p>
        </w:tc>
        <w:tc>
          <w:tcPr>
            <w:tcW w:w="903" w:type="dxa"/>
            <w:tcBorders>
              <w:right w:val="single" w:sz="4" w:space="0" w:color="auto"/>
            </w:tcBorders>
            <w:vAlign w:val="bottom"/>
          </w:tcPr>
          <w:p w14:paraId="37F333DF" w14:textId="77777777" w:rsidR="00DF2223" w:rsidRPr="00662E5B" w:rsidRDefault="00DF2223" w:rsidP="0039140F">
            <w:pPr>
              <w:spacing w:before="40" w:after="40" w:line="240" w:lineRule="auto"/>
              <w:ind w:firstLine="0"/>
              <w:jc w:val="center"/>
              <w:rPr>
                <w:sz w:val="20"/>
                <w:szCs w:val="20"/>
              </w:rPr>
            </w:pPr>
            <w:r w:rsidRPr="00662E5B">
              <w:rPr>
                <w:color w:val="000000"/>
                <w:sz w:val="20"/>
                <w:szCs w:val="20"/>
              </w:rPr>
              <w:t>0.142</w:t>
            </w:r>
          </w:p>
        </w:tc>
      </w:tr>
      <w:tr w:rsidR="00DF2223" w:rsidRPr="00662E5B" w14:paraId="5603CE37" w14:textId="77777777" w:rsidTr="0039140F">
        <w:trPr>
          <w:jc w:val="center"/>
        </w:trPr>
        <w:tc>
          <w:tcPr>
            <w:tcW w:w="3147" w:type="dxa"/>
            <w:tcBorders>
              <w:left w:val="single" w:sz="4" w:space="0" w:color="auto"/>
            </w:tcBorders>
          </w:tcPr>
          <w:p w14:paraId="60831DCE" w14:textId="10CA0F2E" w:rsidR="00DF2223" w:rsidRPr="00662E5B" w:rsidRDefault="00DF2223" w:rsidP="0039140F">
            <w:pPr>
              <w:spacing w:before="40" w:after="40" w:line="240" w:lineRule="auto"/>
              <w:ind w:left="181" w:firstLine="0"/>
              <w:jc w:val="left"/>
              <w:rPr>
                <w:sz w:val="20"/>
                <w:szCs w:val="20"/>
              </w:rPr>
            </w:pPr>
            <w:r w:rsidRPr="00662E5B">
              <w:rPr>
                <w:sz w:val="20"/>
                <w:szCs w:val="20"/>
              </w:rPr>
              <w:t>No</w:t>
            </w:r>
          </w:p>
        </w:tc>
        <w:tc>
          <w:tcPr>
            <w:tcW w:w="1770" w:type="dxa"/>
            <w:tcBorders>
              <w:left w:val="nil"/>
            </w:tcBorders>
            <w:vAlign w:val="bottom"/>
          </w:tcPr>
          <w:p w14:paraId="211B58AE" w14:textId="77777777" w:rsidR="00DF2223" w:rsidRPr="00662E5B" w:rsidRDefault="00DF2223" w:rsidP="0039140F">
            <w:pPr>
              <w:tabs>
                <w:tab w:val="decimal" w:pos="692"/>
              </w:tabs>
              <w:spacing w:before="40" w:after="40" w:line="240" w:lineRule="auto"/>
              <w:ind w:firstLine="0"/>
              <w:jc w:val="left"/>
              <w:rPr>
                <w:sz w:val="20"/>
                <w:szCs w:val="20"/>
              </w:rPr>
            </w:pPr>
            <w:r w:rsidRPr="00662E5B">
              <w:rPr>
                <w:color w:val="000000"/>
                <w:sz w:val="20"/>
                <w:szCs w:val="20"/>
              </w:rPr>
              <w:t>582 (83.7)</w:t>
            </w:r>
          </w:p>
        </w:tc>
        <w:tc>
          <w:tcPr>
            <w:tcW w:w="1770" w:type="dxa"/>
            <w:vAlign w:val="bottom"/>
          </w:tcPr>
          <w:p w14:paraId="3125D3D1" w14:textId="77777777" w:rsidR="00DF2223" w:rsidRPr="00662E5B" w:rsidRDefault="00DF2223" w:rsidP="0039140F">
            <w:pPr>
              <w:tabs>
                <w:tab w:val="decimal" w:pos="630"/>
              </w:tabs>
              <w:spacing w:before="40" w:after="40" w:line="240" w:lineRule="auto"/>
              <w:ind w:firstLine="0"/>
              <w:jc w:val="left"/>
              <w:rPr>
                <w:sz w:val="20"/>
                <w:szCs w:val="20"/>
              </w:rPr>
            </w:pPr>
            <w:r w:rsidRPr="00662E5B">
              <w:rPr>
                <w:color w:val="000000"/>
                <w:sz w:val="20"/>
                <w:szCs w:val="20"/>
              </w:rPr>
              <w:t>72 (10.4)</w:t>
            </w:r>
          </w:p>
        </w:tc>
        <w:tc>
          <w:tcPr>
            <w:tcW w:w="1770" w:type="dxa"/>
            <w:vAlign w:val="bottom"/>
          </w:tcPr>
          <w:p w14:paraId="133BD324" w14:textId="77777777" w:rsidR="00DF2223" w:rsidRPr="00662E5B" w:rsidRDefault="00DF2223" w:rsidP="0039140F">
            <w:pPr>
              <w:tabs>
                <w:tab w:val="decimal" w:pos="659"/>
              </w:tabs>
              <w:spacing w:before="40" w:after="40" w:line="240" w:lineRule="auto"/>
              <w:ind w:firstLine="0"/>
              <w:jc w:val="left"/>
              <w:rPr>
                <w:sz w:val="20"/>
                <w:szCs w:val="20"/>
              </w:rPr>
            </w:pPr>
            <w:r w:rsidRPr="00662E5B">
              <w:rPr>
                <w:color w:val="000000"/>
                <w:sz w:val="20"/>
                <w:szCs w:val="20"/>
              </w:rPr>
              <w:t>41 (5.9)</w:t>
            </w:r>
          </w:p>
        </w:tc>
        <w:tc>
          <w:tcPr>
            <w:tcW w:w="903" w:type="dxa"/>
            <w:tcBorders>
              <w:right w:val="single" w:sz="4" w:space="0" w:color="auto"/>
            </w:tcBorders>
            <w:vAlign w:val="bottom"/>
          </w:tcPr>
          <w:p w14:paraId="791FDA3A" w14:textId="77777777" w:rsidR="00DF2223" w:rsidRPr="00662E5B" w:rsidRDefault="00DF2223" w:rsidP="0039140F">
            <w:pPr>
              <w:spacing w:before="40" w:after="40" w:line="240" w:lineRule="auto"/>
              <w:ind w:firstLine="0"/>
              <w:jc w:val="center"/>
              <w:rPr>
                <w:sz w:val="20"/>
                <w:szCs w:val="20"/>
              </w:rPr>
            </w:pPr>
          </w:p>
        </w:tc>
      </w:tr>
      <w:tr w:rsidR="00DF2223" w:rsidRPr="00662E5B" w14:paraId="13D954E7" w14:textId="77777777" w:rsidTr="0039140F">
        <w:trPr>
          <w:jc w:val="center"/>
        </w:trPr>
        <w:tc>
          <w:tcPr>
            <w:tcW w:w="3147" w:type="dxa"/>
            <w:tcBorders>
              <w:left w:val="single" w:sz="4" w:space="0" w:color="auto"/>
            </w:tcBorders>
          </w:tcPr>
          <w:p w14:paraId="6B0B0A97" w14:textId="2E670A40" w:rsidR="00DF2223" w:rsidRPr="00662E5B" w:rsidRDefault="00DF2223" w:rsidP="0039140F">
            <w:pPr>
              <w:spacing w:before="40" w:after="40" w:line="240" w:lineRule="auto"/>
              <w:ind w:left="181" w:firstLine="0"/>
              <w:jc w:val="left"/>
              <w:rPr>
                <w:sz w:val="20"/>
                <w:szCs w:val="20"/>
              </w:rPr>
            </w:pPr>
            <w:r w:rsidRPr="00662E5B">
              <w:rPr>
                <w:sz w:val="20"/>
                <w:szCs w:val="20"/>
              </w:rPr>
              <w:t>Yes</w:t>
            </w:r>
          </w:p>
        </w:tc>
        <w:tc>
          <w:tcPr>
            <w:tcW w:w="1770" w:type="dxa"/>
            <w:tcBorders>
              <w:left w:val="nil"/>
            </w:tcBorders>
            <w:vAlign w:val="bottom"/>
          </w:tcPr>
          <w:p w14:paraId="21A2314D" w14:textId="77777777" w:rsidR="00DF2223" w:rsidRPr="00662E5B" w:rsidRDefault="00DF2223" w:rsidP="0039140F">
            <w:pPr>
              <w:tabs>
                <w:tab w:val="decimal" w:pos="692"/>
              </w:tabs>
              <w:spacing w:before="40" w:after="40" w:line="240" w:lineRule="auto"/>
              <w:ind w:firstLine="0"/>
              <w:jc w:val="left"/>
              <w:rPr>
                <w:sz w:val="20"/>
                <w:szCs w:val="20"/>
              </w:rPr>
            </w:pPr>
            <w:r w:rsidRPr="00662E5B">
              <w:rPr>
                <w:color w:val="000000"/>
                <w:sz w:val="20"/>
                <w:szCs w:val="20"/>
              </w:rPr>
              <w:t>354 (79.7)</w:t>
            </w:r>
          </w:p>
        </w:tc>
        <w:tc>
          <w:tcPr>
            <w:tcW w:w="1770" w:type="dxa"/>
            <w:vAlign w:val="bottom"/>
          </w:tcPr>
          <w:p w14:paraId="664A26EB" w14:textId="77777777" w:rsidR="00DF2223" w:rsidRPr="00662E5B" w:rsidRDefault="00DF2223" w:rsidP="0039140F">
            <w:pPr>
              <w:tabs>
                <w:tab w:val="decimal" w:pos="630"/>
              </w:tabs>
              <w:spacing w:before="40" w:after="40" w:line="240" w:lineRule="auto"/>
              <w:ind w:firstLine="0"/>
              <w:jc w:val="left"/>
              <w:rPr>
                <w:sz w:val="20"/>
                <w:szCs w:val="20"/>
              </w:rPr>
            </w:pPr>
            <w:r w:rsidRPr="00662E5B">
              <w:rPr>
                <w:color w:val="000000"/>
                <w:sz w:val="20"/>
                <w:szCs w:val="20"/>
              </w:rPr>
              <w:t>63 (14.2)</w:t>
            </w:r>
          </w:p>
        </w:tc>
        <w:tc>
          <w:tcPr>
            <w:tcW w:w="1770" w:type="dxa"/>
            <w:vAlign w:val="bottom"/>
          </w:tcPr>
          <w:p w14:paraId="45C3FE4E" w14:textId="77777777" w:rsidR="00DF2223" w:rsidRPr="00662E5B" w:rsidRDefault="00DF2223" w:rsidP="0039140F">
            <w:pPr>
              <w:tabs>
                <w:tab w:val="decimal" w:pos="659"/>
              </w:tabs>
              <w:spacing w:before="40" w:after="40" w:line="240" w:lineRule="auto"/>
              <w:ind w:firstLine="0"/>
              <w:jc w:val="left"/>
              <w:rPr>
                <w:sz w:val="20"/>
                <w:szCs w:val="20"/>
              </w:rPr>
            </w:pPr>
            <w:r w:rsidRPr="00662E5B">
              <w:rPr>
                <w:color w:val="000000"/>
                <w:sz w:val="20"/>
                <w:szCs w:val="20"/>
              </w:rPr>
              <w:t>27 (6.1)</w:t>
            </w:r>
          </w:p>
        </w:tc>
        <w:tc>
          <w:tcPr>
            <w:tcW w:w="903" w:type="dxa"/>
            <w:tcBorders>
              <w:right w:val="single" w:sz="4" w:space="0" w:color="auto"/>
            </w:tcBorders>
            <w:vAlign w:val="bottom"/>
          </w:tcPr>
          <w:p w14:paraId="0AFFD69F" w14:textId="77777777" w:rsidR="00DF2223" w:rsidRPr="00662E5B" w:rsidRDefault="00DF2223" w:rsidP="0039140F">
            <w:pPr>
              <w:spacing w:before="40" w:after="40" w:line="240" w:lineRule="auto"/>
              <w:ind w:firstLine="0"/>
              <w:jc w:val="center"/>
              <w:rPr>
                <w:sz w:val="20"/>
                <w:szCs w:val="20"/>
              </w:rPr>
            </w:pPr>
          </w:p>
        </w:tc>
      </w:tr>
      <w:tr w:rsidR="00DF2223" w:rsidRPr="00662E5B" w14:paraId="34EE3B7C" w14:textId="77777777" w:rsidTr="0039140F">
        <w:trPr>
          <w:jc w:val="center"/>
        </w:trPr>
        <w:tc>
          <w:tcPr>
            <w:tcW w:w="3147" w:type="dxa"/>
            <w:tcBorders>
              <w:left w:val="single" w:sz="4" w:space="0" w:color="auto"/>
            </w:tcBorders>
          </w:tcPr>
          <w:p w14:paraId="139ACBCE" w14:textId="77777777" w:rsidR="00DF2223" w:rsidRPr="00662E5B" w:rsidRDefault="00DF2223" w:rsidP="0039140F">
            <w:pPr>
              <w:spacing w:before="40" w:after="40" w:line="240" w:lineRule="auto"/>
              <w:ind w:firstLine="0"/>
              <w:jc w:val="left"/>
              <w:rPr>
                <w:sz w:val="20"/>
                <w:szCs w:val="20"/>
              </w:rPr>
            </w:pPr>
            <w:r w:rsidRPr="00662E5B">
              <w:rPr>
                <w:sz w:val="20"/>
                <w:szCs w:val="20"/>
              </w:rPr>
              <w:t>Acute pain condition</w:t>
            </w:r>
            <w:r w:rsidRPr="00662E5B">
              <w:rPr>
                <w:sz w:val="20"/>
                <w:szCs w:val="20"/>
                <w:vertAlign w:val="superscript"/>
              </w:rPr>
              <w:t>b</w:t>
            </w:r>
          </w:p>
        </w:tc>
        <w:tc>
          <w:tcPr>
            <w:tcW w:w="1770" w:type="dxa"/>
            <w:tcBorders>
              <w:left w:val="nil"/>
            </w:tcBorders>
            <w:vAlign w:val="bottom"/>
          </w:tcPr>
          <w:p w14:paraId="348965EB" w14:textId="77777777" w:rsidR="00DF2223" w:rsidRPr="00662E5B" w:rsidRDefault="00DF2223" w:rsidP="0039140F">
            <w:pPr>
              <w:tabs>
                <w:tab w:val="decimal" w:pos="692"/>
              </w:tabs>
              <w:spacing w:before="40" w:after="40" w:line="240" w:lineRule="auto"/>
              <w:ind w:firstLine="0"/>
              <w:jc w:val="left"/>
              <w:rPr>
                <w:sz w:val="20"/>
                <w:szCs w:val="20"/>
              </w:rPr>
            </w:pPr>
          </w:p>
        </w:tc>
        <w:tc>
          <w:tcPr>
            <w:tcW w:w="1770" w:type="dxa"/>
            <w:vAlign w:val="bottom"/>
          </w:tcPr>
          <w:p w14:paraId="1617B82C" w14:textId="77777777" w:rsidR="00DF2223" w:rsidRPr="00662E5B" w:rsidRDefault="00DF2223" w:rsidP="0039140F">
            <w:pPr>
              <w:tabs>
                <w:tab w:val="decimal" w:pos="630"/>
              </w:tabs>
              <w:spacing w:before="40" w:after="40" w:line="240" w:lineRule="auto"/>
              <w:ind w:firstLine="0"/>
              <w:jc w:val="left"/>
              <w:rPr>
                <w:sz w:val="20"/>
                <w:szCs w:val="20"/>
              </w:rPr>
            </w:pPr>
          </w:p>
        </w:tc>
        <w:tc>
          <w:tcPr>
            <w:tcW w:w="1770" w:type="dxa"/>
            <w:vAlign w:val="bottom"/>
          </w:tcPr>
          <w:p w14:paraId="2701349F" w14:textId="77777777" w:rsidR="00DF2223" w:rsidRPr="00662E5B" w:rsidRDefault="00DF2223" w:rsidP="0039140F">
            <w:pPr>
              <w:tabs>
                <w:tab w:val="decimal" w:pos="659"/>
              </w:tabs>
              <w:spacing w:before="40" w:after="40" w:line="240" w:lineRule="auto"/>
              <w:ind w:firstLine="0"/>
              <w:jc w:val="left"/>
              <w:rPr>
                <w:sz w:val="20"/>
                <w:szCs w:val="20"/>
              </w:rPr>
            </w:pPr>
          </w:p>
        </w:tc>
        <w:tc>
          <w:tcPr>
            <w:tcW w:w="903" w:type="dxa"/>
            <w:tcBorders>
              <w:right w:val="single" w:sz="4" w:space="0" w:color="auto"/>
            </w:tcBorders>
            <w:vAlign w:val="bottom"/>
          </w:tcPr>
          <w:p w14:paraId="744C79EC" w14:textId="77777777" w:rsidR="00DF2223" w:rsidRPr="00662E5B" w:rsidRDefault="00DF2223" w:rsidP="0039140F">
            <w:pPr>
              <w:spacing w:before="40" w:after="40" w:line="240" w:lineRule="auto"/>
              <w:ind w:firstLine="0"/>
              <w:jc w:val="center"/>
              <w:rPr>
                <w:sz w:val="20"/>
                <w:szCs w:val="20"/>
              </w:rPr>
            </w:pPr>
            <w:r w:rsidRPr="00662E5B">
              <w:rPr>
                <w:color w:val="000000"/>
                <w:sz w:val="20"/>
                <w:szCs w:val="20"/>
              </w:rPr>
              <w:t>0.031</w:t>
            </w:r>
          </w:p>
        </w:tc>
      </w:tr>
      <w:tr w:rsidR="00DF2223" w:rsidRPr="00662E5B" w14:paraId="6599B739" w14:textId="77777777" w:rsidTr="0039140F">
        <w:trPr>
          <w:jc w:val="center"/>
        </w:trPr>
        <w:tc>
          <w:tcPr>
            <w:tcW w:w="3147" w:type="dxa"/>
            <w:tcBorders>
              <w:left w:val="single" w:sz="4" w:space="0" w:color="auto"/>
            </w:tcBorders>
          </w:tcPr>
          <w:p w14:paraId="326CDB7D" w14:textId="00198FBC" w:rsidR="00DF2223" w:rsidRPr="00662E5B" w:rsidRDefault="00DF2223" w:rsidP="0039140F">
            <w:pPr>
              <w:spacing w:before="40" w:after="40" w:line="240" w:lineRule="auto"/>
              <w:ind w:left="181" w:firstLine="0"/>
              <w:jc w:val="left"/>
              <w:rPr>
                <w:sz w:val="20"/>
                <w:szCs w:val="20"/>
              </w:rPr>
            </w:pPr>
            <w:r w:rsidRPr="00662E5B">
              <w:rPr>
                <w:sz w:val="20"/>
                <w:szCs w:val="20"/>
              </w:rPr>
              <w:lastRenderedPageBreak/>
              <w:t>No</w:t>
            </w:r>
          </w:p>
        </w:tc>
        <w:tc>
          <w:tcPr>
            <w:tcW w:w="1770" w:type="dxa"/>
            <w:tcBorders>
              <w:left w:val="nil"/>
            </w:tcBorders>
            <w:vAlign w:val="bottom"/>
          </w:tcPr>
          <w:p w14:paraId="152D2347" w14:textId="77777777" w:rsidR="00DF2223" w:rsidRPr="00662E5B" w:rsidRDefault="00DF2223" w:rsidP="0039140F">
            <w:pPr>
              <w:tabs>
                <w:tab w:val="decimal" w:pos="692"/>
              </w:tabs>
              <w:spacing w:before="40" w:after="40" w:line="240" w:lineRule="auto"/>
              <w:ind w:firstLine="0"/>
              <w:jc w:val="left"/>
              <w:rPr>
                <w:sz w:val="20"/>
                <w:szCs w:val="20"/>
              </w:rPr>
            </w:pPr>
            <w:r w:rsidRPr="00662E5B">
              <w:rPr>
                <w:color w:val="000000"/>
                <w:sz w:val="20"/>
                <w:szCs w:val="20"/>
              </w:rPr>
              <w:t>660 (80.5)</w:t>
            </w:r>
          </w:p>
        </w:tc>
        <w:tc>
          <w:tcPr>
            <w:tcW w:w="1770" w:type="dxa"/>
            <w:vAlign w:val="bottom"/>
          </w:tcPr>
          <w:p w14:paraId="7FAF1E99" w14:textId="77777777" w:rsidR="00DF2223" w:rsidRPr="00662E5B" w:rsidRDefault="00DF2223" w:rsidP="0039140F">
            <w:pPr>
              <w:tabs>
                <w:tab w:val="decimal" w:pos="630"/>
              </w:tabs>
              <w:spacing w:before="40" w:after="40" w:line="240" w:lineRule="auto"/>
              <w:ind w:firstLine="0"/>
              <w:jc w:val="left"/>
              <w:rPr>
                <w:sz w:val="20"/>
                <w:szCs w:val="20"/>
              </w:rPr>
            </w:pPr>
            <w:r w:rsidRPr="00662E5B">
              <w:rPr>
                <w:color w:val="000000"/>
                <w:sz w:val="20"/>
                <w:szCs w:val="20"/>
              </w:rPr>
              <w:t>103 (12.6)</w:t>
            </w:r>
          </w:p>
        </w:tc>
        <w:tc>
          <w:tcPr>
            <w:tcW w:w="1770" w:type="dxa"/>
            <w:vAlign w:val="bottom"/>
          </w:tcPr>
          <w:p w14:paraId="7C35E28B" w14:textId="77777777" w:rsidR="00DF2223" w:rsidRPr="00662E5B" w:rsidRDefault="00DF2223" w:rsidP="0039140F">
            <w:pPr>
              <w:tabs>
                <w:tab w:val="decimal" w:pos="659"/>
              </w:tabs>
              <w:spacing w:before="40" w:after="40" w:line="240" w:lineRule="auto"/>
              <w:ind w:firstLine="0"/>
              <w:jc w:val="left"/>
              <w:rPr>
                <w:sz w:val="20"/>
                <w:szCs w:val="20"/>
              </w:rPr>
            </w:pPr>
            <w:r w:rsidRPr="00662E5B">
              <w:rPr>
                <w:color w:val="000000"/>
                <w:sz w:val="20"/>
                <w:szCs w:val="20"/>
              </w:rPr>
              <w:t>57 (7.0)</w:t>
            </w:r>
          </w:p>
        </w:tc>
        <w:tc>
          <w:tcPr>
            <w:tcW w:w="903" w:type="dxa"/>
            <w:tcBorders>
              <w:right w:val="single" w:sz="4" w:space="0" w:color="auto"/>
            </w:tcBorders>
            <w:vAlign w:val="bottom"/>
          </w:tcPr>
          <w:p w14:paraId="3A40DE37" w14:textId="77777777" w:rsidR="00DF2223" w:rsidRPr="00662E5B" w:rsidRDefault="00DF2223" w:rsidP="0039140F">
            <w:pPr>
              <w:spacing w:before="40" w:after="40" w:line="240" w:lineRule="auto"/>
              <w:ind w:firstLine="0"/>
              <w:jc w:val="center"/>
              <w:rPr>
                <w:sz w:val="20"/>
                <w:szCs w:val="20"/>
              </w:rPr>
            </w:pPr>
          </w:p>
        </w:tc>
      </w:tr>
      <w:tr w:rsidR="00DF2223" w:rsidRPr="00662E5B" w14:paraId="29092450" w14:textId="77777777" w:rsidTr="0039140F">
        <w:trPr>
          <w:jc w:val="center"/>
        </w:trPr>
        <w:tc>
          <w:tcPr>
            <w:tcW w:w="3147" w:type="dxa"/>
            <w:tcBorders>
              <w:left w:val="single" w:sz="4" w:space="0" w:color="auto"/>
            </w:tcBorders>
          </w:tcPr>
          <w:p w14:paraId="5516FE57" w14:textId="7D277D06" w:rsidR="00DF2223" w:rsidRPr="00662E5B" w:rsidRDefault="00DF2223" w:rsidP="0039140F">
            <w:pPr>
              <w:spacing w:before="40" w:after="40" w:line="240" w:lineRule="auto"/>
              <w:ind w:left="181" w:firstLine="0"/>
              <w:jc w:val="left"/>
              <w:rPr>
                <w:sz w:val="20"/>
                <w:szCs w:val="20"/>
              </w:rPr>
            </w:pPr>
            <w:r w:rsidRPr="00662E5B">
              <w:rPr>
                <w:sz w:val="20"/>
                <w:szCs w:val="20"/>
              </w:rPr>
              <w:t>Yes</w:t>
            </w:r>
          </w:p>
        </w:tc>
        <w:tc>
          <w:tcPr>
            <w:tcW w:w="1770" w:type="dxa"/>
            <w:tcBorders>
              <w:left w:val="nil"/>
            </w:tcBorders>
            <w:vAlign w:val="bottom"/>
          </w:tcPr>
          <w:p w14:paraId="6E283A60" w14:textId="77777777" w:rsidR="00DF2223" w:rsidRPr="00662E5B" w:rsidRDefault="00DF2223" w:rsidP="0039140F">
            <w:pPr>
              <w:tabs>
                <w:tab w:val="decimal" w:pos="692"/>
              </w:tabs>
              <w:spacing w:before="40" w:after="40" w:line="240" w:lineRule="auto"/>
              <w:ind w:firstLine="0"/>
              <w:jc w:val="left"/>
              <w:rPr>
                <w:sz w:val="20"/>
                <w:szCs w:val="20"/>
              </w:rPr>
            </w:pPr>
            <w:r w:rsidRPr="00662E5B">
              <w:rPr>
                <w:color w:val="000000"/>
                <w:sz w:val="20"/>
                <w:szCs w:val="20"/>
              </w:rPr>
              <w:t>276 (86.5)</w:t>
            </w:r>
          </w:p>
        </w:tc>
        <w:tc>
          <w:tcPr>
            <w:tcW w:w="1770" w:type="dxa"/>
            <w:vAlign w:val="bottom"/>
          </w:tcPr>
          <w:p w14:paraId="18546EDC" w14:textId="77777777" w:rsidR="00DF2223" w:rsidRPr="00662E5B" w:rsidRDefault="00DF2223" w:rsidP="0039140F">
            <w:pPr>
              <w:tabs>
                <w:tab w:val="decimal" w:pos="630"/>
              </w:tabs>
              <w:spacing w:before="40" w:after="40" w:line="240" w:lineRule="auto"/>
              <w:ind w:firstLine="0"/>
              <w:jc w:val="left"/>
              <w:rPr>
                <w:sz w:val="20"/>
                <w:szCs w:val="20"/>
              </w:rPr>
            </w:pPr>
            <w:r w:rsidRPr="00662E5B">
              <w:rPr>
                <w:color w:val="000000"/>
                <w:sz w:val="20"/>
                <w:szCs w:val="20"/>
              </w:rPr>
              <w:t>32 (10.0)</w:t>
            </w:r>
          </w:p>
        </w:tc>
        <w:tc>
          <w:tcPr>
            <w:tcW w:w="1770" w:type="dxa"/>
            <w:vAlign w:val="bottom"/>
          </w:tcPr>
          <w:p w14:paraId="7A2DBCAB" w14:textId="77777777" w:rsidR="00DF2223" w:rsidRPr="00662E5B" w:rsidRDefault="00DF2223" w:rsidP="0039140F">
            <w:pPr>
              <w:tabs>
                <w:tab w:val="decimal" w:pos="659"/>
              </w:tabs>
              <w:spacing w:before="40" w:after="40" w:line="240" w:lineRule="auto"/>
              <w:ind w:firstLine="0"/>
              <w:jc w:val="left"/>
              <w:rPr>
                <w:sz w:val="20"/>
                <w:szCs w:val="20"/>
              </w:rPr>
            </w:pPr>
            <w:r w:rsidRPr="00662E5B">
              <w:rPr>
                <w:color w:val="000000"/>
                <w:sz w:val="20"/>
                <w:szCs w:val="20"/>
              </w:rPr>
              <w:t>11 (3.4)</w:t>
            </w:r>
          </w:p>
        </w:tc>
        <w:tc>
          <w:tcPr>
            <w:tcW w:w="903" w:type="dxa"/>
            <w:tcBorders>
              <w:right w:val="single" w:sz="4" w:space="0" w:color="auto"/>
            </w:tcBorders>
            <w:vAlign w:val="bottom"/>
          </w:tcPr>
          <w:p w14:paraId="47ABE8A7" w14:textId="77777777" w:rsidR="00DF2223" w:rsidRPr="00662E5B" w:rsidRDefault="00DF2223" w:rsidP="0039140F">
            <w:pPr>
              <w:spacing w:before="40" w:after="40" w:line="240" w:lineRule="auto"/>
              <w:ind w:firstLine="0"/>
              <w:jc w:val="center"/>
              <w:rPr>
                <w:sz w:val="20"/>
                <w:szCs w:val="20"/>
              </w:rPr>
            </w:pPr>
          </w:p>
        </w:tc>
      </w:tr>
      <w:tr w:rsidR="00DF2223" w:rsidRPr="00662E5B" w14:paraId="55A1944A" w14:textId="77777777" w:rsidTr="0039140F">
        <w:trPr>
          <w:jc w:val="center"/>
        </w:trPr>
        <w:tc>
          <w:tcPr>
            <w:tcW w:w="3147" w:type="dxa"/>
            <w:tcBorders>
              <w:left w:val="single" w:sz="4" w:space="0" w:color="auto"/>
            </w:tcBorders>
          </w:tcPr>
          <w:p w14:paraId="5EC2DC24" w14:textId="77777777" w:rsidR="00DF2223" w:rsidRPr="00662E5B" w:rsidRDefault="00DF2223" w:rsidP="0039140F">
            <w:pPr>
              <w:spacing w:before="40" w:after="40" w:line="240" w:lineRule="auto"/>
              <w:ind w:firstLine="0"/>
              <w:jc w:val="left"/>
              <w:rPr>
                <w:sz w:val="20"/>
                <w:szCs w:val="20"/>
              </w:rPr>
            </w:pPr>
            <w:r w:rsidRPr="00662E5B">
              <w:rPr>
                <w:sz w:val="20"/>
                <w:szCs w:val="20"/>
              </w:rPr>
              <w:t>Chronic pain condition</w:t>
            </w:r>
            <w:r w:rsidRPr="00662E5B">
              <w:rPr>
                <w:sz w:val="20"/>
                <w:szCs w:val="20"/>
                <w:vertAlign w:val="superscript"/>
              </w:rPr>
              <w:t>b</w:t>
            </w:r>
          </w:p>
        </w:tc>
        <w:tc>
          <w:tcPr>
            <w:tcW w:w="1770" w:type="dxa"/>
            <w:tcBorders>
              <w:left w:val="nil"/>
            </w:tcBorders>
            <w:vAlign w:val="bottom"/>
          </w:tcPr>
          <w:p w14:paraId="74842B10" w14:textId="77777777" w:rsidR="00DF2223" w:rsidRPr="00662E5B" w:rsidRDefault="00DF2223" w:rsidP="0039140F">
            <w:pPr>
              <w:tabs>
                <w:tab w:val="decimal" w:pos="692"/>
              </w:tabs>
              <w:spacing w:before="40" w:after="40" w:line="240" w:lineRule="auto"/>
              <w:ind w:firstLine="0"/>
              <w:jc w:val="left"/>
              <w:rPr>
                <w:sz w:val="20"/>
                <w:szCs w:val="20"/>
              </w:rPr>
            </w:pPr>
          </w:p>
        </w:tc>
        <w:tc>
          <w:tcPr>
            <w:tcW w:w="1770" w:type="dxa"/>
            <w:vAlign w:val="bottom"/>
          </w:tcPr>
          <w:p w14:paraId="0D750ACA" w14:textId="77777777" w:rsidR="00DF2223" w:rsidRPr="00662E5B" w:rsidRDefault="00DF2223" w:rsidP="0039140F">
            <w:pPr>
              <w:tabs>
                <w:tab w:val="decimal" w:pos="630"/>
              </w:tabs>
              <w:spacing w:before="40" w:after="40" w:line="240" w:lineRule="auto"/>
              <w:ind w:firstLine="0"/>
              <w:jc w:val="left"/>
              <w:rPr>
                <w:sz w:val="20"/>
                <w:szCs w:val="20"/>
              </w:rPr>
            </w:pPr>
          </w:p>
        </w:tc>
        <w:tc>
          <w:tcPr>
            <w:tcW w:w="1770" w:type="dxa"/>
            <w:vAlign w:val="bottom"/>
          </w:tcPr>
          <w:p w14:paraId="5E2B922A" w14:textId="77777777" w:rsidR="00DF2223" w:rsidRPr="00662E5B" w:rsidRDefault="00DF2223" w:rsidP="0039140F">
            <w:pPr>
              <w:tabs>
                <w:tab w:val="decimal" w:pos="659"/>
              </w:tabs>
              <w:spacing w:before="40" w:after="40" w:line="240" w:lineRule="auto"/>
              <w:ind w:firstLine="0"/>
              <w:jc w:val="left"/>
              <w:rPr>
                <w:sz w:val="20"/>
                <w:szCs w:val="20"/>
              </w:rPr>
            </w:pPr>
          </w:p>
        </w:tc>
        <w:tc>
          <w:tcPr>
            <w:tcW w:w="903" w:type="dxa"/>
            <w:tcBorders>
              <w:right w:val="single" w:sz="4" w:space="0" w:color="auto"/>
            </w:tcBorders>
            <w:vAlign w:val="bottom"/>
          </w:tcPr>
          <w:p w14:paraId="48934A98" w14:textId="77777777" w:rsidR="00DF2223" w:rsidRPr="00662E5B" w:rsidRDefault="00DF2223" w:rsidP="0039140F">
            <w:pPr>
              <w:spacing w:before="40" w:after="40" w:line="240" w:lineRule="auto"/>
              <w:ind w:firstLine="0"/>
              <w:jc w:val="center"/>
              <w:rPr>
                <w:sz w:val="20"/>
                <w:szCs w:val="20"/>
              </w:rPr>
            </w:pPr>
            <w:r w:rsidRPr="00662E5B">
              <w:rPr>
                <w:color w:val="000000"/>
                <w:sz w:val="20"/>
                <w:szCs w:val="20"/>
              </w:rPr>
              <w:t>0.023</w:t>
            </w:r>
          </w:p>
        </w:tc>
      </w:tr>
      <w:tr w:rsidR="00DF2223" w:rsidRPr="00662E5B" w14:paraId="3F117C04" w14:textId="77777777" w:rsidTr="0039140F">
        <w:trPr>
          <w:jc w:val="center"/>
        </w:trPr>
        <w:tc>
          <w:tcPr>
            <w:tcW w:w="3147" w:type="dxa"/>
            <w:tcBorders>
              <w:left w:val="single" w:sz="4" w:space="0" w:color="auto"/>
            </w:tcBorders>
          </w:tcPr>
          <w:p w14:paraId="32C2CA61" w14:textId="054AC5E4" w:rsidR="00DF2223" w:rsidRPr="00662E5B" w:rsidRDefault="00DF2223" w:rsidP="0039140F">
            <w:pPr>
              <w:spacing w:before="40" w:after="40" w:line="240" w:lineRule="auto"/>
              <w:ind w:left="181" w:firstLine="0"/>
              <w:jc w:val="left"/>
              <w:rPr>
                <w:sz w:val="20"/>
                <w:szCs w:val="20"/>
              </w:rPr>
            </w:pPr>
            <w:r w:rsidRPr="00662E5B">
              <w:rPr>
                <w:sz w:val="20"/>
                <w:szCs w:val="20"/>
              </w:rPr>
              <w:t>No</w:t>
            </w:r>
          </w:p>
        </w:tc>
        <w:tc>
          <w:tcPr>
            <w:tcW w:w="1770" w:type="dxa"/>
            <w:tcBorders>
              <w:left w:val="nil"/>
            </w:tcBorders>
            <w:vAlign w:val="bottom"/>
          </w:tcPr>
          <w:p w14:paraId="75DAA980" w14:textId="77777777" w:rsidR="00DF2223" w:rsidRPr="00662E5B" w:rsidRDefault="00DF2223" w:rsidP="0039140F">
            <w:pPr>
              <w:tabs>
                <w:tab w:val="decimal" w:pos="692"/>
              </w:tabs>
              <w:spacing w:before="40" w:after="40" w:line="240" w:lineRule="auto"/>
              <w:ind w:firstLine="0"/>
              <w:jc w:val="left"/>
              <w:rPr>
                <w:sz w:val="20"/>
                <w:szCs w:val="20"/>
              </w:rPr>
            </w:pPr>
            <w:r w:rsidRPr="00662E5B">
              <w:rPr>
                <w:color w:val="000000"/>
                <w:sz w:val="20"/>
                <w:szCs w:val="20"/>
              </w:rPr>
              <w:t>644 (80.5)</w:t>
            </w:r>
          </w:p>
        </w:tc>
        <w:tc>
          <w:tcPr>
            <w:tcW w:w="1770" w:type="dxa"/>
            <w:vAlign w:val="bottom"/>
          </w:tcPr>
          <w:p w14:paraId="60A59187" w14:textId="77777777" w:rsidR="00DF2223" w:rsidRPr="00662E5B" w:rsidRDefault="00DF2223" w:rsidP="0039140F">
            <w:pPr>
              <w:tabs>
                <w:tab w:val="decimal" w:pos="630"/>
              </w:tabs>
              <w:spacing w:before="40" w:after="40" w:line="240" w:lineRule="auto"/>
              <w:ind w:firstLine="0"/>
              <w:jc w:val="left"/>
              <w:rPr>
                <w:sz w:val="20"/>
                <w:szCs w:val="20"/>
              </w:rPr>
            </w:pPr>
            <w:r w:rsidRPr="00662E5B">
              <w:rPr>
                <w:color w:val="000000"/>
                <w:sz w:val="20"/>
                <w:szCs w:val="20"/>
              </w:rPr>
              <w:t>99 (12.4)</w:t>
            </w:r>
          </w:p>
        </w:tc>
        <w:tc>
          <w:tcPr>
            <w:tcW w:w="1770" w:type="dxa"/>
            <w:vAlign w:val="bottom"/>
          </w:tcPr>
          <w:p w14:paraId="4ACCD5F6" w14:textId="77777777" w:rsidR="00DF2223" w:rsidRPr="00662E5B" w:rsidRDefault="00DF2223" w:rsidP="0039140F">
            <w:pPr>
              <w:tabs>
                <w:tab w:val="decimal" w:pos="659"/>
              </w:tabs>
              <w:spacing w:before="40" w:after="40" w:line="240" w:lineRule="auto"/>
              <w:ind w:firstLine="0"/>
              <w:jc w:val="left"/>
              <w:rPr>
                <w:sz w:val="20"/>
                <w:szCs w:val="20"/>
              </w:rPr>
            </w:pPr>
            <w:r w:rsidRPr="00662E5B">
              <w:rPr>
                <w:color w:val="000000"/>
                <w:sz w:val="20"/>
                <w:szCs w:val="20"/>
              </w:rPr>
              <w:t>57 (7.1)</w:t>
            </w:r>
          </w:p>
        </w:tc>
        <w:tc>
          <w:tcPr>
            <w:tcW w:w="903" w:type="dxa"/>
            <w:tcBorders>
              <w:right w:val="single" w:sz="4" w:space="0" w:color="auto"/>
            </w:tcBorders>
          </w:tcPr>
          <w:p w14:paraId="2F392A1E" w14:textId="77777777" w:rsidR="00DF2223" w:rsidRPr="00662E5B" w:rsidRDefault="00DF2223" w:rsidP="0039140F">
            <w:pPr>
              <w:spacing w:before="40" w:after="40" w:line="240" w:lineRule="auto"/>
              <w:ind w:firstLine="0"/>
              <w:jc w:val="center"/>
              <w:rPr>
                <w:sz w:val="20"/>
                <w:szCs w:val="20"/>
              </w:rPr>
            </w:pPr>
          </w:p>
        </w:tc>
      </w:tr>
      <w:tr w:rsidR="00DF2223" w:rsidRPr="00662E5B" w14:paraId="033CD540" w14:textId="77777777" w:rsidTr="0039140F">
        <w:trPr>
          <w:jc w:val="center"/>
        </w:trPr>
        <w:tc>
          <w:tcPr>
            <w:tcW w:w="3147" w:type="dxa"/>
            <w:tcBorders>
              <w:left w:val="single" w:sz="4" w:space="0" w:color="auto"/>
              <w:bottom w:val="double" w:sz="4" w:space="0" w:color="auto"/>
            </w:tcBorders>
          </w:tcPr>
          <w:p w14:paraId="1CCF8B5C" w14:textId="72626045" w:rsidR="00DF2223" w:rsidRPr="00662E5B" w:rsidRDefault="00DF2223" w:rsidP="0039140F">
            <w:pPr>
              <w:spacing w:before="40" w:after="40" w:line="240" w:lineRule="auto"/>
              <w:ind w:left="181" w:firstLine="0"/>
              <w:jc w:val="left"/>
              <w:rPr>
                <w:sz w:val="20"/>
                <w:szCs w:val="20"/>
              </w:rPr>
            </w:pPr>
            <w:r w:rsidRPr="00662E5B">
              <w:rPr>
                <w:sz w:val="20"/>
                <w:szCs w:val="20"/>
              </w:rPr>
              <w:t>Yes</w:t>
            </w:r>
          </w:p>
        </w:tc>
        <w:tc>
          <w:tcPr>
            <w:tcW w:w="1770" w:type="dxa"/>
            <w:tcBorders>
              <w:left w:val="nil"/>
              <w:bottom w:val="double" w:sz="4" w:space="0" w:color="auto"/>
            </w:tcBorders>
            <w:vAlign w:val="bottom"/>
          </w:tcPr>
          <w:p w14:paraId="6121FD18" w14:textId="77777777" w:rsidR="00DF2223" w:rsidRPr="00662E5B" w:rsidRDefault="00DF2223" w:rsidP="0039140F">
            <w:pPr>
              <w:tabs>
                <w:tab w:val="decimal" w:pos="692"/>
              </w:tabs>
              <w:spacing w:before="40" w:after="40" w:line="240" w:lineRule="auto"/>
              <w:ind w:firstLine="0"/>
              <w:jc w:val="left"/>
              <w:rPr>
                <w:sz w:val="20"/>
                <w:szCs w:val="20"/>
              </w:rPr>
            </w:pPr>
            <w:r w:rsidRPr="00662E5B">
              <w:rPr>
                <w:color w:val="000000"/>
                <w:sz w:val="20"/>
                <w:szCs w:val="20"/>
              </w:rPr>
              <w:t>292 (86.1)</w:t>
            </w:r>
          </w:p>
        </w:tc>
        <w:tc>
          <w:tcPr>
            <w:tcW w:w="1770" w:type="dxa"/>
            <w:tcBorders>
              <w:bottom w:val="double" w:sz="4" w:space="0" w:color="auto"/>
            </w:tcBorders>
            <w:vAlign w:val="bottom"/>
          </w:tcPr>
          <w:p w14:paraId="6FF77628" w14:textId="77777777" w:rsidR="00DF2223" w:rsidRPr="00662E5B" w:rsidRDefault="00DF2223" w:rsidP="0039140F">
            <w:pPr>
              <w:tabs>
                <w:tab w:val="decimal" w:pos="630"/>
              </w:tabs>
              <w:spacing w:before="40" w:after="40" w:line="240" w:lineRule="auto"/>
              <w:ind w:firstLine="0"/>
              <w:jc w:val="left"/>
              <w:rPr>
                <w:sz w:val="20"/>
                <w:szCs w:val="20"/>
              </w:rPr>
            </w:pPr>
            <w:r w:rsidRPr="00662E5B">
              <w:rPr>
                <w:color w:val="000000"/>
                <w:sz w:val="20"/>
                <w:szCs w:val="20"/>
              </w:rPr>
              <w:t>36 (10.6)</w:t>
            </w:r>
          </w:p>
        </w:tc>
        <w:tc>
          <w:tcPr>
            <w:tcW w:w="1770" w:type="dxa"/>
            <w:tcBorders>
              <w:bottom w:val="double" w:sz="4" w:space="0" w:color="auto"/>
            </w:tcBorders>
            <w:vAlign w:val="bottom"/>
          </w:tcPr>
          <w:p w14:paraId="037CC0B7" w14:textId="77777777" w:rsidR="00DF2223" w:rsidRPr="00662E5B" w:rsidRDefault="00DF2223" w:rsidP="0039140F">
            <w:pPr>
              <w:tabs>
                <w:tab w:val="decimal" w:pos="659"/>
              </w:tabs>
              <w:spacing w:before="40" w:after="40" w:line="240" w:lineRule="auto"/>
              <w:ind w:firstLine="0"/>
              <w:jc w:val="left"/>
              <w:rPr>
                <w:sz w:val="20"/>
                <w:szCs w:val="20"/>
              </w:rPr>
            </w:pPr>
            <w:r w:rsidRPr="00662E5B">
              <w:rPr>
                <w:color w:val="000000"/>
                <w:sz w:val="20"/>
                <w:szCs w:val="20"/>
              </w:rPr>
              <w:t>11 (3.2)</w:t>
            </w:r>
          </w:p>
        </w:tc>
        <w:tc>
          <w:tcPr>
            <w:tcW w:w="903" w:type="dxa"/>
            <w:tcBorders>
              <w:bottom w:val="double" w:sz="4" w:space="0" w:color="auto"/>
              <w:right w:val="single" w:sz="4" w:space="0" w:color="auto"/>
            </w:tcBorders>
          </w:tcPr>
          <w:p w14:paraId="63F9DA69" w14:textId="77777777" w:rsidR="00DF2223" w:rsidRPr="00662E5B" w:rsidRDefault="00DF2223" w:rsidP="0039140F">
            <w:pPr>
              <w:spacing w:before="40" w:after="40" w:line="240" w:lineRule="auto"/>
              <w:ind w:firstLine="0"/>
              <w:jc w:val="center"/>
              <w:rPr>
                <w:sz w:val="20"/>
                <w:szCs w:val="20"/>
              </w:rPr>
            </w:pPr>
          </w:p>
        </w:tc>
      </w:tr>
      <w:tr w:rsidR="00DF2223" w:rsidRPr="00662E5B" w14:paraId="4F118E6A" w14:textId="77777777" w:rsidTr="0039140F">
        <w:trPr>
          <w:jc w:val="center"/>
        </w:trPr>
        <w:tc>
          <w:tcPr>
            <w:tcW w:w="9360" w:type="dxa"/>
            <w:gridSpan w:val="5"/>
            <w:tcBorders>
              <w:top w:val="double" w:sz="4" w:space="0" w:color="auto"/>
              <w:left w:val="single" w:sz="4" w:space="0" w:color="auto"/>
              <w:bottom w:val="single" w:sz="4" w:space="0" w:color="auto"/>
              <w:right w:val="single" w:sz="4" w:space="0" w:color="auto"/>
            </w:tcBorders>
          </w:tcPr>
          <w:p w14:paraId="4FCDA954" w14:textId="77777777" w:rsidR="00DF2223" w:rsidRPr="00662E5B" w:rsidRDefault="00DF2223" w:rsidP="0039140F">
            <w:pPr>
              <w:numPr>
                <w:ilvl w:val="0"/>
                <w:numId w:val="29"/>
              </w:numPr>
              <w:spacing w:before="60" w:after="60" w:line="240" w:lineRule="auto"/>
              <w:ind w:left="242" w:hanging="242"/>
              <w:jc w:val="left"/>
              <w:rPr>
                <w:sz w:val="16"/>
                <w:szCs w:val="16"/>
              </w:rPr>
            </w:pPr>
            <w:r w:rsidRPr="00662E5B">
              <w:rPr>
                <w:sz w:val="16"/>
                <w:szCs w:val="16"/>
              </w:rPr>
              <w:t>Youth who received multiple medications during the first 3 months following diagnosis are classified according to the first medication they received</w:t>
            </w:r>
          </w:p>
          <w:p w14:paraId="1FE5D463" w14:textId="12C62B92" w:rsidR="00DF2223" w:rsidRPr="00662E5B" w:rsidRDefault="00DF2223" w:rsidP="0039140F">
            <w:pPr>
              <w:numPr>
                <w:ilvl w:val="0"/>
                <w:numId w:val="29"/>
              </w:numPr>
              <w:spacing w:before="60" w:after="60" w:line="240" w:lineRule="auto"/>
              <w:ind w:left="242" w:hanging="242"/>
              <w:jc w:val="left"/>
              <w:rPr>
                <w:sz w:val="16"/>
                <w:szCs w:val="16"/>
              </w:rPr>
            </w:pPr>
            <w:r w:rsidRPr="00662E5B">
              <w:rPr>
                <w:sz w:val="16"/>
                <w:szCs w:val="16"/>
              </w:rPr>
              <w:t xml:space="preserve">At or during the 90 days prior to receiving diagnosis of </w:t>
            </w:r>
            <w:r w:rsidR="00B73052" w:rsidRPr="00662E5B">
              <w:rPr>
                <w:sz w:val="16"/>
                <w:szCs w:val="16"/>
              </w:rPr>
              <w:t>OUD</w:t>
            </w:r>
          </w:p>
        </w:tc>
      </w:tr>
    </w:tbl>
    <w:p w14:paraId="7F62AE0E" w14:textId="77777777" w:rsidR="001A6F17" w:rsidRPr="000A3105" w:rsidRDefault="001A6F17" w:rsidP="00DF2223">
      <w:pPr>
        <w:widowControl/>
        <w:spacing w:line="240" w:lineRule="auto"/>
        <w:ind w:firstLine="0"/>
        <w:jc w:val="left"/>
        <w:rPr>
          <w:bCs/>
          <w:color w:val="000000"/>
          <w:szCs w:val="22"/>
        </w:rPr>
      </w:pPr>
      <w:bookmarkStart w:id="0" w:name="_GoBack"/>
      <w:bookmarkEnd w:id="0"/>
    </w:p>
    <w:sectPr w:rsidR="001A6F17" w:rsidRPr="000A3105" w:rsidSect="0025177B">
      <w:pgSz w:w="12240" w:h="15840"/>
      <w:pgMar w:top="1440" w:right="1440" w:bottom="1440" w:left="1440" w:header="720" w:footer="720"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C297B66" w14:textId="77777777" w:rsidR="00AC1574" w:rsidRDefault="00AC1574" w:rsidP="00C50351">
      <w:r>
        <w:separator/>
      </w:r>
    </w:p>
    <w:p w14:paraId="7E6FC381" w14:textId="77777777" w:rsidR="00AC1574" w:rsidRDefault="00AC1574"/>
  </w:endnote>
  <w:endnote w:type="continuationSeparator" w:id="0">
    <w:p w14:paraId="07A1FFD2" w14:textId="77777777" w:rsidR="00AC1574" w:rsidRDefault="00AC1574" w:rsidP="00C50351">
      <w:r>
        <w:continuationSeparator/>
      </w:r>
    </w:p>
    <w:p w14:paraId="6CDFD5E1" w14:textId="77777777" w:rsidR="00AC1574" w:rsidRDefault="00AC157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Palatino">
    <w:panose1 w:val="00000000000000000000"/>
    <w:charset w:val="4D"/>
    <w:family w:val="auto"/>
    <w:pitch w:val="variable"/>
    <w:sig w:usb0="A00002FF" w:usb1="7800205A" w:usb2="14600000" w:usb3="00000000" w:csb0="00000193" w:csb1="00000000"/>
  </w:font>
  <w:font w:name="Calibri">
    <w:panose1 w:val="020F0502020204030204"/>
    <w:charset w:val="00"/>
    <w:family w:val="swiss"/>
    <w:pitch w:val="variable"/>
    <w:sig w:usb0="E0002AFF" w:usb1="C000ACF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Optima">
    <w:panose1 w:val="02000503060000020004"/>
    <w:charset w:val="00"/>
    <w:family w:val="auto"/>
    <w:pitch w:val="variable"/>
    <w:sig w:usb0="80000067"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Lucida Grande">
    <w:panose1 w:val="020B0600040502020204"/>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EC2821F" w14:textId="77777777" w:rsidR="00AC1574" w:rsidRDefault="00AC1574" w:rsidP="00C50351">
      <w:r>
        <w:separator/>
      </w:r>
    </w:p>
    <w:p w14:paraId="4706BCD9" w14:textId="77777777" w:rsidR="00AC1574" w:rsidRDefault="00AC1574"/>
  </w:footnote>
  <w:footnote w:type="continuationSeparator" w:id="0">
    <w:p w14:paraId="36EAC2D2" w14:textId="77777777" w:rsidR="00AC1574" w:rsidRDefault="00AC1574" w:rsidP="00C50351">
      <w:r>
        <w:continuationSeparator/>
      </w:r>
    </w:p>
    <w:p w14:paraId="6740D33F" w14:textId="77777777" w:rsidR="00AC1574" w:rsidRDefault="00AC1574"/>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E07E004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0000001"/>
    <w:multiLevelType w:val="hybridMultilevel"/>
    <w:tmpl w:val="00000001"/>
    <w:lvl w:ilvl="0" w:tplc="00000001">
      <w:start w:val="2"/>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05605657"/>
    <w:multiLevelType w:val="hybridMultilevel"/>
    <w:tmpl w:val="89C00B1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BC25552"/>
    <w:multiLevelType w:val="hybridMultilevel"/>
    <w:tmpl w:val="FC2A63F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C3C12E6"/>
    <w:multiLevelType w:val="multilevel"/>
    <w:tmpl w:val="863079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0CDA49AB"/>
    <w:multiLevelType w:val="hybridMultilevel"/>
    <w:tmpl w:val="FA76479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081675B"/>
    <w:multiLevelType w:val="hybridMultilevel"/>
    <w:tmpl w:val="5C0A626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0C4755E"/>
    <w:multiLevelType w:val="hybridMultilevel"/>
    <w:tmpl w:val="D4B0FBF6"/>
    <w:lvl w:ilvl="0" w:tplc="844CCEDA">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0E6054F"/>
    <w:multiLevelType w:val="hybridMultilevel"/>
    <w:tmpl w:val="1E424512"/>
    <w:lvl w:ilvl="0" w:tplc="2564E23E">
      <w:start w:val="19"/>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80208EE"/>
    <w:multiLevelType w:val="hybridMultilevel"/>
    <w:tmpl w:val="A59E2A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F3A74DE"/>
    <w:multiLevelType w:val="hybridMultilevel"/>
    <w:tmpl w:val="142AFE9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6A346C5"/>
    <w:multiLevelType w:val="hybridMultilevel"/>
    <w:tmpl w:val="6DA6FFB6"/>
    <w:lvl w:ilvl="0" w:tplc="3E048FB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AD421B4"/>
    <w:multiLevelType w:val="hybridMultilevel"/>
    <w:tmpl w:val="43BE34F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B3051C9"/>
    <w:multiLevelType w:val="hybridMultilevel"/>
    <w:tmpl w:val="89C00B1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8872886"/>
    <w:multiLevelType w:val="hybridMultilevel"/>
    <w:tmpl w:val="9A4CBC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F036BA5"/>
    <w:multiLevelType w:val="hybridMultilevel"/>
    <w:tmpl w:val="B7C0B70C"/>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6" w15:restartNumberingAfterBreak="0">
    <w:nsid w:val="55346B83"/>
    <w:multiLevelType w:val="hybridMultilevel"/>
    <w:tmpl w:val="C1CAF14A"/>
    <w:lvl w:ilvl="0" w:tplc="A068260A">
      <w:start w:val="1"/>
      <w:numFmt w:val="decimal"/>
      <w:lvlText w:val="%1."/>
      <w:lvlJc w:val="left"/>
      <w:pPr>
        <w:tabs>
          <w:tab w:val="num" w:pos="1440"/>
        </w:tabs>
        <w:ind w:left="1440" w:hanging="720"/>
      </w:pPr>
      <w:rPr>
        <w:rFonts w:hint="default"/>
      </w:rPr>
    </w:lvl>
    <w:lvl w:ilvl="1" w:tplc="04090019">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17" w15:restartNumberingAfterBreak="0">
    <w:nsid w:val="555739D1"/>
    <w:multiLevelType w:val="hybridMultilevel"/>
    <w:tmpl w:val="7F14B3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DE0127C"/>
    <w:multiLevelType w:val="hybridMultilevel"/>
    <w:tmpl w:val="B7C0B70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031013C"/>
    <w:multiLevelType w:val="hybridMultilevel"/>
    <w:tmpl w:val="530A048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0C47E33"/>
    <w:multiLevelType w:val="hybridMultilevel"/>
    <w:tmpl w:val="9E34D48A"/>
    <w:lvl w:ilvl="0" w:tplc="B07E3DBC">
      <w:start w:val="1"/>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4D16BA7"/>
    <w:multiLevelType w:val="hybridMultilevel"/>
    <w:tmpl w:val="9234518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6023A48"/>
    <w:multiLevelType w:val="hybridMultilevel"/>
    <w:tmpl w:val="156C5938"/>
    <w:lvl w:ilvl="0" w:tplc="B9744B6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6AE7838"/>
    <w:multiLevelType w:val="hybridMultilevel"/>
    <w:tmpl w:val="8D486DD0"/>
    <w:lvl w:ilvl="0" w:tplc="844CCEDA">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8F26344"/>
    <w:multiLevelType w:val="hybridMultilevel"/>
    <w:tmpl w:val="B7C0B70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AE3523B"/>
    <w:multiLevelType w:val="hybridMultilevel"/>
    <w:tmpl w:val="89C00B1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C1F2878"/>
    <w:multiLevelType w:val="hybridMultilevel"/>
    <w:tmpl w:val="530A048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F8932CF"/>
    <w:multiLevelType w:val="hybridMultilevel"/>
    <w:tmpl w:val="6E60E592"/>
    <w:lvl w:ilvl="0" w:tplc="6B8EAEC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15:restartNumberingAfterBreak="0">
    <w:nsid w:val="704721E6"/>
    <w:multiLevelType w:val="hybridMultilevel"/>
    <w:tmpl w:val="D870C754"/>
    <w:lvl w:ilvl="0" w:tplc="C86ED2A6">
      <w:numFmt w:val="bullet"/>
      <w:lvlText w:val="-"/>
      <w:lvlJc w:val="left"/>
      <w:pPr>
        <w:ind w:left="1080" w:hanging="360"/>
      </w:pPr>
      <w:rPr>
        <w:rFonts w:ascii="Palatino" w:eastAsia="Times New Roman" w:hAnsi="Palatino"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9" w15:restartNumberingAfterBreak="0">
    <w:nsid w:val="710A4A79"/>
    <w:multiLevelType w:val="hybridMultilevel"/>
    <w:tmpl w:val="B7C0B70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1547578"/>
    <w:multiLevelType w:val="hybridMultilevel"/>
    <w:tmpl w:val="7A2C5E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18B3715"/>
    <w:multiLevelType w:val="hybridMultilevel"/>
    <w:tmpl w:val="B7C0B70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3D159E4"/>
    <w:multiLevelType w:val="hybridMultilevel"/>
    <w:tmpl w:val="B1A4810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55B0515"/>
    <w:multiLevelType w:val="hybridMultilevel"/>
    <w:tmpl w:val="69181F4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90E5295"/>
    <w:multiLevelType w:val="multilevel"/>
    <w:tmpl w:val="6DA6FFB6"/>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num w:numId="1">
    <w:abstractNumId w:val="16"/>
  </w:num>
  <w:num w:numId="2">
    <w:abstractNumId w:val="28"/>
  </w:num>
  <w:num w:numId="3">
    <w:abstractNumId w:val="0"/>
  </w:num>
  <w:num w:numId="4">
    <w:abstractNumId w:val="1"/>
  </w:num>
  <w:num w:numId="5">
    <w:abstractNumId w:val="14"/>
  </w:num>
  <w:num w:numId="6">
    <w:abstractNumId w:val="7"/>
  </w:num>
  <w:num w:numId="7">
    <w:abstractNumId w:val="23"/>
  </w:num>
  <w:num w:numId="8">
    <w:abstractNumId w:val="9"/>
  </w:num>
  <w:num w:numId="9">
    <w:abstractNumId w:val="11"/>
  </w:num>
  <w:num w:numId="10">
    <w:abstractNumId w:val="34"/>
  </w:num>
  <w:num w:numId="11">
    <w:abstractNumId w:val="22"/>
  </w:num>
  <w:num w:numId="12">
    <w:abstractNumId w:val="30"/>
  </w:num>
  <w:num w:numId="13">
    <w:abstractNumId w:val="3"/>
  </w:num>
  <w:num w:numId="14">
    <w:abstractNumId w:val="19"/>
  </w:num>
  <w:num w:numId="15">
    <w:abstractNumId w:val="8"/>
  </w:num>
  <w:num w:numId="16">
    <w:abstractNumId w:val="26"/>
  </w:num>
  <w:num w:numId="17">
    <w:abstractNumId w:val="6"/>
  </w:num>
  <w:num w:numId="18">
    <w:abstractNumId w:val="20"/>
  </w:num>
  <w:num w:numId="19">
    <w:abstractNumId w:val="20"/>
  </w:num>
  <w:num w:numId="20">
    <w:abstractNumId w:val="12"/>
  </w:num>
  <w:num w:numId="21">
    <w:abstractNumId w:val="25"/>
  </w:num>
  <w:num w:numId="22">
    <w:abstractNumId w:val="32"/>
  </w:num>
  <w:num w:numId="23">
    <w:abstractNumId w:val="18"/>
  </w:num>
  <w:num w:numId="24">
    <w:abstractNumId w:val="17"/>
  </w:num>
  <w:num w:numId="25">
    <w:abstractNumId w:val="5"/>
  </w:num>
  <w:num w:numId="26">
    <w:abstractNumId w:val="10"/>
  </w:num>
  <w:num w:numId="27">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24"/>
  </w:num>
  <w:num w:numId="30">
    <w:abstractNumId w:val="31"/>
  </w:num>
  <w:num w:numId="31">
    <w:abstractNumId w:val="29"/>
  </w:num>
  <w:num w:numId="32">
    <w:abstractNumId w:val="2"/>
  </w:num>
  <w:num w:numId="33">
    <w:abstractNumId w:val="33"/>
  </w:num>
  <w:num w:numId="34">
    <w:abstractNumId w:val="4"/>
  </w:num>
  <w:num w:numId="35">
    <w:abstractNumId w:val="13"/>
  </w:num>
  <w:num w:numId="36">
    <w:abstractNumId w:val="27"/>
  </w:num>
  <w:num w:numId="37">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9"/>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10"/>
  <w:drawingGridVerticalSpacing w:val="299"/>
  <w:displayHorizontalDrawingGridEvery w:val="0"/>
  <w:displayVerticalDrawingGridEvery w:val="0"/>
  <w:noPunctuationKerning/>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AMA&lt;/Style&gt;&lt;LeftDelim&gt;{&lt;/LeftDelim&gt;&lt;RightDelim&gt;}&lt;/RightDelim&gt;&lt;FontName&gt;Arial&lt;/FontName&gt;&lt;FontSize&gt;11&lt;/FontSize&gt;&lt;ReflistTitle&gt;&lt;/ReflistTitle&gt;&lt;StartingRefnum&gt;1&lt;/StartingRefnum&gt;&lt;FirstLineIndent&gt;0&lt;/FirstLineIndent&gt;&lt;HangingIndent&gt;720&lt;/HangingIndent&gt;&lt;LineSpacing&gt;1&lt;/LineSpacing&gt;&lt;SpaceAfter&gt;1&lt;/SpaceAfter&gt;&lt;HyperlinksEnabled&gt;1&lt;/HyperlinksEnabled&gt;&lt;HyperlinksVisible&gt;0&lt;/HyperlinksVisible&gt;&lt;/ENLayout&gt;"/>
    <w:docVar w:name="EN.Libraries" w:val="&lt;Libraries&gt;&lt;item db-id=&quot;5vxzdv52pdwwtredrdo5pzshrzxtwd9wpvfx&quot;&gt;Marijuana copy&lt;record-ids&gt;&lt;item&gt;1&lt;/item&gt;&lt;item&gt;2&lt;/item&gt;&lt;item&gt;4&lt;/item&gt;&lt;item&gt;6&lt;/item&gt;&lt;item&gt;7&lt;/item&gt;&lt;item&gt;11&lt;/item&gt;&lt;item&gt;12&lt;/item&gt;&lt;item&gt;13&lt;/item&gt;&lt;item&gt;21&lt;/item&gt;&lt;item&gt;24&lt;/item&gt;&lt;item&gt;34&lt;/item&gt;&lt;item&gt;48&lt;/item&gt;&lt;item&gt;53&lt;/item&gt;&lt;item&gt;76&lt;/item&gt;&lt;item&gt;81&lt;/item&gt;&lt;item&gt;83&lt;/item&gt;&lt;item&gt;85&lt;/item&gt;&lt;item&gt;89&lt;/item&gt;&lt;item&gt;90&lt;/item&gt;&lt;item&gt;104&lt;/item&gt;&lt;item&gt;113&lt;/item&gt;&lt;item&gt;114&lt;/item&gt;&lt;item&gt;115&lt;/item&gt;&lt;item&gt;138&lt;/item&gt;&lt;item&gt;139&lt;/item&gt;&lt;item&gt;140&lt;/item&gt;&lt;item&gt;141&lt;/item&gt;&lt;item&gt;142&lt;/item&gt;&lt;item&gt;143&lt;/item&gt;&lt;item&gt;144&lt;/item&gt;&lt;item&gt;145&lt;/item&gt;&lt;item&gt;146&lt;/item&gt;&lt;item&gt;147&lt;/item&gt;&lt;item&gt;161&lt;/item&gt;&lt;item&gt;172&lt;/item&gt;&lt;item&gt;173&lt;/item&gt;&lt;item&gt;174&lt;/item&gt;&lt;item&gt;175&lt;/item&gt;&lt;item&gt;176&lt;/item&gt;&lt;item&gt;177&lt;/item&gt;&lt;item&gt;178&lt;/item&gt;&lt;item&gt;182&lt;/item&gt;&lt;item&gt;183&lt;/item&gt;&lt;item&gt;184&lt;/item&gt;&lt;item&gt;185&lt;/item&gt;&lt;item&gt;186&lt;/item&gt;&lt;item&gt;187&lt;/item&gt;&lt;item&gt;189&lt;/item&gt;&lt;item&gt;191&lt;/item&gt;&lt;item&gt;192&lt;/item&gt;&lt;item&gt;195&lt;/item&gt;&lt;item&gt;196&lt;/item&gt;&lt;item&gt;197&lt;/item&gt;&lt;item&gt;198&lt;/item&gt;&lt;item&gt;199&lt;/item&gt;&lt;item&gt;200&lt;/item&gt;&lt;item&gt;215&lt;/item&gt;&lt;/record-ids&gt;&lt;/item&gt;&lt;/Libraries&gt;"/>
  </w:docVars>
  <w:rsids>
    <w:rsidRoot w:val="00EF69FF"/>
    <w:rsid w:val="00000273"/>
    <w:rsid w:val="00000696"/>
    <w:rsid w:val="000008D6"/>
    <w:rsid w:val="00000C37"/>
    <w:rsid w:val="00000E7F"/>
    <w:rsid w:val="00000F93"/>
    <w:rsid w:val="0000128F"/>
    <w:rsid w:val="0000153C"/>
    <w:rsid w:val="00001676"/>
    <w:rsid w:val="00001781"/>
    <w:rsid w:val="00001992"/>
    <w:rsid w:val="00001BDE"/>
    <w:rsid w:val="00001DAF"/>
    <w:rsid w:val="00001FB6"/>
    <w:rsid w:val="00002130"/>
    <w:rsid w:val="000021FF"/>
    <w:rsid w:val="0000228F"/>
    <w:rsid w:val="000022EC"/>
    <w:rsid w:val="00002319"/>
    <w:rsid w:val="000024A1"/>
    <w:rsid w:val="0000261F"/>
    <w:rsid w:val="000027DC"/>
    <w:rsid w:val="00002A47"/>
    <w:rsid w:val="00002D92"/>
    <w:rsid w:val="00002DFD"/>
    <w:rsid w:val="00002F1B"/>
    <w:rsid w:val="00002FB8"/>
    <w:rsid w:val="000031AB"/>
    <w:rsid w:val="00003238"/>
    <w:rsid w:val="00003421"/>
    <w:rsid w:val="0000344D"/>
    <w:rsid w:val="00003566"/>
    <w:rsid w:val="0000358B"/>
    <w:rsid w:val="00003806"/>
    <w:rsid w:val="00003D50"/>
    <w:rsid w:val="00003DB1"/>
    <w:rsid w:val="00003DD8"/>
    <w:rsid w:val="0000407E"/>
    <w:rsid w:val="00004492"/>
    <w:rsid w:val="0000469E"/>
    <w:rsid w:val="000046F4"/>
    <w:rsid w:val="00004964"/>
    <w:rsid w:val="00004B31"/>
    <w:rsid w:val="00004BFD"/>
    <w:rsid w:val="00004C95"/>
    <w:rsid w:val="00004EA0"/>
    <w:rsid w:val="000050B2"/>
    <w:rsid w:val="000051E9"/>
    <w:rsid w:val="00005565"/>
    <w:rsid w:val="00005655"/>
    <w:rsid w:val="0000565D"/>
    <w:rsid w:val="000056AE"/>
    <w:rsid w:val="00005705"/>
    <w:rsid w:val="000059C8"/>
    <w:rsid w:val="00005A8D"/>
    <w:rsid w:val="00005AA7"/>
    <w:rsid w:val="00005ADF"/>
    <w:rsid w:val="00005AF3"/>
    <w:rsid w:val="00005BA8"/>
    <w:rsid w:val="00005C01"/>
    <w:rsid w:val="00005EF1"/>
    <w:rsid w:val="00006210"/>
    <w:rsid w:val="00006223"/>
    <w:rsid w:val="0000652E"/>
    <w:rsid w:val="00006C70"/>
    <w:rsid w:val="00006CA1"/>
    <w:rsid w:val="00006E08"/>
    <w:rsid w:val="00006EEE"/>
    <w:rsid w:val="00006F66"/>
    <w:rsid w:val="00006FD1"/>
    <w:rsid w:val="00007170"/>
    <w:rsid w:val="0000721C"/>
    <w:rsid w:val="00007575"/>
    <w:rsid w:val="000076B4"/>
    <w:rsid w:val="000078D4"/>
    <w:rsid w:val="00007A6E"/>
    <w:rsid w:val="00007A85"/>
    <w:rsid w:val="00007A97"/>
    <w:rsid w:val="00007C5F"/>
    <w:rsid w:val="00007F37"/>
    <w:rsid w:val="00007F86"/>
    <w:rsid w:val="00007FBA"/>
    <w:rsid w:val="0001008C"/>
    <w:rsid w:val="0001028A"/>
    <w:rsid w:val="0001046B"/>
    <w:rsid w:val="00010831"/>
    <w:rsid w:val="000109D4"/>
    <w:rsid w:val="00010D2F"/>
    <w:rsid w:val="00010E00"/>
    <w:rsid w:val="000110FD"/>
    <w:rsid w:val="000113B7"/>
    <w:rsid w:val="0001177B"/>
    <w:rsid w:val="00011855"/>
    <w:rsid w:val="00011A60"/>
    <w:rsid w:val="00011D33"/>
    <w:rsid w:val="00011DAC"/>
    <w:rsid w:val="00011DC4"/>
    <w:rsid w:val="00011FD2"/>
    <w:rsid w:val="00011FE3"/>
    <w:rsid w:val="000121B7"/>
    <w:rsid w:val="0001235D"/>
    <w:rsid w:val="00012826"/>
    <w:rsid w:val="000128FE"/>
    <w:rsid w:val="00012922"/>
    <w:rsid w:val="00012AC5"/>
    <w:rsid w:val="00012C22"/>
    <w:rsid w:val="00012C50"/>
    <w:rsid w:val="00012CB9"/>
    <w:rsid w:val="00012D2E"/>
    <w:rsid w:val="00012EC3"/>
    <w:rsid w:val="00012ED2"/>
    <w:rsid w:val="00012F46"/>
    <w:rsid w:val="00013433"/>
    <w:rsid w:val="0001350E"/>
    <w:rsid w:val="000135E1"/>
    <w:rsid w:val="00013612"/>
    <w:rsid w:val="00013711"/>
    <w:rsid w:val="00013A14"/>
    <w:rsid w:val="00013AB9"/>
    <w:rsid w:val="00013AE9"/>
    <w:rsid w:val="00013B83"/>
    <w:rsid w:val="00013BDE"/>
    <w:rsid w:val="00013E4C"/>
    <w:rsid w:val="00013E4E"/>
    <w:rsid w:val="00013F52"/>
    <w:rsid w:val="000140E1"/>
    <w:rsid w:val="0001410F"/>
    <w:rsid w:val="000146E3"/>
    <w:rsid w:val="0001496C"/>
    <w:rsid w:val="00014A7F"/>
    <w:rsid w:val="00014B5B"/>
    <w:rsid w:val="00014BF5"/>
    <w:rsid w:val="00014DF8"/>
    <w:rsid w:val="000151D0"/>
    <w:rsid w:val="000154D5"/>
    <w:rsid w:val="00015567"/>
    <w:rsid w:val="000157F8"/>
    <w:rsid w:val="0001587E"/>
    <w:rsid w:val="00015DC5"/>
    <w:rsid w:val="00015EC7"/>
    <w:rsid w:val="00015F58"/>
    <w:rsid w:val="00015F84"/>
    <w:rsid w:val="00016224"/>
    <w:rsid w:val="000162A3"/>
    <w:rsid w:val="000162FB"/>
    <w:rsid w:val="0001630F"/>
    <w:rsid w:val="00016357"/>
    <w:rsid w:val="0001652C"/>
    <w:rsid w:val="000166C7"/>
    <w:rsid w:val="00016735"/>
    <w:rsid w:val="000169C8"/>
    <w:rsid w:val="00016A13"/>
    <w:rsid w:val="00016D92"/>
    <w:rsid w:val="00016D9C"/>
    <w:rsid w:val="00016E4F"/>
    <w:rsid w:val="000171B8"/>
    <w:rsid w:val="00017318"/>
    <w:rsid w:val="0001761F"/>
    <w:rsid w:val="00017A05"/>
    <w:rsid w:val="00017A14"/>
    <w:rsid w:val="00017B50"/>
    <w:rsid w:val="000200C6"/>
    <w:rsid w:val="000200E9"/>
    <w:rsid w:val="000200FE"/>
    <w:rsid w:val="000201AA"/>
    <w:rsid w:val="000201AF"/>
    <w:rsid w:val="0002025C"/>
    <w:rsid w:val="0002062A"/>
    <w:rsid w:val="00020718"/>
    <w:rsid w:val="0002083D"/>
    <w:rsid w:val="00020942"/>
    <w:rsid w:val="000209C6"/>
    <w:rsid w:val="00020F51"/>
    <w:rsid w:val="000210D2"/>
    <w:rsid w:val="0002113D"/>
    <w:rsid w:val="0002155D"/>
    <w:rsid w:val="000216F9"/>
    <w:rsid w:val="00021BCD"/>
    <w:rsid w:val="00021F74"/>
    <w:rsid w:val="000221C2"/>
    <w:rsid w:val="00022545"/>
    <w:rsid w:val="0002261E"/>
    <w:rsid w:val="00022685"/>
    <w:rsid w:val="00022FE1"/>
    <w:rsid w:val="000231B2"/>
    <w:rsid w:val="000235B1"/>
    <w:rsid w:val="000239D0"/>
    <w:rsid w:val="00023D69"/>
    <w:rsid w:val="00023F40"/>
    <w:rsid w:val="00023FA6"/>
    <w:rsid w:val="00023FAC"/>
    <w:rsid w:val="000242C9"/>
    <w:rsid w:val="000245CD"/>
    <w:rsid w:val="000246CE"/>
    <w:rsid w:val="000246D4"/>
    <w:rsid w:val="00024730"/>
    <w:rsid w:val="00024802"/>
    <w:rsid w:val="000248CA"/>
    <w:rsid w:val="00024B8B"/>
    <w:rsid w:val="00024C62"/>
    <w:rsid w:val="00025009"/>
    <w:rsid w:val="00025335"/>
    <w:rsid w:val="00025385"/>
    <w:rsid w:val="00025641"/>
    <w:rsid w:val="00025719"/>
    <w:rsid w:val="00025780"/>
    <w:rsid w:val="0002589D"/>
    <w:rsid w:val="000258A4"/>
    <w:rsid w:val="00025A73"/>
    <w:rsid w:val="00025B7B"/>
    <w:rsid w:val="00025BF3"/>
    <w:rsid w:val="00026019"/>
    <w:rsid w:val="000260A8"/>
    <w:rsid w:val="000260AD"/>
    <w:rsid w:val="000262E2"/>
    <w:rsid w:val="000265C0"/>
    <w:rsid w:val="000266BC"/>
    <w:rsid w:val="000266CD"/>
    <w:rsid w:val="000268F1"/>
    <w:rsid w:val="00026936"/>
    <w:rsid w:val="00026972"/>
    <w:rsid w:val="00026A46"/>
    <w:rsid w:val="00026A58"/>
    <w:rsid w:val="00026ACB"/>
    <w:rsid w:val="00026B63"/>
    <w:rsid w:val="00026FA7"/>
    <w:rsid w:val="0002707E"/>
    <w:rsid w:val="000271AF"/>
    <w:rsid w:val="000272C9"/>
    <w:rsid w:val="0002760B"/>
    <w:rsid w:val="0002761D"/>
    <w:rsid w:val="000276FC"/>
    <w:rsid w:val="00027701"/>
    <w:rsid w:val="000278DC"/>
    <w:rsid w:val="00027BB8"/>
    <w:rsid w:val="00027C45"/>
    <w:rsid w:val="00027D6A"/>
    <w:rsid w:val="000305DD"/>
    <w:rsid w:val="000307C5"/>
    <w:rsid w:val="0003086A"/>
    <w:rsid w:val="000308A4"/>
    <w:rsid w:val="00030987"/>
    <w:rsid w:val="000309B0"/>
    <w:rsid w:val="00030DB1"/>
    <w:rsid w:val="00031177"/>
    <w:rsid w:val="000311B2"/>
    <w:rsid w:val="0003124A"/>
    <w:rsid w:val="000312E8"/>
    <w:rsid w:val="000313D7"/>
    <w:rsid w:val="00031611"/>
    <w:rsid w:val="00031866"/>
    <w:rsid w:val="0003199E"/>
    <w:rsid w:val="00031B26"/>
    <w:rsid w:val="00031B53"/>
    <w:rsid w:val="00031C44"/>
    <w:rsid w:val="00031D64"/>
    <w:rsid w:val="00031F00"/>
    <w:rsid w:val="0003204C"/>
    <w:rsid w:val="0003208C"/>
    <w:rsid w:val="000320F0"/>
    <w:rsid w:val="000320FF"/>
    <w:rsid w:val="00032390"/>
    <w:rsid w:val="000324C8"/>
    <w:rsid w:val="00032B1F"/>
    <w:rsid w:val="00032B9B"/>
    <w:rsid w:val="00032D15"/>
    <w:rsid w:val="00032D93"/>
    <w:rsid w:val="00032E21"/>
    <w:rsid w:val="00032E2B"/>
    <w:rsid w:val="00032E77"/>
    <w:rsid w:val="00032FC9"/>
    <w:rsid w:val="00033342"/>
    <w:rsid w:val="000334C6"/>
    <w:rsid w:val="00033556"/>
    <w:rsid w:val="000335F8"/>
    <w:rsid w:val="00033841"/>
    <w:rsid w:val="00033C68"/>
    <w:rsid w:val="00033D07"/>
    <w:rsid w:val="00033F83"/>
    <w:rsid w:val="00034670"/>
    <w:rsid w:val="000347C9"/>
    <w:rsid w:val="000348D0"/>
    <w:rsid w:val="00034A4C"/>
    <w:rsid w:val="00034B2A"/>
    <w:rsid w:val="0003507F"/>
    <w:rsid w:val="0003509D"/>
    <w:rsid w:val="00035576"/>
    <w:rsid w:val="000357D3"/>
    <w:rsid w:val="00035A56"/>
    <w:rsid w:val="00035DD9"/>
    <w:rsid w:val="00035E4E"/>
    <w:rsid w:val="000363D8"/>
    <w:rsid w:val="000364B0"/>
    <w:rsid w:val="00036759"/>
    <w:rsid w:val="00036839"/>
    <w:rsid w:val="00036A10"/>
    <w:rsid w:val="00036A68"/>
    <w:rsid w:val="00036A83"/>
    <w:rsid w:val="00036B83"/>
    <w:rsid w:val="00036C35"/>
    <w:rsid w:val="00036EDD"/>
    <w:rsid w:val="000372AB"/>
    <w:rsid w:val="00037452"/>
    <w:rsid w:val="000376D1"/>
    <w:rsid w:val="00037978"/>
    <w:rsid w:val="00037B5A"/>
    <w:rsid w:val="00037B9D"/>
    <w:rsid w:val="00037BBD"/>
    <w:rsid w:val="00037D1D"/>
    <w:rsid w:val="00037E61"/>
    <w:rsid w:val="00040375"/>
    <w:rsid w:val="00040397"/>
    <w:rsid w:val="000404BD"/>
    <w:rsid w:val="0004050C"/>
    <w:rsid w:val="00040691"/>
    <w:rsid w:val="0004082C"/>
    <w:rsid w:val="00040B3B"/>
    <w:rsid w:val="000412EC"/>
    <w:rsid w:val="00041353"/>
    <w:rsid w:val="0004157E"/>
    <w:rsid w:val="00041806"/>
    <w:rsid w:val="00041913"/>
    <w:rsid w:val="0004194A"/>
    <w:rsid w:val="00041C5C"/>
    <w:rsid w:val="00041C92"/>
    <w:rsid w:val="00041D4F"/>
    <w:rsid w:val="00041FC0"/>
    <w:rsid w:val="000420EC"/>
    <w:rsid w:val="000420FC"/>
    <w:rsid w:val="0004242B"/>
    <w:rsid w:val="000424B3"/>
    <w:rsid w:val="00042622"/>
    <w:rsid w:val="0004263D"/>
    <w:rsid w:val="0004264C"/>
    <w:rsid w:val="00042750"/>
    <w:rsid w:val="00042A84"/>
    <w:rsid w:val="00042AD8"/>
    <w:rsid w:val="00042FF2"/>
    <w:rsid w:val="00043538"/>
    <w:rsid w:val="0004356B"/>
    <w:rsid w:val="000439A9"/>
    <w:rsid w:val="00043BC4"/>
    <w:rsid w:val="00043DAF"/>
    <w:rsid w:val="00043E89"/>
    <w:rsid w:val="00043F45"/>
    <w:rsid w:val="00043F81"/>
    <w:rsid w:val="00043FF9"/>
    <w:rsid w:val="00044256"/>
    <w:rsid w:val="000442C6"/>
    <w:rsid w:val="000442D2"/>
    <w:rsid w:val="000444D0"/>
    <w:rsid w:val="000445EA"/>
    <w:rsid w:val="0004477B"/>
    <w:rsid w:val="0004481D"/>
    <w:rsid w:val="00044D9C"/>
    <w:rsid w:val="00044ED3"/>
    <w:rsid w:val="00044EFA"/>
    <w:rsid w:val="00044F43"/>
    <w:rsid w:val="00044FBB"/>
    <w:rsid w:val="0004503C"/>
    <w:rsid w:val="000455FD"/>
    <w:rsid w:val="0004562F"/>
    <w:rsid w:val="000457AE"/>
    <w:rsid w:val="00045CAA"/>
    <w:rsid w:val="0004603C"/>
    <w:rsid w:val="0004603F"/>
    <w:rsid w:val="00046435"/>
    <w:rsid w:val="0004644E"/>
    <w:rsid w:val="00046845"/>
    <w:rsid w:val="00046B46"/>
    <w:rsid w:val="000470F2"/>
    <w:rsid w:val="00047184"/>
    <w:rsid w:val="0004725B"/>
    <w:rsid w:val="0004727A"/>
    <w:rsid w:val="0004747A"/>
    <w:rsid w:val="000474AD"/>
    <w:rsid w:val="000474DD"/>
    <w:rsid w:val="00047695"/>
    <w:rsid w:val="00047761"/>
    <w:rsid w:val="0004782F"/>
    <w:rsid w:val="000478E9"/>
    <w:rsid w:val="00047A71"/>
    <w:rsid w:val="00047AF1"/>
    <w:rsid w:val="00047E27"/>
    <w:rsid w:val="00047F53"/>
    <w:rsid w:val="000502B0"/>
    <w:rsid w:val="000507E8"/>
    <w:rsid w:val="0005095D"/>
    <w:rsid w:val="00050A70"/>
    <w:rsid w:val="00050A91"/>
    <w:rsid w:val="00050C1D"/>
    <w:rsid w:val="00050C25"/>
    <w:rsid w:val="00050DDC"/>
    <w:rsid w:val="00050EC2"/>
    <w:rsid w:val="00050FA7"/>
    <w:rsid w:val="00051229"/>
    <w:rsid w:val="00051249"/>
    <w:rsid w:val="00051262"/>
    <w:rsid w:val="0005162E"/>
    <w:rsid w:val="00051711"/>
    <w:rsid w:val="00051DDD"/>
    <w:rsid w:val="000520A0"/>
    <w:rsid w:val="000526C2"/>
    <w:rsid w:val="000526D4"/>
    <w:rsid w:val="00052897"/>
    <w:rsid w:val="000529A5"/>
    <w:rsid w:val="00052B62"/>
    <w:rsid w:val="00052DF2"/>
    <w:rsid w:val="00052E48"/>
    <w:rsid w:val="00052EC5"/>
    <w:rsid w:val="00052FF0"/>
    <w:rsid w:val="00053212"/>
    <w:rsid w:val="00053296"/>
    <w:rsid w:val="000539C3"/>
    <w:rsid w:val="00053C2C"/>
    <w:rsid w:val="00053CB0"/>
    <w:rsid w:val="00053E23"/>
    <w:rsid w:val="00053EEE"/>
    <w:rsid w:val="00054098"/>
    <w:rsid w:val="0005429F"/>
    <w:rsid w:val="0005450A"/>
    <w:rsid w:val="000545B5"/>
    <w:rsid w:val="000546CF"/>
    <w:rsid w:val="00054AD4"/>
    <w:rsid w:val="00054D06"/>
    <w:rsid w:val="00054F6C"/>
    <w:rsid w:val="00054F87"/>
    <w:rsid w:val="00055218"/>
    <w:rsid w:val="00055374"/>
    <w:rsid w:val="000553AC"/>
    <w:rsid w:val="00055411"/>
    <w:rsid w:val="00055599"/>
    <w:rsid w:val="0005560D"/>
    <w:rsid w:val="00055B45"/>
    <w:rsid w:val="00055EAF"/>
    <w:rsid w:val="00055FA3"/>
    <w:rsid w:val="000561C0"/>
    <w:rsid w:val="000562ED"/>
    <w:rsid w:val="000567EE"/>
    <w:rsid w:val="00056831"/>
    <w:rsid w:val="0005690E"/>
    <w:rsid w:val="000569AF"/>
    <w:rsid w:val="00056E11"/>
    <w:rsid w:val="00057077"/>
    <w:rsid w:val="00057AC5"/>
    <w:rsid w:val="00057F66"/>
    <w:rsid w:val="00057F7A"/>
    <w:rsid w:val="000603C6"/>
    <w:rsid w:val="0006065E"/>
    <w:rsid w:val="000607F4"/>
    <w:rsid w:val="000607FD"/>
    <w:rsid w:val="00060810"/>
    <w:rsid w:val="00060B02"/>
    <w:rsid w:val="00060E7E"/>
    <w:rsid w:val="00061102"/>
    <w:rsid w:val="000611B5"/>
    <w:rsid w:val="0006158E"/>
    <w:rsid w:val="000615A7"/>
    <w:rsid w:val="00061729"/>
    <w:rsid w:val="000618A2"/>
    <w:rsid w:val="00061CD8"/>
    <w:rsid w:val="0006244A"/>
    <w:rsid w:val="000624B4"/>
    <w:rsid w:val="0006289D"/>
    <w:rsid w:val="00062C63"/>
    <w:rsid w:val="00062E53"/>
    <w:rsid w:val="00062EAF"/>
    <w:rsid w:val="00062EC4"/>
    <w:rsid w:val="0006315B"/>
    <w:rsid w:val="00063458"/>
    <w:rsid w:val="0006368C"/>
    <w:rsid w:val="000636C8"/>
    <w:rsid w:val="000639F8"/>
    <w:rsid w:val="00063AA1"/>
    <w:rsid w:val="00063AE0"/>
    <w:rsid w:val="00063CC6"/>
    <w:rsid w:val="00063E18"/>
    <w:rsid w:val="00063E49"/>
    <w:rsid w:val="00063E9C"/>
    <w:rsid w:val="00064193"/>
    <w:rsid w:val="000642FF"/>
    <w:rsid w:val="000643B8"/>
    <w:rsid w:val="00064536"/>
    <w:rsid w:val="00064851"/>
    <w:rsid w:val="00064A77"/>
    <w:rsid w:val="00064B30"/>
    <w:rsid w:val="00064D92"/>
    <w:rsid w:val="00064F25"/>
    <w:rsid w:val="00064F74"/>
    <w:rsid w:val="0006510B"/>
    <w:rsid w:val="0006519F"/>
    <w:rsid w:val="00065400"/>
    <w:rsid w:val="000658E4"/>
    <w:rsid w:val="000659EC"/>
    <w:rsid w:val="00065BE0"/>
    <w:rsid w:val="00065DE4"/>
    <w:rsid w:val="00065E80"/>
    <w:rsid w:val="00065EBC"/>
    <w:rsid w:val="00066084"/>
    <w:rsid w:val="00066093"/>
    <w:rsid w:val="000661E5"/>
    <w:rsid w:val="000663C1"/>
    <w:rsid w:val="0006664F"/>
    <w:rsid w:val="00066A38"/>
    <w:rsid w:val="00066AA6"/>
    <w:rsid w:val="00066B2C"/>
    <w:rsid w:val="00066CBD"/>
    <w:rsid w:val="00066CE8"/>
    <w:rsid w:val="00066E15"/>
    <w:rsid w:val="00067310"/>
    <w:rsid w:val="000678DB"/>
    <w:rsid w:val="00067C2B"/>
    <w:rsid w:val="00067CF4"/>
    <w:rsid w:val="00067E54"/>
    <w:rsid w:val="0007004F"/>
    <w:rsid w:val="000701A1"/>
    <w:rsid w:val="000706CD"/>
    <w:rsid w:val="00070997"/>
    <w:rsid w:val="000710DF"/>
    <w:rsid w:val="000710F3"/>
    <w:rsid w:val="00071342"/>
    <w:rsid w:val="00071375"/>
    <w:rsid w:val="00071380"/>
    <w:rsid w:val="000714BA"/>
    <w:rsid w:val="00071814"/>
    <w:rsid w:val="0007194E"/>
    <w:rsid w:val="00071AEB"/>
    <w:rsid w:val="00071D5E"/>
    <w:rsid w:val="00071E07"/>
    <w:rsid w:val="00072173"/>
    <w:rsid w:val="0007219D"/>
    <w:rsid w:val="000722D7"/>
    <w:rsid w:val="000722E2"/>
    <w:rsid w:val="00072585"/>
    <w:rsid w:val="0007277D"/>
    <w:rsid w:val="000727D9"/>
    <w:rsid w:val="0007283C"/>
    <w:rsid w:val="00072893"/>
    <w:rsid w:val="000728A5"/>
    <w:rsid w:val="000728CF"/>
    <w:rsid w:val="000729CE"/>
    <w:rsid w:val="00072C18"/>
    <w:rsid w:val="00072C1B"/>
    <w:rsid w:val="000731E0"/>
    <w:rsid w:val="000733BF"/>
    <w:rsid w:val="000733CE"/>
    <w:rsid w:val="00073621"/>
    <w:rsid w:val="00073ACE"/>
    <w:rsid w:val="00073BFE"/>
    <w:rsid w:val="00073D81"/>
    <w:rsid w:val="00073E27"/>
    <w:rsid w:val="00073ECC"/>
    <w:rsid w:val="00074096"/>
    <w:rsid w:val="000740C6"/>
    <w:rsid w:val="00074102"/>
    <w:rsid w:val="00074281"/>
    <w:rsid w:val="000742EE"/>
    <w:rsid w:val="000745DD"/>
    <w:rsid w:val="000745FF"/>
    <w:rsid w:val="00074D8B"/>
    <w:rsid w:val="00074FC3"/>
    <w:rsid w:val="00075039"/>
    <w:rsid w:val="00075052"/>
    <w:rsid w:val="0007524F"/>
    <w:rsid w:val="00075384"/>
    <w:rsid w:val="000753DA"/>
    <w:rsid w:val="00075887"/>
    <w:rsid w:val="00075961"/>
    <w:rsid w:val="00075AF4"/>
    <w:rsid w:val="00075C0E"/>
    <w:rsid w:val="00075E53"/>
    <w:rsid w:val="00075F78"/>
    <w:rsid w:val="000761BA"/>
    <w:rsid w:val="000762A5"/>
    <w:rsid w:val="00076582"/>
    <w:rsid w:val="000767FE"/>
    <w:rsid w:val="00076BB1"/>
    <w:rsid w:val="00076D3F"/>
    <w:rsid w:val="000770D1"/>
    <w:rsid w:val="000770E4"/>
    <w:rsid w:val="0007738A"/>
    <w:rsid w:val="00077467"/>
    <w:rsid w:val="00077B3F"/>
    <w:rsid w:val="00080067"/>
    <w:rsid w:val="000800E3"/>
    <w:rsid w:val="00080675"/>
    <w:rsid w:val="000808BC"/>
    <w:rsid w:val="00080A69"/>
    <w:rsid w:val="00080D48"/>
    <w:rsid w:val="00080D78"/>
    <w:rsid w:val="00080EFD"/>
    <w:rsid w:val="0008134C"/>
    <w:rsid w:val="000816AC"/>
    <w:rsid w:val="00081711"/>
    <w:rsid w:val="000818BA"/>
    <w:rsid w:val="00081ADE"/>
    <w:rsid w:val="00081B75"/>
    <w:rsid w:val="00081B8C"/>
    <w:rsid w:val="00081BA4"/>
    <w:rsid w:val="00081DD5"/>
    <w:rsid w:val="00082136"/>
    <w:rsid w:val="00082141"/>
    <w:rsid w:val="000821D8"/>
    <w:rsid w:val="0008224D"/>
    <w:rsid w:val="0008230E"/>
    <w:rsid w:val="000824C9"/>
    <w:rsid w:val="00082684"/>
    <w:rsid w:val="000826D7"/>
    <w:rsid w:val="0008281F"/>
    <w:rsid w:val="00082C3D"/>
    <w:rsid w:val="00082D91"/>
    <w:rsid w:val="0008314B"/>
    <w:rsid w:val="00083290"/>
    <w:rsid w:val="0008335C"/>
    <w:rsid w:val="0008360A"/>
    <w:rsid w:val="000836CC"/>
    <w:rsid w:val="00083753"/>
    <w:rsid w:val="0008377A"/>
    <w:rsid w:val="000839EA"/>
    <w:rsid w:val="00083B58"/>
    <w:rsid w:val="00083BF9"/>
    <w:rsid w:val="00083CF5"/>
    <w:rsid w:val="00083DB2"/>
    <w:rsid w:val="000842DB"/>
    <w:rsid w:val="00084579"/>
    <w:rsid w:val="000845FE"/>
    <w:rsid w:val="0008482D"/>
    <w:rsid w:val="0008488E"/>
    <w:rsid w:val="0008489D"/>
    <w:rsid w:val="00084980"/>
    <w:rsid w:val="00084AB3"/>
    <w:rsid w:val="00084B66"/>
    <w:rsid w:val="00084E10"/>
    <w:rsid w:val="00084EA8"/>
    <w:rsid w:val="00084F2A"/>
    <w:rsid w:val="00085004"/>
    <w:rsid w:val="000852D6"/>
    <w:rsid w:val="00085413"/>
    <w:rsid w:val="000856FE"/>
    <w:rsid w:val="00085741"/>
    <w:rsid w:val="000858BE"/>
    <w:rsid w:val="00085AB6"/>
    <w:rsid w:val="00085AE2"/>
    <w:rsid w:val="00085B8A"/>
    <w:rsid w:val="00085CEE"/>
    <w:rsid w:val="00085CFF"/>
    <w:rsid w:val="00085D77"/>
    <w:rsid w:val="00085DF6"/>
    <w:rsid w:val="00085FCA"/>
    <w:rsid w:val="00086233"/>
    <w:rsid w:val="00086372"/>
    <w:rsid w:val="000863DE"/>
    <w:rsid w:val="000863FE"/>
    <w:rsid w:val="00086547"/>
    <w:rsid w:val="00086637"/>
    <w:rsid w:val="00086699"/>
    <w:rsid w:val="000866C0"/>
    <w:rsid w:val="000866C1"/>
    <w:rsid w:val="000866EC"/>
    <w:rsid w:val="00086766"/>
    <w:rsid w:val="00086873"/>
    <w:rsid w:val="00086968"/>
    <w:rsid w:val="00086A71"/>
    <w:rsid w:val="00086B65"/>
    <w:rsid w:val="00086BA6"/>
    <w:rsid w:val="0008712E"/>
    <w:rsid w:val="00087172"/>
    <w:rsid w:val="00087D78"/>
    <w:rsid w:val="00087EA7"/>
    <w:rsid w:val="00087F92"/>
    <w:rsid w:val="000900C3"/>
    <w:rsid w:val="00090104"/>
    <w:rsid w:val="0009022F"/>
    <w:rsid w:val="00090648"/>
    <w:rsid w:val="00090778"/>
    <w:rsid w:val="000909D7"/>
    <w:rsid w:val="00090A0D"/>
    <w:rsid w:val="00090A48"/>
    <w:rsid w:val="00090A54"/>
    <w:rsid w:val="00090D16"/>
    <w:rsid w:val="00090D5D"/>
    <w:rsid w:val="00090F12"/>
    <w:rsid w:val="000914FF"/>
    <w:rsid w:val="000918EE"/>
    <w:rsid w:val="00091A9A"/>
    <w:rsid w:val="00091ACD"/>
    <w:rsid w:val="00091B30"/>
    <w:rsid w:val="00091C9F"/>
    <w:rsid w:val="00091F03"/>
    <w:rsid w:val="000924B3"/>
    <w:rsid w:val="00092944"/>
    <w:rsid w:val="00092C78"/>
    <w:rsid w:val="00092C7E"/>
    <w:rsid w:val="00092D29"/>
    <w:rsid w:val="00092D3E"/>
    <w:rsid w:val="00092F78"/>
    <w:rsid w:val="00093025"/>
    <w:rsid w:val="0009328D"/>
    <w:rsid w:val="00093434"/>
    <w:rsid w:val="000934B4"/>
    <w:rsid w:val="000936FD"/>
    <w:rsid w:val="00093912"/>
    <w:rsid w:val="000939E9"/>
    <w:rsid w:val="00093E6C"/>
    <w:rsid w:val="000940CC"/>
    <w:rsid w:val="000942A6"/>
    <w:rsid w:val="000944F3"/>
    <w:rsid w:val="00094690"/>
    <w:rsid w:val="00094B13"/>
    <w:rsid w:val="00094C51"/>
    <w:rsid w:val="00094DEB"/>
    <w:rsid w:val="00095302"/>
    <w:rsid w:val="000954AB"/>
    <w:rsid w:val="00095863"/>
    <w:rsid w:val="000958FD"/>
    <w:rsid w:val="00095C8E"/>
    <w:rsid w:val="00095D26"/>
    <w:rsid w:val="00095D8D"/>
    <w:rsid w:val="0009602D"/>
    <w:rsid w:val="000961D2"/>
    <w:rsid w:val="000967BB"/>
    <w:rsid w:val="00096968"/>
    <w:rsid w:val="000969CB"/>
    <w:rsid w:val="00096ABD"/>
    <w:rsid w:val="00096CB0"/>
    <w:rsid w:val="00096D08"/>
    <w:rsid w:val="00096D5F"/>
    <w:rsid w:val="00096E11"/>
    <w:rsid w:val="00096E24"/>
    <w:rsid w:val="00096EE1"/>
    <w:rsid w:val="00096F5C"/>
    <w:rsid w:val="00096FBD"/>
    <w:rsid w:val="00096FFB"/>
    <w:rsid w:val="0009722E"/>
    <w:rsid w:val="00097486"/>
    <w:rsid w:val="00097680"/>
    <w:rsid w:val="000979E7"/>
    <w:rsid w:val="00097CE5"/>
    <w:rsid w:val="00097D0E"/>
    <w:rsid w:val="000A02BF"/>
    <w:rsid w:val="000A0335"/>
    <w:rsid w:val="000A03B8"/>
    <w:rsid w:val="000A0684"/>
    <w:rsid w:val="000A0A43"/>
    <w:rsid w:val="000A0EF1"/>
    <w:rsid w:val="000A10D0"/>
    <w:rsid w:val="000A11C9"/>
    <w:rsid w:val="000A1236"/>
    <w:rsid w:val="000A128B"/>
    <w:rsid w:val="000A1493"/>
    <w:rsid w:val="000A168E"/>
    <w:rsid w:val="000A1AAC"/>
    <w:rsid w:val="000A1D25"/>
    <w:rsid w:val="000A1E2F"/>
    <w:rsid w:val="000A2298"/>
    <w:rsid w:val="000A268C"/>
    <w:rsid w:val="000A280B"/>
    <w:rsid w:val="000A2835"/>
    <w:rsid w:val="000A29D2"/>
    <w:rsid w:val="000A2A66"/>
    <w:rsid w:val="000A2B56"/>
    <w:rsid w:val="000A2C24"/>
    <w:rsid w:val="000A2D6B"/>
    <w:rsid w:val="000A2D8B"/>
    <w:rsid w:val="000A2F9F"/>
    <w:rsid w:val="000A3025"/>
    <w:rsid w:val="000A302C"/>
    <w:rsid w:val="000A3105"/>
    <w:rsid w:val="000A3128"/>
    <w:rsid w:val="000A33A3"/>
    <w:rsid w:val="000A3593"/>
    <w:rsid w:val="000A3597"/>
    <w:rsid w:val="000A3E4E"/>
    <w:rsid w:val="000A3EA7"/>
    <w:rsid w:val="000A3EDE"/>
    <w:rsid w:val="000A3F09"/>
    <w:rsid w:val="000A3FB1"/>
    <w:rsid w:val="000A4042"/>
    <w:rsid w:val="000A414A"/>
    <w:rsid w:val="000A43F6"/>
    <w:rsid w:val="000A441C"/>
    <w:rsid w:val="000A486A"/>
    <w:rsid w:val="000A4A56"/>
    <w:rsid w:val="000A4A97"/>
    <w:rsid w:val="000A4BCD"/>
    <w:rsid w:val="000A4FC9"/>
    <w:rsid w:val="000A510B"/>
    <w:rsid w:val="000A51C0"/>
    <w:rsid w:val="000A53DB"/>
    <w:rsid w:val="000A5481"/>
    <w:rsid w:val="000A548F"/>
    <w:rsid w:val="000A554D"/>
    <w:rsid w:val="000A5609"/>
    <w:rsid w:val="000A560B"/>
    <w:rsid w:val="000A58D1"/>
    <w:rsid w:val="000A5AA0"/>
    <w:rsid w:val="000A5CD7"/>
    <w:rsid w:val="000A5EC7"/>
    <w:rsid w:val="000A5ED9"/>
    <w:rsid w:val="000A5FB7"/>
    <w:rsid w:val="000A62B9"/>
    <w:rsid w:val="000A6356"/>
    <w:rsid w:val="000A6577"/>
    <w:rsid w:val="000A66F0"/>
    <w:rsid w:val="000A6842"/>
    <w:rsid w:val="000A69F2"/>
    <w:rsid w:val="000A73B1"/>
    <w:rsid w:val="000A73B9"/>
    <w:rsid w:val="000A76E3"/>
    <w:rsid w:val="000A79A6"/>
    <w:rsid w:val="000A79AF"/>
    <w:rsid w:val="000A7A0A"/>
    <w:rsid w:val="000A7AA9"/>
    <w:rsid w:val="000A7C5B"/>
    <w:rsid w:val="000A7DA3"/>
    <w:rsid w:val="000A7F0B"/>
    <w:rsid w:val="000B002E"/>
    <w:rsid w:val="000B0433"/>
    <w:rsid w:val="000B04F9"/>
    <w:rsid w:val="000B0516"/>
    <w:rsid w:val="000B069B"/>
    <w:rsid w:val="000B0981"/>
    <w:rsid w:val="000B0F55"/>
    <w:rsid w:val="000B117C"/>
    <w:rsid w:val="000B11DC"/>
    <w:rsid w:val="000B1212"/>
    <w:rsid w:val="000B140F"/>
    <w:rsid w:val="000B144B"/>
    <w:rsid w:val="000B166D"/>
    <w:rsid w:val="000B19B4"/>
    <w:rsid w:val="000B1A88"/>
    <w:rsid w:val="000B1D5B"/>
    <w:rsid w:val="000B1E13"/>
    <w:rsid w:val="000B215A"/>
    <w:rsid w:val="000B253E"/>
    <w:rsid w:val="000B278B"/>
    <w:rsid w:val="000B2886"/>
    <w:rsid w:val="000B29D4"/>
    <w:rsid w:val="000B2D52"/>
    <w:rsid w:val="000B2DE9"/>
    <w:rsid w:val="000B2F88"/>
    <w:rsid w:val="000B3080"/>
    <w:rsid w:val="000B314D"/>
    <w:rsid w:val="000B315F"/>
    <w:rsid w:val="000B3446"/>
    <w:rsid w:val="000B3553"/>
    <w:rsid w:val="000B378C"/>
    <w:rsid w:val="000B382C"/>
    <w:rsid w:val="000B3889"/>
    <w:rsid w:val="000B3891"/>
    <w:rsid w:val="000B391D"/>
    <w:rsid w:val="000B3959"/>
    <w:rsid w:val="000B39CD"/>
    <w:rsid w:val="000B3B6B"/>
    <w:rsid w:val="000B3C14"/>
    <w:rsid w:val="000B3C3B"/>
    <w:rsid w:val="000B3CD9"/>
    <w:rsid w:val="000B4033"/>
    <w:rsid w:val="000B43A5"/>
    <w:rsid w:val="000B467F"/>
    <w:rsid w:val="000B4890"/>
    <w:rsid w:val="000B4F24"/>
    <w:rsid w:val="000B50B1"/>
    <w:rsid w:val="000B5326"/>
    <w:rsid w:val="000B54D3"/>
    <w:rsid w:val="000B57FE"/>
    <w:rsid w:val="000B5AD9"/>
    <w:rsid w:val="000B5B51"/>
    <w:rsid w:val="000B5BE5"/>
    <w:rsid w:val="000B5CEC"/>
    <w:rsid w:val="000B5D55"/>
    <w:rsid w:val="000B5E6F"/>
    <w:rsid w:val="000B638B"/>
    <w:rsid w:val="000B63C6"/>
    <w:rsid w:val="000B64B6"/>
    <w:rsid w:val="000B662B"/>
    <w:rsid w:val="000B669C"/>
    <w:rsid w:val="000B6B3D"/>
    <w:rsid w:val="000B6CDC"/>
    <w:rsid w:val="000B6FB6"/>
    <w:rsid w:val="000B7090"/>
    <w:rsid w:val="000B7323"/>
    <w:rsid w:val="000B75E8"/>
    <w:rsid w:val="000B767E"/>
    <w:rsid w:val="000B77C1"/>
    <w:rsid w:val="000B7928"/>
    <w:rsid w:val="000B7C97"/>
    <w:rsid w:val="000B7FAB"/>
    <w:rsid w:val="000C0012"/>
    <w:rsid w:val="000C0099"/>
    <w:rsid w:val="000C0133"/>
    <w:rsid w:val="000C0243"/>
    <w:rsid w:val="000C026C"/>
    <w:rsid w:val="000C0327"/>
    <w:rsid w:val="000C03DB"/>
    <w:rsid w:val="000C0455"/>
    <w:rsid w:val="000C09BB"/>
    <w:rsid w:val="000C0A48"/>
    <w:rsid w:val="000C0BD6"/>
    <w:rsid w:val="000C0C3F"/>
    <w:rsid w:val="000C0DAA"/>
    <w:rsid w:val="000C0DEA"/>
    <w:rsid w:val="000C1242"/>
    <w:rsid w:val="000C12B8"/>
    <w:rsid w:val="000C14EF"/>
    <w:rsid w:val="000C16AC"/>
    <w:rsid w:val="000C1BCC"/>
    <w:rsid w:val="000C1CA7"/>
    <w:rsid w:val="000C1DA5"/>
    <w:rsid w:val="000C1E09"/>
    <w:rsid w:val="000C1E0E"/>
    <w:rsid w:val="000C1F1F"/>
    <w:rsid w:val="000C1FBA"/>
    <w:rsid w:val="000C20DA"/>
    <w:rsid w:val="000C213B"/>
    <w:rsid w:val="000C2149"/>
    <w:rsid w:val="000C21E6"/>
    <w:rsid w:val="000C22A6"/>
    <w:rsid w:val="000C271A"/>
    <w:rsid w:val="000C2CC1"/>
    <w:rsid w:val="000C2D71"/>
    <w:rsid w:val="000C2E5A"/>
    <w:rsid w:val="000C2E83"/>
    <w:rsid w:val="000C2FF7"/>
    <w:rsid w:val="000C30A0"/>
    <w:rsid w:val="000C3105"/>
    <w:rsid w:val="000C31C4"/>
    <w:rsid w:val="000C35E9"/>
    <w:rsid w:val="000C390C"/>
    <w:rsid w:val="000C3B0E"/>
    <w:rsid w:val="000C3D29"/>
    <w:rsid w:val="000C3D2B"/>
    <w:rsid w:val="000C3DAB"/>
    <w:rsid w:val="000C3DDF"/>
    <w:rsid w:val="000C41C4"/>
    <w:rsid w:val="000C43C2"/>
    <w:rsid w:val="000C43F2"/>
    <w:rsid w:val="000C4463"/>
    <w:rsid w:val="000C471B"/>
    <w:rsid w:val="000C472F"/>
    <w:rsid w:val="000C4819"/>
    <w:rsid w:val="000C495C"/>
    <w:rsid w:val="000C4A70"/>
    <w:rsid w:val="000C4C50"/>
    <w:rsid w:val="000C4F45"/>
    <w:rsid w:val="000C5091"/>
    <w:rsid w:val="000C5198"/>
    <w:rsid w:val="000C5201"/>
    <w:rsid w:val="000C525E"/>
    <w:rsid w:val="000C5316"/>
    <w:rsid w:val="000C5336"/>
    <w:rsid w:val="000C535B"/>
    <w:rsid w:val="000C5401"/>
    <w:rsid w:val="000C5634"/>
    <w:rsid w:val="000C571B"/>
    <w:rsid w:val="000C589B"/>
    <w:rsid w:val="000C5B73"/>
    <w:rsid w:val="000C5C2F"/>
    <w:rsid w:val="000C5C35"/>
    <w:rsid w:val="000C6181"/>
    <w:rsid w:val="000C64C4"/>
    <w:rsid w:val="000C66B7"/>
    <w:rsid w:val="000C6897"/>
    <w:rsid w:val="000C68D4"/>
    <w:rsid w:val="000C6970"/>
    <w:rsid w:val="000C6AF7"/>
    <w:rsid w:val="000C6BB5"/>
    <w:rsid w:val="000C6D5A"/>
    <w:rsid w:val="000C6F08"/>
    <w:rsid w:val="000C7090"/>
    <w:rsid w:val="000C70E7"/>
    <w:rsid w:val="000C7271"/>
    <w:rsid w:val="000C7397"/>
    <w:rsid w:val="000C73DE"/>
    <w:rsid w:val="000C7882"/>
    <w:rsid w:val="000C796A"/>
    <w:rsid w:val="000C7CD7"/>
    <w:rsid w:val="000D0036"/>
    <w:rsid w:val="000D0AE7"/>
    <w:rsid w:val="000D0C89"/>
    <w:rsid w:val="000D0D6E"/>
    <w:rsid w:val="000D115B"/>
    <w:rsid w:val="000D1213"/>
    <w:rsid w:val="000D12AE"/>
    <w:rsid w:val="000D1341"/>
    <w:rsid w:val="000D137F"/>
    <w:rsid w:val="000D1382"/>
    <w:rsid w:val="000D1865"/>
    <w:rsid w:val="000D18C0"/>
    <w:rsid w:val="000D1C96"/>
    <w:rsid w:val="000D1C98"/>
    <w:rsid w:val="000D1CC1"/>
    <w:rsid w:val="000D1FAD"/>
    <w:rsid w:val="000D2139"/>
    <w:rsid w:val="000D236C"/>
    <w:rsid w:val="000D2873"/>
    <w:rsid w:val="000D294B"/>
    <w:rsid w:val="000D2BAA"/>
    <w:rsid w:val="000D2BB6"/>
    <w:rsid w:val="000D2C56"/>
    <w:rsid w:val="000D3140"/>
    <w:rsid w:val="000D3197"/>
    <w:rsid w:val="000D3206"/>
    <w:rsid w:val="000D325D"/>
    <w:rsid w:val="000D3299"/>
    <w:rsid w:val="000D32BD"/>
    <w:rsid w:val="000D342F"/>
    <w:rsid w:val="000D3DE8"/>
    <w:rsid w:val="000D3E1F"/>
    <w:rsid w:val="000D3E6F"/>
    <w:rsid w:val="000D4237"/>
    <w:rsid w:val="000D4817"/>
    <w:rsid w:val="000D48FA"/>
    <w:rsid w:val="000D497E"/>
    <w:rsid w:val="000D4D6A"/>
    <w:rsid w:val="000D51B0"/>
    <w:rsid w:val="000D54BD"/>
    <w:rsid w:val="000D54EC"/>
    <w:rsid w:val="000D54F4"/>
    <w:rsid w:val="000D5576"/>
    <w:rsid w:val="000D5625"/>
    <w:rsid w:val="000D578C"/>
    <w:rsid w:val="000D5B0C"/>
    <w:rsid w:val="000D5B46"/>
    <w:rsid w:val="000D5D62"/>
    <w:rsid w:val="000D5D89"/>
    <w:rsid w:val="000D5DCD"/>
    <w:rsid w:val="000D5DDD"/>
    <w:rsid w:val="000D5E0D"/>
    <w:rsid w:val="000D5F26"/>
    <w:rsid w:val="000D6123"/>
    <w:rsid w:val="000D6165"/>
    <w:rsid w:val="000D63BD"/>
    <w:rsid w:val="000D653C"/>
    <w:rsid w:val="000D68C1"/>
    <w:rsid w:val="000D6923"/>
    <w:rsid w:val="000D6E31"/>
    <w:rsid w:val="000D6EE5"/>
    <w:rsid w:val="000D72C1"/>
    <w:rsid w:val="000D74E9"/>
    <w:rsid w:val="000D757F"/>
    <w:rsid w:val="000D76D7"/>
    <w:rsid w:val="000D77ED"/>
    <w:rsid w:val="000D7821"/>
    <w:rsid w:val="000D792E"/>
    <w:rsid w:val="000D7984"/>
    <w:rsid w:val="000D7B05"/>
    <w:rsid w:val="000D7F46"/>
    <w:rsid w:val="000D7FDC"/>
    <w:rsid w:val="000E005A"/>
    <w:rsid w:val="000E00CB"/>
    <w:rsid w:val="000E0135"/>
    <w:rsid w:val="000E01F5"/>
    <w:rsid w:val="000E0323"/>
    <w:rsid w:val="000E03B9"/>
    <w:rsid w:val="000E0423"/>
    <w:rsid w:val="000E054A"/>
    <w:rsid w:val="000E074B"/>
    <w:rsid w:val="000E07D1"/>
    <w:rsid w:val="000E085D"/>
    <w:rsid w:val="000E08C9"/>
    <w:rsid w:val="000E0959"/>
    <w:rsid w:val="000E09C0"/>
    <w:rsid w:val="000E0A7E"/>
    <w:rsid w:val="000E0D0B"/>
    <w:rsid w:val="000E0D54"/>
    <w:rsid w:val="000E0D82"/>
    <w:rsid w:val="000E0FAE"/>
    <w:rsid w:val="000E11C3"/>
    <w:rsid w:val="000E12F7"/>
    <w:rsid w:val="000E1500"/>
    <w:rsid w:val="000E15F7"/>
    <w:rsid w:val="000E1603"/>
    <w:rsid w:val="000E162F"/>
    <w:rsid w:val="000E190B"/>
    <w:rsid w:val="000E20D5"/>
    <w:rsid w:val="000E269B"/>
    <w:rsid w:val="000E2891"/>
    <w:rsid w:val="000E2AC8"/>
    <w:rsid w:val="000E2C20"/>
    <w:rsid w:val="000E2E84"/>
    <w:rsid w:val="000E32BE"/>
    <w:rsid w:val="000E3B75"/>
    <w:rsid w:val="000E3F5F"/>
    <w:rsid w:val="000E409F"/>
    <w:rsid w:val="000E423A"/>
    <w:rsid w:val="000E4268"/>
    <w:rsid w:val="000E43AE"/>
    <w:rsid w:val="000E43B9"/>
    <w:rsid w:val="000E43C5"/>
    <w:rsid w:val="000E45E4"/>
    <w:rsid w:val="000E466D"/>
    <w:rsid w:val="000E4885"/>
    <w:rsid w:val="000E4903"/>
    <w:rsid w:val="000E496D"/>
    <w:rsid w:val="000E496F"/>
    <w:rsid w:val="000E49B3"/>
    <w:rsid w:val="000E4A8F"/>
    <w:rsid w:val="000E4C06"/>
    <w:rsid w:val="000E4EB2"/>
    <w:rsid w:val="000E4EEA"/>
    <w:rsid w:val="000E4F88"/>
    <w:rsid w:val="000E56F1"/>
    <w:rsid w:val="000E5888"/>
    <w:rsid w:val="000E5891"/>
    <w:rsid w:val="000E5BED"/>
    <w:rsid w:val="000E6383"/>
    <w:rsid w:val="000E6463"/>
    <w:rsid w:val="000E67CA"/>
    <w:rsid w:val="000E69EF"/>
    <w:rsid w:val="000E6BBC"/>
    <w:rsid w:val="000E6CCE"/>
    <w:rsid w:val="000E6E6D"/>
    <w:rsid w:val="000E6F00"/>
    <w:rsid w:val="000E701B"/>
    <w:rsid w:val="000E74BB"/>
    <w:rsid w:val="000E74C6"/>
    <w:rsid w:val="000E785B"/>
    <w:rsid w:val="000E7A3B"/>
    <w:rsid w:val="000E7BEF"/>
    <w:rsid w:val="000E7F1C"/>
    <w:rsid w:val="000F00B6"/>
    <w:rsid w:val="000F017C"/>
    <w:rsid w:val="000F0399"/>
    <w:rsid w:val="000F0498"/>
    <w:rsid w:val="000F06F6"/>
    <w:rsid w:val="000F07D8"/>
    <w:rsid w:val="000F0DD9"/>
    <w:rsid w:val="000F0F32"/>
    <w:rsid w:val="000F0F50"/>
    <w:rsid w:val="000F0FC8"/>
    <w:rsid w:val="000F0FCC"/>
    <w:rsid w:val="000F14C3"/>
    <w:rsid w:val="000F14E5"/>
    <w:rsid w:val="000F194C"/>
    <w:rsid w:val="000F1B28"/>
    <w:rsid w:val="000F1B88"/>
    <w:rsid w:val="000F1BBE"/>
    <w:rsid w:val="000F1C38"/>
    <w:rsid w:val="000F1D68"/>
    <w:rsid w:val="000F1FC5"/>
    <w:rsid w:val="000F25C7"/>
    <w:rsid w:val="000F28BE"/>
    <w:rsid w:val="000F2DDE"/>
    <w:rsid w:val="000F2E1F"/>
    <w:rsid w:val="000F309F"/>
    <w:rsid w:val="000F31EC"/>
    <w:rsid w:val="000F337F"/>
    <w:rsid w:val="000F3501"/>
    <w:rsid w:val="000F3602"/>
    <w:rsid w:val="000F3CA7"/>
    <w:rsid w:val="000F3EC9"/>
    <w:rsid w:val="000F40CA"/>
    <w:rsid w:val="000F41A4"/>
    <w:rsid w:val="000F423D"/>
    <w:rsid w:val="000F42C8"/>
    <w:rsid w:val="000F4353"/>
    <w:rsid w:val="000F43DD"/>
    <w:rsid w:val="000F457C"/>
    <w:rsid w:val="000F467C"/>
    <w:rsid w:val="000F4819"/>
    <w:rsid w:val="000F4A18"/>
    <w:rsid w:val="000F4C84"/>
    <w:rsid w:val="000F4D77"/>
    <w:rsid w:val="000F4D82"/>
    <w:rsid w:val="000F4DD8"/>
    <w:rsid w:val="000F4F8E"/>
    <w:rsid w:val="000F508D"/>
    <w:rsid w:val="000F534C"/>
    <w:rsid w:val="000F5755"/>
    <w:rsid w:val="000F59D8"/>
    <w:rsid w:val="000F5A2B"/>
    <w:rsid w:val="000F5B27"/>
    <w:rsid w:val="000F5BE7"/>
    <w:rsid w:val="000F6178"/>
    <w:rsid w:val="000F6766"/>
    <w:rsid w:val="000F6A90"/>
    <w:rsid w:val="000F6C9E"/>
    <w:rsid w:val="000F6CE3"/>
    <w:rsid w:val="000F6EE0"/>
    <w:rsid w:val="000F6FCD"/>
    <w:rsid w:val="000F721E"/>
    <w:rsid w:val="000F735E"/>
    <w:rsid w:val="000F73B1"/>
    <w:rsid w:val="000F7403"/>
    <w:rsid w:val="000F74B0"/>
    <w:rsid w:val="000F7745"/>
    <w:rsid w:val="000F78E4"/>
    <w:rsid w:val="000F790C"/>
    <w:rsid w:val="000F7984"/>
    <w:rsid w:val="000F7A14"/>
    <w:rsid w:val="000F7A65"/>
    <w:rsid w:val="000F7D69"/>
    <w:rsid w:val="000F7DF1"/>
    <w:rsid w:val="000F7EBF"/>
    <w:rsid w:val="001000D8"/>
    <w:rsid w:val="0010028D"/>
    <w:rsid w:val="001003EB"/>
    <w:rsid w:val="0010062B"/>
    <w:rsid w:val="00100643"/>
    <w:rsid w:val="0010067E"/>
    <w:rsid w:val="0010085D"/>
    <w:rsid w:val="00100A29"/>
    <w:rsid w:val="00100BBC"/>
    <w:rsid w:val="00100D8E"/>
    <w:rsid w:val="00100F92"/>
    <w:rsid w:val="00101114"/>
    <w:rsid w:val="00101966"/>
    <w:rsid w:val="00101A96"/>
    <w:rsid w:val="00101ABD"/>
    <w:rsid w:val="00101D17"/>
    <w:rsid w:val="00101E78"/>
    <w:rsid w:val="00101EFF"/>
    <w:rsid w:val="00101FEC"/>
    <w:rsid w:val="00102093"/>
    <w:rsid w:val="0010211B"/>
    <w:rsid w:val="00102227"/>
    <w:rsid w:val="001022F9"/>
    <w:rsid w:val="00102492"/>
    <w:rsid w:val="001025FA"/>
    <w:rsid w:val="001026A3"/>
    <w:rsid w:val="001029E7"/>
    <w:rsid w:val="00102A3A"/>
    <w:rsid w:val="0010307F"/>
    <w:rsid w:val="001031A4"/>
    <w:rsid w:val="001031C4"/>
    <w:rsid w:val="0010324F"/>
    <w:rsid w:val="0010339B"/>
    <w:rsid w:val="001033E4"/>
    <w:rsid w:val="00103458"/>
    <w:rsid w:val="001035EE"/>
    <w:rsid w:val="0010386F"/>
    <w:rsid w:val="00103AB8"/>
    <w:rsid w:val="00103B9E"/>
    <w:rsid w:val="00103F05"/>
    <w:rsid w:val="00104363"/>
    <w:rsid w:val="00104417"/>
    <w:rsid w:val="001046AC"/>
    <w:rsid w:val="0010473F"/>
    <w:rsid w:val="00104BFA"/>
    <w:rsid w:val="00104CF4"/>
    <w:rsid w:val="00104DF6"/>
    <w:rsid w:val="001051A4"/>
    <w:rsid w:val="00105221"/>
    <w:rsid w:val="001052DE"/>
    <w:rsid w:val="00105321"/>
    <w:rsid w:val="00105347"/>
    <w:rsid w:val="00105427"/>
    <w:rsid w:val="001055DB"/>
    <w:rsid w:val="001058A2"/>
    <w:rsid w:val="00105965"/>
    <w:rsid w:val="001059BE"/>
    <w:rsid w:val="00105A4B"/>
    <w:rsid w:val="00105A55"/>
    <w:rsid w:val="00105A6E"/>
    <w:rsid w:val="00105F3A"/>
    <w:rsid w:val="00105F68"/>
    <w:rsid w:val="001060B3"/>
    <w:rsid w:val="001060E7"/>
    <w:rsid w:val="001061A7"/>
    <w:rsid w:val="001066A3"/>
    <w:rsid w:val="00106912"/>
    <w:rsid w:val="001069C0"/>
    <w:rsid w:val="00106A8F"/>
    <w:rsid w:val="00106CA6"/>
    <w:rsid w:val="00106D50"/>
    <w:rsid w:val="001071D5"/>
    <w:rsid w:val="001073D4"/>
    <w:rsid w:val="0010740D"/>
    <w:rsid w:val="00107619"/>
    <w:rsid w:val="00107A71"/>
    <w:rsid w:val="00107E7A"/>
    <w:rsid w:val="00107E8D"/>
    <w:rsid w:val="00107ECC"/>
    <w:rsid w:val="00110104"/>
    <w:rsid w:val="0011031E"/>
    <w:rsid w:val="001103BF"/>
    <w:rsid w:val="00110680"/>
    <w:rsid w:val="0011071F"/>
    <w:rsid w:val="001107CE"/>
    <w:rsid w:val="00110853"/>
    <w:rsid w:val="00110946"/>
    <w:rsid w:val="001109EB"/>
    <w:rsid w:val="00110BC6"/>
    <w:rsid w:val="00110C8E"/>
    <w:rsid w:val="00110E22"/>
    <w:rsid w:val="001110BC"/>
    <w:rsid w:val="001110CE"/>
    <w:rsid w:val="0011135F"/>
    <w:rsid w:val="001114D0"/>
    <w:rsid w:val="001117E7"/>
    <w:rsid w:val="00111830"/>
    <w:rsid w:val="0011190F"/>
    <w:rsid w:val="00111A70"/>
    <w:rsid w:val="00111CA5"/>
    <w:rsid w:val="00111CC3"/>
    <w:rsid w:val="00111DBB"/>
    <w:rsid w:val="00112076"/>
    <w:rsid w:val="00112B2B"/>
    <w:rsid w:val="00112BDB"/>
    <w:rsid w:val="00113253"/>
    <w:rsid w:val="0011352E"/>
    <w:rsid w:val="001135D4"/>
    <w:rsid w:val="001138B9"/>
    <w:rsid w:val="0011392C"/>
    <w:rsid w:val="00113AC6"/>
    <w:rsid w:val="00113AEA"/>
    <w:rsid w:val="00113CB4"/>
    <w:rsid w:val="00113D59"/>
    <w:rsid w:val="00113D61"/>
    <w:rsid w:val="00113D6D"/>
    <w:rsid w:val="00114470"/>
    <w:rsid w:val="00114506"/>
    <w:rsid w:val="001145AA"/>
    <w:rsid w:val="0011472B"/>
    <w:rsid w:val="00114737"/>
    <w:rsid w:val="00114B2C"/>
    <w:rsid w:val="00114BFD"/>
    <w:rsid w:val="00114D4A"/>
    <w:rsid w:val="00114DF9"/>
    <w:rsid w:val="00114F22"/>
    <w:rsid w:val="00114FB7"/>
    <w:rsid w:val="00115018"/>
    <w:rsid w:val="001150C0"/>
    <w:rsid w:val="001153DB"/>
    <w:rsid w:val="00115574"/>
    <w:rsid w:val="001157FC"/>
    <w:rsid w:val="00115D22"/>
    <w:rsid w:val="00115DE3"/>
    <w:rsid w:val="00115E2D"/>
    <w:rsid w:val="00116309"/>
    <w:rsid w:val="001163F3"/>
    <w:rsid w:val="00116437"/>
    <w:rsid w:val="00116653"/>
    <w:rsid w:val="001166A3"/>
    <w:rsid w:val="0011672B"/>
    <w:rsid w:val="0011672C"/>
    <w:rsid w:val="00116A02"/>
    <w:rsid w:val="00116B78"/>
    <w:rsid w:val="00116EA4"/>
    <w:rsid w:val="00117214"/>
    <w:rsid w:val="0011781F"/>
    <w:rsid w:val="0011797E"/>
    <w:rsid w:val="00117AB4"/>
    <w:rsid w:val="00117B29"/>
    <w:rsid w:val="00117C9B"/>
    <w:rsid w:val="00117CE6"/>
    <w:rsid w:val="00117E42"/>
    <w:rsid w:val="00120138"/>
    <w:rsid w:val="0012045D"/>
    <w:rsid w:val="00120492"/>
    <w:rsid w:val="0012049D"/>
    <w:rsid w:val="001205B7"/>
    <w:rsid w:val="001206FC"/>
    <w:rsid w:val="0012086F"/>
    <w:rsid w:val="00120AA6"/>
    <w:rsid w:val="00120AE1"/>
    <w:rsid w:val="00120DBB"/>
    <w:rsid w:val="00120DF7"/>
    <w:rsid w:val="00120F07"/>
    <w:rsid w:val="001212A6"/>
    <w:rsid w:val="00121717"/>
    <w:rsid w:val="00121774"/>
    <w:rsid w:val="0012192C"/>
    <w:rsid w:val="00121A5A"/>
    <w:rsid w:val="00121BB1"/>
    <w:rsid w:val="00121BFE"/>
    <w:rsid w:val="00121DA8"/>
    <w:rsid w:val="00121DC2"/>
    <w:rsid w:val="00121E0D"/>
    <w:rsid w:val="00121FE7"/>
    <w:rsid w:val="00122345"/>
    <w:rsid w:val="00122474"/>
    <w:rsid w:val="00122637"/>
    <w:rsid w:val="00122899"/>
    <w:rsid w:val="00122A5C"/>
    <w:rsid w:val="00122BB6"/>
    <w:rsid w:val="00122C45"/>
    <w:rsid w:val="00122DB6"/>
    <w:rsid w:val="00122DE1"/>
    <w:rsid w:val="00123297"/>
    <w:rsid w:val="001234B0"/>
    <w:rsid w:val="00123861"/>
    <w:rsid w:val="0012387C"/>
    <w:rsid w:val="00123896"/>
    <w:rsid w:val="00123BCF"/>
    <w:rsid w:val="00123E5D"/>
    <w:rsid w:val="00123EE2"/>
    <w:rsid w:val="00124053"/>
    <w:rsid w:val="00124094"/>
    <w:rsid w:val="00124318"/>
    <w:rsid w:val="001244A9"/>
    <w:rsid w:val="001244AA"/>
    <w:rsid w:val="001244E8"/>
    <w:rsid w:val="001247F4"/>
    <w:rsid w:val="00124C32"/>
    <w:rsid w:val="00124C3C"/>
    <w:rsid w:val="00124C81"/>
    <w:rsid w:val="00124C98"/>
    <w:rsid w:val="00124CF0"/>
    <w:rsid w:val="00124D3E"/>
    <w:rsid w:val="00124D45"/>
    <w:rsid w:val="00124DC4"/>
    <w:rsid w:val="00124FED"/>
    <w:rsid w:val="00125216"/>
    <w:rsid w:val="00125295"/>
    <w:rsid w:val="0012542B"/>
    <w:rsid w:val="00125588"/>
    <w:rsid w:val="001256C0"/>
    <w:rsid w:val="00125780"/>
    <w:rsid w:val="00125936"/>
    <w:rsid w:val="00125945"/>
    <w:rsid w:val="00125975"/>
    <w:rsid w:val="00125A7C"/>
    <w:rsid w:val="00125B5A"/>
    <w:rsid w:val="00125C5B"/>
    <w:rsid w:val="00125CEB"/>
    <w:rsid w:val="00125F30"/>
    <w:rsid w:val="0012608F"/>
    <w:rsid w:val="001260CC"/>
    <w:rsid w:val="00126299"/>
    <w:rsid w:val="00126784"/>
    <w:rsid w:val="001267F5"/>
    <w:rsid w:val="00126809"/>
    <w:rsid w:val="0012690A"/>
    <w:rsid w:val="00126C55"/>
    <w:rsid w:val="00126C71"/>
    <w:rsid w:val="00126F08"/>
    <w:rsid w:val="00127724"/>
    <w:rsid w:val="001277B7"/>
    <w:rsid w:val="0012786E"/>
    <w:rsid w:val="00127978"/>
    <w:rsid w:val="00127CFA"/>
    <w:rsid w:val="001300E3"/>
    <w:rsid w:val="00130171"/>
    <w:rsid w:val="001301DD"/>
    <w:rsid w:val="00130346"/>
    <w:rsid w:val="0013054A"/>
    <w:rsid w:val="001306AA"/>
    <w:rsid w:val="001306C5"/>
    <w:rsid w:val="001307E5"/>
    <w:rsid w:val="00130BC2"/>
    <w:rsid w:val="00131157"/>
    <w:rsid w:val="00131689"/>
    <w:rsid w:val="001317C0"/>
    <w:rsid w:val="00131838"/>
    <w:rsid w:val="001318AF"/>
    <w:rsid w:val="00131979"/>
    <w:rsid w:val="00131AFC"/>
    <w:rsid w:val="00131B2E"/>
    <w:rsid w:val="00131C57"/>
    <w:rsid w:val="00131C9B"/>
    <w:rsid w:val="00132369"/>
    <w:rsid w:val="0013246F"/>
    <w:rsid w:val="001325FC"/>
    <w:rsid w:val="001328E1"/>
    <w:rsid w:val="00132930"/>
    <w:rsid w:val="00132AAC"/>
    <w:rsid w:val="00132B7E"/>
    <w:rsid w:val="00132B83"/>
    <w:rsid w:val="00132E24"/>
    <w:rsid w:val="00132EB6"/>
    <w:rsid w:val="00132FD7"/>
    <w:rsid w:val="001330FC"/>
    <w:rsid w:val="001331CA"/>
    <w:rsid w:val="001333AB"/>
    <w:rsid w:val="001333FD"/>
    <w:rsid w:val="00133899"/>
    <w:rsid w:val="001339ED"/>
    <w:rsid w:val="00133E69"/>
    <w:rsid w:val="001342F6"/>
    <w:rsid w:val="00134374"/>
    <w:rsid w:val="001343A3"/>
    <w:rsid w:val="00134422"/>
    <w:rsid w:val="001345BD"/>
    <w:rsid w:val="0013461C"/>
    <w:rsid w:val="001349CA"/>
    <w:rsid w:val="00134D06"/>
    <w:rsid w:val="00134D3F"/>
    <w:rsid w:val="00134DAE"/>
    <w:rsid w:val="001350CE"/>
    <w:rsid w:val="00135415"/>
    <w:rsid w:val="001355C5"/>
    <w:rsid w:val="0013591F"/>
    <w:rsid w:val="00135F58"/>
    <w:rsid w:val="001361BD"/>
    <w:rsid w:val="00136588"/>
    <w:rsid w:val="001365A5"/>
    <w:rsid w:val="00136708"/>
    <w:rsid w:val="00136ABF"/>
    <w:rsid w:val="00136F88"/>
    <w:rsid w:val="00137131"/>
    <w:rsid w:val="001371C8"/>
    <w:rsid w:val="00137236"/>
    <w:rsid w:val="001372D1"/>
    <w:rsid w:val="001374F9"/>
    <w:rsid w:val="00137553"/>
    <w:rsid w:val="001376AA"/>
    <w:rsid w:val="001379CC"/>
    <w:rsid w:val="00137AE4"/>
    <w:rsid w:val="00137B7C"/>
    <w:rsid w:val="00137CCC"/>
    <w:rsid w:val="00137D1B"/>
    <w:rsid w:val="00137D3D"/>
    <w:rsid w:val="00137E8B"/>
    <w:rsid w:val="00137FCF"/>
    <w:rsid w:val="00137FF4"/>
    <w:rsid w:val="00140152"/>
    <w:rsid w:val="00140275"/>
    <w:rsid w:val="00140674"/>
    <w:rsid w:val="001407F3"/>
    <w:rsid w:val="0014089C"/>
    <w:rsid w:val="001408DF"/>
    <w:rsid w:val="00140D4D"/>
    <w:rsid w:val="00141269"/>
    <w:rsid w:val="001413F7"/>
    <w:rsid w:val="0014152A"/>
    <w:rsid w:val="00141702"/>
    <w:rsid w:val="00141832"/>
    <w:rsid w:val="00141A0E"/>
    <w:rsid w:val="00141DE4"/>
    <w:rsid w:val="00141ECF"/>
    <w:rsid w:val="00142338"/>
    <w:rsid w:val="001424A0"/>
    <w:rsid w:val="001427A3"/>
    <w:rsid w:val="001427F6"/>
    <w:rsid w:val="00142C34"/>
    <w:rsid w:val="00142CB4"/>
    <w:rsid w:val="001431B3"/>
    <w:rsid w:val="001432FC"/>
    <w:rsid w:val="001433B0"/>
    <w:rsid w:val="00143579"/>
    <w:rsid w:val="00143A0A"/>
    <w:rsid w:val="00143B4E"/>
    <w:rsid w:val="00143B75"/>
    <w:rsid w:val="00143D2A"/>
    <w:rsid w:val="00143EBD"/>
    <w:rsid w:val="00143FB7"/>
    <w:rsid w:val="00143FD8"/>
    <w:rsid w:val="00143FDE"/>
    <w:rsid w:val="00144143"/>
    <w:rsid w:val="00144569"/>
    <w:rsid w:val="0014459A"/>
    <w:rsid w:val="00144929"/>
    <w:rsid w:val="00144B1F"/>
    <w:rsid w:val="00145372"/>
    <w:rsid w:val="001453D8"/>
    <w:rsid w:val="0014577C"/>
    <w:rsid w:val="00145A8D"/>
    <w:rsid w:val="00145A98"/>
    <w:rsid w:val="00145AE6"/>
    <w:rsid w:val="00145CF6"/>
    <w:rsid w:val="00145E41"/>
    <w:rsid w:val="00146015"/>
    <w:rsid w:val="001460AC"/>
    <w:rsid w:val="001463FA"/>
    <w:rsid w:val="001464EF"/>
    <w:rsid w:val="001465B7"/>
    <w:rsid w:val="001465ED"/>
    <w:rsid w:val="00146713"/>
    <w:rsid w:val="00146982"/>
    <w:rsid w:val="00146B96"/>
    <w:rsid w:val="00146E7D"/>
    <w:rsid w:val="001475F3"/>
    <w:rsid w:val="0014769A"/>
    <w:rsid w:val="0014779E"/>
    <w:rsid w:val="00147926"/>
    <w:rsid w:val="00147BB8"/>
    <w:rsid w:val="00147D81"/>
    <w:rsid w:val="00147E1E"/>
    <w:rsid w:val="00147E73"/>
    <w:rsid w:val="001503E4"/>
    <w:rsid w:val="001504BC"/>
    <w:rsid w:val="00150703"/>
    <w:rsid w:val="001508CA"/>
    <w:rsid w:val="0015094B"/>
    <w:rsid w:val="001509D3"/>
    <w:rsid w:val="00150A1F"/>
    <w:rsid w:val="00150A46"/>
    <w:rsid w:val="00150E38"/>
    <w:rsid w:val="00151027"/>
    <w:rsid w:val="001514B1"/>
    <w:rsid w:val="001514CB"/>
    <w:rsid w:val="0015153A"/>
    <w:rsid w:val="001516C8"/>
    <w:rsid w:val="00151A60"/>
    <w:rsid w:val="00151C07"/>
    <w:rsid w:val="00151C86"/>
    <w:rsid w:val="00151C8E"/>
    <w:rsid w:val="00151E96"/>
    <w:rsid w:val="00151F8A"/>
    <w:rsid w:val="00151FE6"/>
    <w:rsid w:val="00152675"/>
    <w:rsid w:val="0015269E"/>
    <w:rsid w:val="001526D0"/>
    <w:rsid w:val="001527C6"/>
    <w:rsid w:val="001527E9"/>
    <w:rsid w:val="0015287F"/>
    <w:rsid w:val="00152A16"/>
    <w:rsid w:val="00152BDD"/>
    <w:rsid w:val="00152D31"/>
    <w:rsid w:val="00152EAA"/>
    <w:rsid w:val="00152ED1"/>
    <w:rsid w:val="001530D4"/>
    <w:rsid w:val="00153196"/>
    <w:rsid w:val="00153393"/>
    <w:rsid w:val="001536D0"/>
    <w:rsid w:val="0015391E"/>
    <w:rsid w:val="00153BDE"/>
    <w:rsid w:val="00153C23"/>
    <w:rsid w:val="00153D5C"/>
    <w:rsid w:val="0015426A"/>
    <w:rsid w:val="0015461B"/>
    <w:rsid w:val="001546E6"/>
    <w:rsid w:val="00154C58"/>
    <w:rsid w:val="00154DC9"/>
    <w:rsid w:val="001550B1"/>
    <w:rsid w:val="0015511A"/>
    <w:rsid w:val="001551D4"/>
    <w:rsid w:val="00155809"/>
    <w:rsid w:val="001559AF"/>
    <w:rsid w:val="00155A61"/>
    <w:rsid w:val="00155BE0"/>
    <w:rsid w:val="00155CA7"/>
    <w:rsid w:val="00155FBB"/>
    <w:rsid w:val="0015628A"/>
    <w:rsid w:val="001562C8"/>
    <w:rsid w:val="00156453"/>
    <w:rsid w:val="00156478"/>
    <w:rsid w:val="001565A2"/>
    <w:rsid w:val="001566A1"/>
    <w:rsid w:val="00156708"/>
    <w:rsid w:val="00156721"/>
    <w:rsid w:val="0015676A"/>
    <w:rsid w:val="00156797"/>
    <w:rsid w:val="00156852"/>
    <w:rsid w:val="0015686B"/>
    <w:rsid w:val="00156BBC"/>
    <w:rsid w:val="00156C9B"/>
    <w:rsid w:val="00156CA9"/>
    <w:rsid w:val="00156DA0"/>
    <w:rsid w:val="001576C7"/>
    <w:rsid w:val="00157B57"/>
    <w:rsid w:val="00157BDD"/>
    <w:rsid w:val="00157C71"/>
    <w:rsid w:val="00157F8F"/>
    <w:rsid w:val="0016015E"/>
    <w:rsid w:val="001601A6"/>
    <w:rsid w:val="00160306"/>
    <w:rsid w:val="00160386"/>
    <w:rsid w:val="001603DA"/>
    <w:rsid w:val="00160692"/>
    <w:rsid w:val="001606A5"/>
    <w:rsid w:val="001607B5"/>
    <w:rsid w:val="00160906"/>
    <w:rsid w:val="00160977"/>
    <w:rsid w:val="001609DD"/>
    <w:rsid w:val="00160BA4"/>
    <w:rsid w:val="0016126A"/>
    <w:rsid w:val="001613E5"/>
    <w:rsid w:val="00161431"/>
    <w:rsid w:val="0016169D"/>
    <w:rsid w:val="001616B1"/>
    <w:rsid w:val="00161AD8"/>
    <w:rsid w:val="00161D71"/>
    <w:rsid w:val="00161FA5"/>
    <w:rsid w:val="00161FDE"/>
    <w:rsid w:val="00162292"/>
    <w:rsid w:val="00162316"/>
    <w:rsid w:val="001624F3"/>
    <w:rsid w:val="00162619"/>
    <w:rsid w:val="00162752"/>
    <w:rsid w:val="001627AF"/>
    <w:rsid w:val="001628A4"/>
    <w:rsid w:val="0016291D"/>
    <w:rsid w:val="00162BC9"/>
    <w:rsid w:val="00162C5F"/>
    <w:rsid w:val="00162D87"/>
    <w:rsid w:val="00163060"/>
    <w:rsid w:val="001631BF"/>
    <w:rsid w:val="001632F3"/>
    <w:rsid w:val="00163496"/>
    <w:rsid w:val="001636DE"/>
    <w:rsid w:val="00163827"/>
    <w:rsid w:val="0016391C"/>
    <w:rsid w:val="00163AE8"/>
    <w:rsid w:val="00163B46"/>
    <w:rsid w:val="00163B68"/>
    <w:rsid w:val="00163FB2"/>
    <w:rsid w:val="0016408F"/>
    <w:rsid w:val="0016424E"/>
    <w:rsid w:val="001643FD"/>
    <w:rsid w:val="00164556"/>
    <w:rsid w:val="001646FB"/>
    <w:rsid w:val="00164717"/>
    <w:rsid w:val="00164989"/>
    <w:rsid w:val="00164999"/>
    <w:rsid w:val="00164A91"/>
    <w:rsid w:val="00164B12"/>
    <w:rsid w:val="00164D08"/>
    <w:rsid w:val="00164E7B"/>
    <w:rsid w:val="00164FE4"/>
    <w:rsid w:val="00165111"/>
    <w:rsid w:val="0016516B"/>
    <w:rsid w:val="0016530E"/>
    <w:rsid w:val="001654B1"/>
    <w:rsid w:val="001657DB"/>
    <w:rsid w:val="001657DC"/>
    <w:rsid w:val="00165CCB"/>
    <w:rsid w:val="0016607B"/>
    <w:rsid w:val="00166122"/>
    <w:rsid w:val="00166346"/>
    <w:rsid w:val="0016634E"/>
    <w:rsid w:val="001663C7"/>
    <w:rsid w:val="00166619"/>
    <w:rsid w:val="00166B70"/>
    <w:rsid w:val="00166C09"/>
    <w:rsid w:val="00166D7B"/>
    <w:rsid w:val="00167149"/>
    <w:rsid w:val="00167194"/>
    <w:rsid w:val="001671E0"/>
    <w:rsid w:val="00167248"/>
    <w:rsid w:val="0016750C"/>
    <w:rsid w:val="00167927"/>
    <w:rsid w:val="00167D16"/>
    <w:rsid w:val="00170101"/>
    <w:rsid w:val="001701B9"/>
    <w:rsid w:val="0017021C"/>
    <w:rsid w:val="001702E1"/>
    <w:rsid w:val="00170471"/>
    <w:rsid w:val="001704A0"/>
    <w:rsid w:val="001704AD"/>
    <w:rsid w:val="00170AA0"/>
    <w:rsid w:val="00170C09"/>
    <w:rsid w:val="00170E1E"/>
    <w:rsid w:val="00170E60"/>
    <w:rsid w:val="00170F57"/>
    <w:rsid w:val="00170FD5"/>
    <w:rsid w:val="001710FD"/>
    <w:rsid w:val="001711C1"/>
    <w:rsid w:val="001713A2"/>
    <w:rsid w:val="0017181D"/>
    <w:rsid w:val="0017187D"/>
    <w:rsid w:val="00171A07"/>
    <w:rsid w:val="00171BE4"/>
    <w:rsid w:val="00171DD4"/>
    <w:rsid w:val="00171EAD"/>
    <w:rsid w:val="00171F46"/>
    <w:rsid w:val="00172852"/>
    <w:rsid w:val="001728EC"/>
    <w:rsid w:val="00172920"/>
    <w:rsid w:val="00172990"/>
    <w:rsid w:val="00172A32"/>
    <w:rsid w:val="00172A99"/>
    <w:rsid w:val="00172C63"/>
    <w:rsid w:val="00172DBA"/>
    <w:rsid w:val="0017315C"/>
    <w:rsid w:val="001733D9"/>
    <w:rsid w:val="00173894"/>
    <w:rsid w:val="001739FF"/>
    <w:rsid w:val="00173C3F"/>
    <w:rsid w:val="00173E2E"/>
    <w:rsid w:val="00174120"/>
    <w:rsid w:val="001743D3"/>
    <w:rsid w:val="0017441D"/>
    <w:rsid w:val="001746A6"/>
    <w:rsid w:val="001747D6"/>
    <w:rsid w:val="00174CD5"/>
    <w:rsid w:val="00175407"/>
    <w:rsid w:val="00175456"/>
    <w:rsid w:val="00175557"/>
    <w:rsid w:val="00175834"/>
    <w:rsid w:val="0017584B"/>
    <w:rsid w:val="00175A79"/>
    <w:rsid w:val="00175D5A"/>
    <w:rsid w:val="00175DC9"/>
    <w:rsid w:val="00175F3E"/>
    <w:rsid w:val="001762AF"/>
    <w:rsid w:val="00176316"/>
    <w:rsid w:val="00176326"/>
    <w:rsid w:val="00176478"/>
    <w:rsid w:val="001765E1"/>
    <w:rsid w:val="001765EA"/>
    <w:rsid w:val="00176C5B"/>
    <w:rsid w:val="00176DD6"/>
    <w:rsid w:val="00176E94"/>
    <w:rsid w:val="00176F7F"/>
    <w:rsid w:val="0017712E"/>
    <w:rsid w:val="001773A1"/>
    <w:rsid w:val="001773DE"/>
    <w:rsid w:val="0017749D"/>
    <w:rsid w:val="0017786C"/>
    <w:rsid w:val="00177911"/>
    <w:rsid w:val="001779AB"/>
    <w:rsid w:val="00177AB3"/>
    <w:rsid w:val="00177B75"/>
    <w:rsid w:val="00177DFF"/>
    <w:rsid w:val="00177F2E"/>
    <w:rsid w:val="0018014B"/>
    <w:rsid w:val="00180166"/>
    <w:rsid w:val="001801AB"/>
    <w:rsid w:val="0018061F"/>
    <w:rsid w:val="001807F1"/>
    <w:rsid w:val="0018087C"/>
    <w:rsid w:val="0018088E"/>
    <w:rsid w:val="00180EC9"/>
    <w:rsid w:val="001812BC"/>
    <w:rsid w:val="0018131E"/>
    <w:rsid w:val="00181320"/>
    <w:rsid w:val="00181AB4"/>
    <w:rsid w:val="00181BEE"/>
    <w:rsid w:val="00181FB9"/>
    <w:rsid w:val="001820E2"/>
    <w:rsid w:val="001821C7"/>
    <w:rsid w:val="0018233A"/>
    <w:rsid w:val="001828CF"/>
    <w:rsid w:val="00182BFB"/>
    <w:rsid w:val="00182CC0"/>
    <w:rsid w:val="00182D2D"/>
    <w:rsid w:val="00182E2D"/>
    <w:rsid w:val="001831CF"/>
    <w:rsid w:val="001831DE"/>
    <w:rsid w:val="00183269"/>
    <w:rsid w:val="001832BD"/>
    <w:rsid w:val="001833B9"/>
    <w:rsid w:val="00183457"/>
    <w:rsid w:val="0018352D"/>
    <w:rsid w:val="00183849"/>
    <w:rsid w:val="00183974"/>
    <w:rsid w:val="00183D8F"/>
    <w:rsid w:val="00183D97"/>
    <w:rsid w:val="00183E69"/>
    <w:rsid w:val="00183EC9"/>
    <w:rsid w:val="00183FD8"/>
    <w:rsid w:val="001840E2"/>
    <w:rsid w:val="00184282"/>
    <w:rsid w:val="00184417"/>
    <w:rsid w:val="00184591"/>
    <w:rsid w:val="001845E5"/>
    <w:rsid w:val="0018487F"/>
    <w:rsid w:val="001849CA"/>
    <w:rsid w:val="00184D1C"/>
    <w:rsid w:val="00184E2F"/>
    <w:rsid w:val="00184F01"/>
    <w:rsid w:val="001850FD"/>
    <w:rsid w:val="00185135"/>
    <w:rsid w:val="001852EE"/>
    <w:rsid w:val="00185384"/>
    <w:rsid w:val="0018568D"/>
    <w:rsid w:val="0018597B"/>
    <w:rsid w:val="001859D3"/>
    <w:rsid w:val="00185A40"/>
    <w:rsid w:val="00185D50"/>
    <w:rsid w:val="00186175"/>
    <w:rsid w:val="001861A4"/>
    <w:rsid w:val="0018633F"/>
    <w:rsid w:val="001864A3"/>
    <w:rsid w:val="001865A2"/>
    <w:rsid w:val="00186A71"/>
    <w:rsid w:val="00186C90"/>
    <w:rsid w:val="00187351"/>
    <w:rsid w:val="00187367"/>
    <w:rsid w:val="001874EC"/>
    <w:rsid w:val="0018753B"/>
    <w:rsid w:val="00187682"/>
    <w:rsid w:val="0018789F"/>
    <w:rsid w:val="00187E9A"/>
    <w:rsid w:val="00187EF6"/>
    <w:rsid w:val="00187F6C"/>
    <w:rsid w:val="00187F9A"/>
    <w:rsid w:val="001900A0"/>
    <w:rsid w:val="0019030C"/>
    <w:rsid w:val="0019080B"/>
    <w:rsid w:val="001909BF"/>
    <w:rsid w:val="00190A64"/>
    <w:rsid w:val="00190C6C"/>
    <w:rsid w:val="00190C82"/>
    <w:rsid w:val="00190F68"/>
    <w:rsid w:val="00190F94"/>
    <w:rsid w:val="0019129E"/>
    <w:rsid w:val="00191699"/>
    <w:rsid w:val="00191B33"/>
    <w:rsid w:val="00191B7E"/>
    <w:rsid w:val="00191C41"/>
    <w:rsid w:val="00191D27"/>
    <w:rsid w:val="00191E76"/>
    <w:rsid w:val="0019205D"/>
    <w:rsid w:val="001920C6"/>
    <w:rsid w:val="0019268C"/>
    <w:rsid w:val="001926AF"/>
    <w:rsid w:val="001927CD"/>
    <w:rsid w:val="00192F94"/>
    <w:rsid w:val="00192FE8"/>
    <w:rsid w:val="00193017"/>
    <w:rsid w:val="001931C1"/>
    <w:rsid w:val="00193552"/>
    <w:rsid w:val="001936EA"/>
    <w:rsid w:val="00193793"/>
    <w:rsid w:val="001938ED"/>
    <w:rsid w:val="001939B4"/>
    <w:rsid w:val="00193C75"/>
    <w:rsid w:val="00193D42"/>
    <w:rsid w:val="00193F99"/>
    <w:rsid w:val="001941BE"/>
    <w:rsid w:val="0019425C"/>
    <w:rsid w:val="001942E9"/>
    <w:rsid w:val="001943FD"/>
    <w:rsid w:val="001944E6"/>
    <w:rsid w:val="00194626"/>
    <w:rsid w:val="0019473E"/>
    <w:rsid w:val="00194749"/>
    <w:rsid w:val="0019476C"/>
    <w:rsid w:val="0019482D"/>
    <w:rsid w:val="00194857"/>
    <w:rsid w:val="00194952"/>
    <w:rsid w:val="00194C6F"/>
    <w:rsid w:val="00194F73"/>
    <w:rsid w:val="00195152"/>
    <w:rsid w:val="00195218"/>
    <w:rsid w:val="00195382"/>
    <w:rsid w:val="001954D4"/>
    <w:rsid w:val="001955F0"/>
    <w:rsid w:val="00195633"/>
    <w:rsid w:val="00195674"/>
    <w:rsid w:val="00195697"/>
    <w:rsid w:val="001956C5"/>
    <w:rsid w:val="001957D6"/>
    <w:rsid w:val="00195B84"/>
    <w:rsid w:val="00195C0C"/>
    <w:rsid w:val="001961E6"/>
    <w:rsid w:val="00196315"/>
    <w:rsid w:val="001965B4"/>
    <w:rsid w:val="00196834"/>
    <w:rsid w:val="00196B27"/>
    <w:rsid w:val="00196F52"/>
    <w:rsid w:val="00197187"/>
    <w:rsid w:val="0019732B"/>
    <w:rsid w:val="00197534"/>
    <w:rsid w:val="0019785B"/>
    <w:rsid w:val="00197A31"/>
    <w:rsid w:val="00197AB0"/>
    <w:rsid w:val="00197C86"/>
    <w:rsid w:val="00197EB8"/>
    <w:rsid w:val="00197FE8"/>
    <w:rsid w:val="001A004D"/>
    <w:rsid w:val="001A00B8"/>
    <w:rsid w:val="001A00C4"/>
    <w:rsid w:val="001A0226"/>
    <w:rsid w:val="001A04B1"/>
    <w:rsid w:val="001A0539"/>
    <w:rsid w:val="001A071A"/>
    <w:rsid w:val="001A08D4"/>
    <w:rsid w:val="001A0982"/>
    <w:rsid w:val="001A0ABE"/>
    <w:rsid w:val="001A0BB4"/>
    <w:rsid w:val="001A0BC8"/>
    <w:rsid w:val="001A0C91"/>
    <w:rsid w:val="001A1553"/>
    <w:rsid w:val="001A1869"/>
    <w:rsid w:val="001A1A9F"/>
    <w:rsid w:val="001A1F4D"/>
    <w:rsid w:val="001A2247"/>
    <w:rsid w:val="001A24A4"/>
    <w:rsid w:val="001A27D5"/>
    <w:rsid w:val="001A2A98"/>
    <w:rsid w:val="001A2DD2"/>
    <w:rsid w:val="001A2E8E"/>
    <w:rsid w:val="001A300F"/>
    <w:rsid w:val="001A30B8"/>
    <w:rsid w:val="001A30D2"/>
    <w:rsid w:val="001A31E6"/>
    <w:rsid w:val="001A3325"/>
    <w:rsid w:val="001A3382"/>
    <w:rsid w:val="001A33E8"/>
    <w:rsid w:val="001A357E"/>
    <w:rsid w:val="001A3639"/>
    <w:rsid w:val="001A3C47"/>
    <w:rsid w:val="001A3EB6"/>
    <w:rsid w:val="001A3EE2"/>
    <w:rsid w:val="001A4193"/>
    <w:rsid w:val="001A4349"/>
    <w:rsid w:val="001A4414"/>
    <w:rsid w:val="001A456D"/>
    <w:rsid w:val="001A4581"/>
    <w:rsid w:val="001A477F"/>
    <w:rsid w:val="001A4950"/>
    <w:rsid w:val="001A4A1E"/>
    <w:rsid w:val="001A4E66"/>
    <w:rsid w:val="001A50E6"/>
    <w:rsid w:val="001A5374"/>
    <w:rsid w:val="001A54D2"/>
    <w:rsid w:val="001A55B4"/>
    <w:rsid w:val="001A5606"/>
    <w:rsid w:val="001A5737"/>
    <w:rsid w:val="001A5EB4"/>
    <w:rsid w:val="001A606B"/>
    <w:rsid w:val="001A63F2"/>
    <w:rsid w:val="001A6477"/>
    <w:rsid w:val="001A6497"/>
    <w:rsid w:val="001A6B9C"/>
    <w:rsid w:val="001A6C87"/>
    <w:rsid w:val="001A6CE9"/>
    <w:rsid w:val="001A6CFA"/>
    <w:rsid w:val="001A6F17"/>
    <w:rsid w:val="001A6F8F"/>
    <w:rsid w:val="001A6FA7"/>
    <w:rsid w:val="001A7178"/>
    <w:rsid w:val="001A7296"/>
    <w:rsid w:val="001A7587"/>
    <w:rsid w:val="001A7B40"/>
    <w:rsid w:val="001A7DFC"/>
    <w:rsid w:val="001A7ED2"/>
    <w:rsid w:val="001A7FEF"/>
    <w:rsid w:val="001B014A"/>
    <w:rsid w:val="001B028D"/>
    <w:rsid w:val="001B0297"/>
    <w:rsid w:val="001B02AB"/>
    <w:rsid w:val="001B0731"/>
    <w:rsid w:val="001B0B51"/>
    <w:rsid w:val="001B0CCF"/>
    <w:rsid w:val="001B0DC7"/>
    <w:rsid w:val="001B0F1E"/>
    <w:rsid w:val="001B0FA2"/>
    <w:rsid w:val="001B0FB8"/>
    <w:rsid w:val="001B0FF9"/>
    <w:rsid w:val="001B105C"/>
    <w:rsid w:val="001B1232"/>
    <w:rsid w:val="001B1679"/>
    <w:rsid w:val="001B1762"/>
    <w:rsid w:val="001B18F0"/>
    <w:rsid w:val="001B1915"/>
    <w:rsid w:val="001B1C71"/>
    <w:rsid w:val="001B1EAB"/>
    <w:rsid w:val="001B1ECA"/>
    <w:rsid w:val="001B1FAF"/>
    <w:rsid w:val="001B208D"/>
    <w:rsid w:val="001B2094"/>
    <w:rsid w:val="001B20A8"/>
    <w:rsid w:val="001B20DF"/>
    <w:rsid w:val="001B21CA"/>
    <w:rsid w:val="001B22EF"/>
    <w:rsid w:val="001B2651"/>
    <w:rsid w:val="001B26C8"/>
    <w:rsid w:val="001B293A"/>
    <w:rsid w:val="001B298F"/>
    <w:rsid w:val="001B2C50"/>
    <w:rsid w:val="001B2D10"/>
    <w:rsid w:val="001B2DB2"/>
    <w:rsid w:val="001B2ED7"/>
    <w:rsid w:val="001B3308"/>
    <w:rsid w:val="001B3894"/>
    <w:rsid w:val="001B38B5"/>
    <w:rsid w:val="001B3990"/>
    <w:rsid w:val="001B39BF"/>
    <w:rsid w:val="001B3D0B"/>
    <w:rsid w:val="001B3E49"/>
    <w:rsid w:val="001B3ED3"/>
    <w:rsid w:val="001B404A"/>
    <w:rsid w:val="001B42FE"/>
    <w:rsid w:val="001B43D6"/>
    <w:rsid w:val="001B4446"/>
    <w:rsid w:val="001B46DE"/>
    <w:rsid w:val="001B4826"/>
    <w:rsid w:val="001B4846"/>
    <w:rsid w:val="001B484D"/>
    <w:rsid w:val="001B4A3B"/>
    <w:rsid w:val="001B4C7E"/>
    <w:rsid w:val="001B4CC1"/>
    <w:rsid w:val="001B4E9E"/>
    <w:rsid w:val="001B4FF1"/>
    <w:rsid w:val="001B5432"/>
    <w:rsid w:val="001B5943"/>
    <w:rsid w:val="001B594B"/>
    <w:rsid w:val="001B5A3D"/>
    <w:rsid w:val="001B5A51"/>
    <w:rsid w:val="001B5BD8"/>
    <w:rsid w:val="001B5CA1"/>
    <w:rsid w:val="001B5D2F"/>
    <w:rsid w:val="001B5FBA"/>
    <w:rsid w:val="001B6202"/>
    <w:rsid w:val="001B63A5"/>
    <w:rsid w:val="001B6662"/>
    <w:rsid w:val="001B68DE"/>
    <w:rsid w:val="001B692A"/>
    <w:rsid w:val="001B6944"/>
    <w:rsid w:val="001B69DB"/>
    <w:rsid w:val="001B6C4A"/>
    <w:rsid w:val="001B6E39"/>
    <w:rsid w:val="001B7357"/>
    <w:rsid w:val="001B7400"/>
    <w:rsid w:val="001B74AC"/>
    <w:rsid w:val="001B752C"/>
    <w:rsid w:val="001B7781"/>
    <w:rsid w:val="001B78BD"/>
    <w:rsid w:val="001B7A85"/>
    <w:rsid w:val="001B7CBD"/>
    <w:rsid w:val="001C04F4"/>
    <w:rsid w:val="001C056E"/>
    <w:rsid w:val="001C0768"/>
    <w:rsid w:val="001C08F6"/>
    <w:rsid w:val="001C0ABB"/>
    <w:rsid w:val="001C0B9B"/>
    <w:rsid w:val="001C0CF6"/>
    <w:rsid w:val="001C0F35"/>
    <w:rsid w:val="001C10BB"/>
    <w:rsid w:val="001C12FA"/>
    <w:rsid w:val="001C13CD"/>
    <w:rsid w:val="001C1630"/>
    <w:rsid w:val="001C1804"/>
    <w:rsid w:val="001C1816"/>
    <w:rsid w:val="001C19BF"/>
    <w:rsid w:val="001C1C8D"/>
    <w:rsid w:val="001C1CE2"/>
    <w:rsid w:val="001C2168"/>
    <w:rsid w:val="001C2722"/>
    <w:rsid w:val="001C296F"/>
    <w:rsid w:val="001C299D"/>
    <w:rsid w:val="001C2A80"/>
    <w:rsid w:val="001C2D06"/>
    <w:rsid w:val="001C2F6B"/>
    <w:rsid w:val="001C30AA"/>
    <w:rsid w:val="001C33AB"/>
    <w:rsid w:val="001C36B8"/>
    <w:rsid w:val="001C39D1"/>
    <w:rsid w:val="001C39F3"/>
    <w:rsid w:val="001C3DE9"/>
    <w:rsid w:val="001C3F33"/>
    <w:rsid w:val="001C4095"/>
    <w:rsid w:val="001C41A4"/>
    <w:rsid w:val="001C43A1"/>
    <w:rsid w:val="001C475D"/>
    <w:rsid w:val="001C48A7"/>
    <w:rsid w:val="001C499B"/>
    <w:rsid w:val="001C49C8"/>
    <w:rsid w:val="001C4E04"/>
    <w:rsid w:val="001C5038"/>
    <w:rsid w:val="001C5267"/>
    <w:rsid w:val="001C532F"/>
    <w:rsid w:val="001C53EA"/>
    <w:rsid w:val="001C5450"/>
    <w:rsid w:val="001C54D3"/>
    <w:rsid w:val="001C5997"/>
    <w:rsid w:val="001C59F3"/>
    <w:rsid w:val="001C5ABA"/>
    <w:rsid w:val="001C5B25"/>
    <w:rsid w:val="001C5CE5"/>
    <w:rsid w:val="001C5D9A"/>
    <w:rsid w:val="001C5E2B"/>
    <w:rsid w:val="001C5FAD"/>
    <w:rsid w:val="001C61B2"/>
    <w:rsid w:val="001C62BC"/>
    <w:rsid w:val="001C6437"/>
    <w:rsid w:val="001C6647"/>
    <w:rsid w:val="001C6D86"/>
    <w:rsid w:val="001C6EC9"/>
    <w:rsid w:val="001C705D"/>
    <w:rsid w:val="001C751E"/>
    <w:rsid w:val="001C7789"/>
    <w:rsid w:val="001C794C"/>
    <w:rsid w:val="001C7A08"/>
    <w:rsid w:val="001C7ABB"/>
    <w:rsid w:val="001C7D2B"/>
    <w:rsid w:val="001C7D4E"/>
    <w:rsid w:val="001D014D"/>
    <w:rsid w:val="001D02D8"/>
    <w:rsid w:val="001D057E"/>
    <w:rsid w:val="001D0686"/>
    <w:rsid w:val="001D0A44"/>
    <w:rsid w:val="001D0AD3"/>
    <w:rsid w:val="001D0AEC"/>
    <w:rsid w:val="001D0BB9"/>
    <w:rsid w:val="001D0D20"/>
    <w:rsid w:val="001D0D8A"/>
    <w:rsid w:val="001D1057"/>
    <w:rsid w:val="001D10F8"/>
    <w:rsid w:val="001D1226"/>
    <w:rsid w:val="001D1579"/>
    <w:rsid w:val="001D1613"/>
    <w:rsid w:val="001D1728"/>
    <w:rsid w:val="001D17DA"/>
    <w:rsid w:val="001D181F"/>
    <w:rsid w:val="001D1834"/>
    <w:rsid w:val="001D1B39"/>
    <w:rsid w:val="001D1C96"/>
    <w:rsid w:val="001D1CEB"/>
    <w:rsid w:val="001D1CED"/>
    <w:rsid w:val="001D1D30"/>
    <w:rsid w:val="001D1E2C"/>
    <w:rsid w:val="001D1F6D"/>
    <w:rsid w:val="001D1FED"/>
    <w:rsid w:val="001D2044"/>
    <w:rsid w:val="001D2238"/>
    <w:rsid w:val="001D2290"/>
    <w:rsid w:val="001D24FA"/>
    <w:rsid w:val="001D265F"/>
    <w:rsid w:val="001D27AC"/>
    <w:rsid w:val="001D27E1"/>
    <w:rsid w:val="001D29CB"/>
    <w:rsid w:val="001D2A7E"/>
    <w:rsid w:val="001D2D6D"/>
    <w:rsid w:val="001D30DC"/>
    <w:rsid w:val="001D340A"/>
    <w:rsid w:val="001D381A"/>
    <w:rsid w:val="001D3866"/>
    <w:rsid w:val="001D3959"/>
    <w:rsid w:val="001D39C1"/>
    <w:rsid w:val="001D3A95"/>
    <w:rsid w:val="001D3B46"/>
    <w:rsid w:val="001D3B67"/>
    <w:rsid w:val="001D3B6C"/>
    <w:rsid w:val="001D3D3F"/>
    <w:rsid w:val="001D40D9"/>
    <w:rsid w:val="001D41A0"/>
    <w:rsid w:val="001D42B7"/>
    <w:rsid w:val="001D439B"/>
    <w:rsid w:val="001D43BF"/>
    <w:rsid w:val="001D43F4"/>
    <w:rsid w:val="001D45C2"/>
    <w:rsid w:val="001D469F"/>
    <w:rsid w:val="001D4804"/>
    <w:rsid w:val="001D4A30"/>
    <w:rsid w:val="001D4D91"/>
    <w:rsid w:val="001D4D9E"/>
    <w:rsid w:val="001D537A"/>
    <w:rsid w:val="001D53A7"/>
    <w:rsid w:val="001D5455"/>
    <w:rsid w:val="001D5581"/>
    <w:rsid w:val="001D565A"/>
    <w:rsid w:val="001D5B32"/>
    <w:rsid w:val="001D5BA8"/>
    <w:rsid w:val="001D5F36"/>
    <w:rsid w:val="001D60BC"/>
    <w:rsid w:val="001D61B5"/>
    <w:rsid w:val="001D6367"/>
    <w:rsid w:val="001D6AC7"/>
    <w:rsid w:val="001D6B78"/>
    <w:rsid w:val="001D6C02"/>
    <w:rsid w:val="001D79C8"/>
    <w:rsid w:val="001D7CC0"/>
    <w:rsid w:val="001D7DE6"/>
    <w:rsid w:val="001D7E06"/>
    <w:rsid w:val="001D7F79"/>
    <w:rsid w:val="001D7FC5"/>
    <w:rsid w:val="001E0050"/>
    <w:rsid w:val="001E007C"/>
    <w:rsid w:val="001E01F5"/>
    <w:rsid w:val="001E0552"/>
    <w:rsid w:val="001E0640"/>
    <w:rsid w:val="001E075B"/>
    <w:rsid w:val="001E07E4"/>
    <w:rsid w:val="001E096F"/>
    <w:rsid w:val="001E099A"/>
    <w:rsid w:val="001E0AD9"/>
    <w:rsid w:val="001E0DE6"/>
    <w:rsid w:val="001E0F07"/>
    <w:rsid w:val="001E105F"/>
    <w:rsid w:val="001E10E8"/>
    <w:rsid w:val="001E13FD"/>
    <w:rsid w:val="001E14F8"/>
    <w:rsid w:val="001E170F"/>
    <w:rsid w:val="001E1743"/>
    <w:rsid w:val="001E1767"/>
    <w:rsid w:val="001E1B52"/>
    <w:rsid w:val="001E1C97"/>
    <w:rsid w:val="001E1D09"/>
    <w:rsid w:val="001E1D1D"/>
    <w:rsid w:val="001E1F94"/>
    <w:rsid w:val="001E22EB"/>
    <w:rsid w:val="001E2381"/>
    <w:rsid w:val="001E25F8"/>
    <w:rsid w:val="001E268F"/>
    <w:rsid w:val="001E29DB"/>
    <w:rsid w:val="001E318C"/>
    <w:rsid w:val="001E3728"/>
    <w:rsid w:val="001E37D3"/>
    <w:rsid w:val="001E38BD"/>
    <w:rsid w:val="001E3912"/>
    <w:rsid w:val="001E3A3A"/>
    <w:rsid w:val="001E3B3B"/>
    <w:rsid w:val="001E3B49"/>
    <w:rsid w:val="001E3C53"/>
    <w:rsid w:val="001E3CD8"/>
    <w:rsid w:val="001E3D9E"/>
    <w:rsid w:val="001E40A1"/>
    <w:rsid w:val="001E4199"/>
    <w:rsid w:val="001E4391"/>
    <w:rsid w:val="001E4748"/>
    <w:rsid w:val="001E48EB"/>
    <w:rsid w:val="001E4CEE"/>
    <w:rsid w:val="001E4D7E"/>
    <w:rsid w:val="001E4EB8"/>
    <w:rsid w:val="001E5040"/>
    <w:rsid w:val="001E51A7"/>
    <w:rsid w:val="001E5300"/>
    <w:rsid w:val="001E54DE"/>
    <w:rsid w:val="001E56DC"/>
    <w:rsid w:val="001E58F1"/>
    <w:rsid w:val="001E5993"/>
    <w:rsid w:val="001E5A6F"/>
    <w:rsid w:val="001E5E00"/>
    <w:rsid w:val="001E5E52"/>
    <w:rsid w:val="001E5EB5"/>
    <w:rsid w:val="001E5ED4"/>
    <w:rsid w:val="001E609D"/>
    <w:rsid w:val="001E65A8"/>
    <w:rsid w:val="001E6739"/>
    <w:rsid w:val="001E69EC"/>
    <w:rsid w:val="001E6D80"/>
    <w:rsid w:val="001E6E10"/>
    <w:rsid w:val="001E6FF0"/>
    <w:rsid w:val="001E71FB"/>
    <w:rsid w:val="001E7A43"/>
    <w:rsid w:val="001E7ED7"/>
    <w:rsid w:val="001E7F51"/>
    <w:rsid w:val="001E7FA5"/>
    <w:rsid w:val="001F02DC"/>
    <w:rsid w:val="001F030C"/>
    <w:rsid w:val="001F03E3"/>
    <w:rsid w:val="001F076A"/>
    <w:rsid w:val="001F0897"/>
    <w:rsid w:val="001F0C92"/>
    <w:rsid w:val="001F0E8D"/>
    <w:rsid w:val="001F0F28"/>
    <w:rsid w:val="001F1040"/>
    <w:rsid w:val="001F13C3"/>
    <w:rsid w:val="001F14A8"/>
    <w:rsid w:val="001F156F"/>
    <w:rsid w:val="001F1AFF"/>
    <w:rsid w:val="001F1E92"/>
    <w:rsid w:val="001F1ED6"/>
    <w:rsid w:val="001F1F60"/>
    <w:rsid w:val="001F239A"/>
    <w:rsid w:val="001F23CF"/>
    <w:rsid w:val="001F249F"/>
    <w:rsid w:val="001F2510"/>
    <w:rsid w:val="001F2591"/>
    <w:rsid w:val="001F2637"/>
    <w:rsid w:val="001F2650"/>
    <w:rsid w:val="001F2A92"/>
    <w:rsid w:val="001F2D90"/>
    <w:rsid w:val="001F2E75"/>
    <w:rsid w:val="001F31ED"/>
    <w:rsid w:val="001F3285"/>
    <w:rsid w:val="001F3360"/>
    <w:rsid w:val="001F3548"/>
    <w:rsid w:val="001F3663"/>
    <w:rsid w:val="001F393E"/>
    <w:rsid w:val="001F3951"/>
    <w:rsid w:val="001F3BF7"/>
    <w:rsid w:val="001F45D4"/>
    <w:rsid w:val="001F461D"/>
    <w:rsid w:val="001F483D"/>
    <w:rsid w:val="001F48C2"/>
    <w:rsid w:val="001F4ABB"/>
    <w:rsid w:val="001F4E85"/>
    <w:rsid w:val="001F4F82"/>
    <w:rsid w:val="001F52B5"/>
    <w:rsid w:val="001F5867"/>
    <w:rsid w:val="001F58C6"/>
    <w:rsid w:val="001F58CE"/>
    <w:rsid w:val="001F594A"/>
    <w:rsid w:val="001F596C"/>
    <w:rsid w:val="001F5C8F"/>
    <w:rsid w:val="001F6136"/>
    <w:rsid w:val="001F639C"/>
    <w:rsid w:val="001F63DE"/>
    <w:rsid w:val="001F649C"/>
    <w:rsid w:val="001F6528"/>
    <w:rsid w:val="001F66A4"/>
    <w:rsid w:val="001F6829"/>
    <w:rsid w:val="001F6BB3"/>
    <w:rsid w:val="001F6D9E"/>
    <w:rsid w:val="001F6DC1"/>
    <w:rsid w:val="001F6EB1"/>
    <w:rsid w:val="001F7083"/>
    <w:rsid w:val="001F711B"/>
    <w:rsid w:val="001F71BC"/>
    <w:rsid w:val="001F7408"/>
    <w:rsid w:val="001F7455"/>
    <w:rsid w:val="001F746D"/>
    <w:rsid w:val="001F7535"/>
    <w:rsid w:val="001F755F"/>
    <w:rsid w:val="001F7593"/>
    <w:rsid w:val="001F7B5E"/>
    <w:rsid w:val="001F7DAC"/>
    <w:rsid w:val="001F7E50"/>
    <w:rsid w:val="00200211"/>
    <w:rsid w:val="00200229"/>
    <w:rsid w:val="00200266"/>
    <w:rsid w:val="0020039C"/>
    <w:rsid w:val="002003F6"/>
    <w:rsid w:val="00200480"/>
    <w:rsid w:val="00200494"/>
    <w:rsid w:val="00200507"/>
    <w:rsid w:val="00200536"/>
    <w:rsid w:val="00200AC2"/>
    <w:rsid w:val="00200AD3"/>
    <w:rsid w:val="00200C22"/>
    <w:rsid w:val="00200C25"/>
    <w:rsid w:val="00201426"/>
    <w:rsid w:val="00201536"/>
    <w:rsid w:val="00201800"/>
    <w:rsid w:val="00201933"/>
    <w:rsid w:val="002019E1"/>
    <w:rsid w:val="002019F8"/>
    <w:rsid w:val="00201ACD"/>
    <w:rsid w:val="00201AEC"/>
    <w:rsid w:val="00201E43"/>
    <w:rsid w:val="00201E61"/>
    <w:rsid w:val="00201E9C"/>
    <w:rsid w:val="00201F12"/>
    <w:rsid w:val="00201FA9"/>
    <w:rsid w:val="00202268"/>
    <w:rsid w:val="00202554"/>
    <w:rsid w:val="00202993"/>
    <w:rsid w:val="00202BA8"/>
    <w:rsid w:val="00203064"/>
    <w:rsid w:val="00203137"/>
    <w:rsid w:val="00203624"/>
    <w:rsid w:val="002037BD"/>
    <w:rsid w:val="002039D3"/>
    <w:rsid w:val="00203A28"/>
    <w:rsid w:val="00203A7E"/>
    <w:rsid w:val="00203B80"/>
    <w:rsid w:val="00203B84"/>
    <w:rsid w:val="00204467"/>
    <w:rsid w:val="0020454B"/>
    <w:rsid w:val="002047D1"/>
    <w:rsid w:val="0020499C"/>
    <w:rsid w:val="00204A80"/>
    <w:rsid w:val="00204BD8"/>
    <w:rsid w:val="00205446"/>
    <w:rsid w:val="00205469"/>
    <w:rsid w:val="002054F2"/>
    <w:rsid w:val="00205C44"/>
    <w:rsid w:val="00205CBB"/>
    <w:rsid w:val="00205F89"/>
    <w:rsid w:val="002062DD"/>
    <w:rsid w:val="0020655B"/>
    <w:rsid w:val="002066F3"/>
    <w:rsid w:val="0020670E"/>
    <w:rsid w:val="00206873"/>
    <w:rsid w:val="002068F9"/>
    <w:rsid w:val="00206B14"/>
    <w:rsid w:val="00206BC0"/>
    <w:rsid w:val="00206DD4"/>
    <w:rsid w:val="00206E59"/>
    <w:rsid w:val="00206F57"/>
    <w:rsid w:val="002070BB"/>
    <w:rsid w:val="002071AE"/>
    <w:rsid w:val="00207383"/>
    <w:rsid w:val="0020743C"/>
    <w:rsid w:val="00207487"/>
    <w:rsid w:val="002074F1"/>
    <w:rsid w:val="00207527"/>
    <w:rsid w:val="0021015B"/>
    <w:rsid w:val="0021021E"/>
    <w:rsid w:val="00210387"/>
    <w:rsid w:val="002106C6"/>
    <w:rsid w:val="00210779"/>
    <w:rsid w:val="0021093E"/>
    <w:rsid w:val="00210A3D"/>
    <w:rsid w:val="00210B52"/>
    <w:rsid w:val="00210B5D"/>
    <w:rsid w:val="00210E19"/>
    <w:rsid w:val="00210E9F"/>
    <w:rsid w:val="00210EB4"/>
    <w:rsid w:val="00210EE0"/>
    <w:rsid w:val="00210FB5"/>
    <w:rsid w:val="00211201"/>
    <w:rsid w:val="00211948"/>
    <w:rsid w:val="00211B7A"/>
    <w:rsid w:val="00211C83"/>
    <w:rsid w:val="00211CC8"/>
    <w:rsid w:val="00211D17"/>
    <w:rsid w:val="00211D71"/>
    <w:rsid w:val="00212600"/>
    <w:rsid w:val="0021279D"/>
    <w:rsid w:val="002127F0"/>
    <w:rsid w:val="0021282E"/>
    <w:rsid w:val="002128D6"/>
    <w:rsid w:val="0021295D"/>
    <w:rsid w:val="002129AE"/>
    <w:rsid w:val="00212AE6"/>
    <w:rsid w:val="00212E4D"/>
    <w:rsid w:val="00212EF0"/>
    <w:rsid w:val="002132C2"/>
    <w:rsid w:val="002137BC"/>
    <w:rsid w:val="00213817"/>
    <w:rsid w:val="00213878"/>
    <w:rsid w:val="00213AD2"/>
    <w:rsid w:val="002142E0"/>
    <w:rsid w:val="00214312"/>
    <w:rsid w:val="002143DB"/>
    <w:rsid w:val="002144C4"/>
    <w:rsid w:val="0021450F"/>
    <w:rsid w:val="00214601"/>
    <w:rsid w:val="0021468E"/>
    <w:rsid w:val="00214842"/>
    <w:rsid w:val="0021488E"/>
    <w:rsid w:val="002148D7"/>
    <w:rsid w:val="002149C1"/>
    <w:rsid w:val="002149EF"/>
    <w:rsid w:val="00214AA9"/>
    <w:rsid w:val="00214F57"/>
    <w:rsid w:val="002155BC"/>
    <w:rsid w:val="002156C4"/>
    <w:rsid w:val="002157E3"/>
    <w:rsid w:val="0021582A"/>
    <w:rsid w:val="00215922"/>
    <w:rsid w:val="00215C89"/>
    <w:rsid w:val="00215F6E"/>
    <w:rsid w:val="0021640E"/>
    <w:rsid w:val="0021642A"/>
    <w:rsid w:val="0021653E"/>
    <w:rsid w:val="002167F3"/>
    <w:rsid w:val="002169AA"/>
    <w:rsid w:val="002169D7"/>
    <w:rsid w:val="00216A4A"/>
    <w:rsid w:val="00216BAA"/>
    <w:rsid w:val="00216CE6"/>
    <w:rsid w:val="00216D0D"/>
    <w:rsid w:val="00216E2D"/>
    <w:rsid w:val="00217228"/>
    <w:rsid w:val="00217287"/>
    <w:rsid w:val="002173BA"/>
    <w:rsid w:val="002173D3"/>
    <w:rsid w:val="0021741D"/>
    <w:rsid w:val="00217A02"/>
    <w:rsid w:val="00217A2B"/>
    <w:rsid w:val="00217F8E"/>
    <w:rsid w:val="002201FF"/>
    <w:rsid w:val="002202A1"/>
    <w:rsid w:val="0022046E"/>
    <w:rsid w:val="00220634"/>
    <w:rsid w:val="00220775"/>
    <w:rsid w:val="00220B03"/>
    <w:rsid w:val="00220C34"/>
    <w:rsid w:val="00220DE9"/>
    <w:rsid w:val="002212BF"/>
    <w:rsid w:val="00221511"/>
    <w:rsid w:val="0022151C"/>
    <w:rsid w:val="0022155C"/>
    <w:rsid w:val="00221781"/>
    <w:rsid w:val="00221E63"/>
    <w:rsid w:val="00221EBF"/>
    <w:rsid w:val="00221FB7"/>
    <w:rsid w:val="002220FB"/>
    <w:rsid w:val="0022216C"/>
    <w:rsid w:val="002221DC"/>
    <w:rsid w:val="00222342"/>
    <w:rsid w:val="002223E1"/>
    <w:rsid w:val="00222D08"/>
    <w:rsid w:val="0022313A"/>
    <w:rsid w:val="00223319"/>
    <w:rsid w:val="00223355"/>
    <w:rsid w:val="0022341F"/>
    <w:rsid w:val="00223977"/>
    <w:rsid w:val="00224186"/>
    <w:rsid w:val="00224451"/>
    <w:rsid w:val="002245D3"/>
    <w:rsid w:val="002245E8"/>
    <w:rsid w:val="00224652"/>
    <w:rsid w:val="002246B7"/>
    <w:rsid w:val="002246C5"/>
    <w:rsid w:val="002248BC"/>
    <w:rsid w:val="00224B55"/>
    <w:rsid w:val="00224B64"/>
    <w:rsid w:val="00224D4D"/>
    <w:rsid w:val="00224ECF"/>
    <w:rsid w:val="00224F72"/>
    <w:rsid w:val="002250B1"/>
    <w:rsid w:val="002250B9"/>
    <w:rsid w:val="002252DC"/>
    <w:rsid w:val="0022535F"/>
    <w:rsid w:val="002256FA"/>
    <w:rsid w:val="002258EE"/>
    <w:rsid w:val="00225B05"/>
    <w:rsid w:val="00225B25"/>
    <w:rsid w:val="00225CD2"/>
    <w:rsid w:val="00225D9C"/>
    <w:rsid w:val="00225DD7"/>
    <w:rsid w:val="00226110"/>
    <w:rsid w:val="00226178"/>
    <w:rsid w:val="002262ED"/>
    <w:rsid w:val="002264FF"/>
    <w:rsid w:val="00226556"/>
    <w:rsid w:val="0022666E"/>
    <w:rsid w:val="00226671"/>
    <w:rsid w:val="00226899"/>
    <w:rsid w:val="00226AAA"/>
    <w:rsid w:val="00226B79"/>
    <w:rsid w:val="00226C8F"/>
    <w:rsid w:val="00226DDA"/>
    <w:rsid w:val="00226FDE"/>
    <w:rsid w:val="00226FFE"/>
    <w:rsid w:val="002272EA"/>
    <w:rsid w:val="002276CC"/>
    <w:rsid w:val="0022798A"/>
    <w:rsid w:val="002279CA"/>
    <w:rsid w:val="00227A18"/>
    <w:rsid w:val="00227AC3"/>
    <w:rsid w:val="00227BDF"/>
    <w:rsid w:val="00227C0E"/>
    <w:rsid w:val="00227E93"/>
    <w:rsid w:val="002300AC"/>
    <w:rsid w:val="002304F9"/>
    <w:rsid w:val="00230634"/>
    <w:rsid w:val="0023083A"/>
    <w:rsid w:val="00230BA1"/>
    <w:rsid w:val="00230D10"/>
    <w:rsid w:val="00230E78"/>
    <w:rsid w:val="00231571"/>
    <w:rsid w:val="00231656"/>
    <w:rsid w:val="0023199F"/>
    <w:rsid w:val="002319DE"/>
    <w:rsid w:val="00231A00"/>
    <w:rsid w:val="00231C0B"/>
    <w:rsid w:val="00231DEF"/>
    <w:rsid w:val="00231FA5"/>
    <w:rsid w:val="00231FC0"/>
    <w:rsid w:val="00232079"/>
    <w:rsid w:val="002322A9"/>
    <w:rsid w:val="002322C0"/>
    <w:rsid w:val="002326F4"/>
    <w:rsid w:val="0023273B"/>
    <w:rsid w:val="002327A2"/>
    <w:rsid w:val="00232904"/>
    <w:rsid w:val="00232A80"/>
    <w:rsid w:val="00232BD0"/>
    <w:rsid w:val="00232C32"/>
    <w:rsid w:val="00232EB0"/>
    <w:rsid w:val="002330D1"/>
    <w:rsid w:val="00233412"/>
    <w:rsid w:val="002338A1"/>
    <w:rsid w:val="002338F6"/>
    <w:rsid w:val="00233A94"/>
    <w:rsid w:val="00233AB7"/>
    <w:rsid w:val="00233AF9"/>
    <w:rsid w:val="00233BDF"/>
    <w:rsid w:val="00233BEA"/>
    <w:rsid w:val="00233BEF"/>
    <w:rsid w:val="00233CFF"/>
    <w:rsid w:val="002341A8"/>
    <w:rsid w:val="00234326"/>
    <w:rsid w:val="002344B1"/>
    <w:rsid w:val="0023487F"/>
    <w:rsid w:val="0023498B"/>
    <w:rsid w:val="00234C1D"/>
    <w:rsid w:val="002354AA"/>
    <w:rsid w:val="00235529"/>
    <w:rsid w:val="002355F6"/>
    <w:rsid w:val="00235A01"/>
    <w:rsid w:val="00235A49"/>
    <w:rsid w:val="00235C08"/>
    <w:rsid w:val="00235CF2"/>
    <w:rsid w:val="00235E2A"/>
    <w:rsid w:val="00235FDD"/>
    <w:rsid w:val="0023600C"/>
    <w:rsid w:val="0023616A"/>
    <w:rsid w:val="002361B8"/>
    <w:rsid w:val="002362DF"/>
    <w:rsid w:val="00236414"/>
    <w:rsid w:val="00236FCF"/>
    <w:rsid w:val="00237037"/>
    <w:rsid w:val="00237868"/>
    <w:rsid w:val="002378C0"/>
    <w:rsid w:val="00237C38"/>
    <w:rsid w:val="00237ECB"/>
    <w:rsid w:val="002400F6"/>
    <w:rsid w:val="0024025A"/>
    <w:rsid w:val="0024056C"/>
    <w:rsid w:val="00240771"/>
    <w:rsid w:val="00240C4D"/>
    <w:rsid w:val="0024105C"/>
    <w:rsid w:val="00241071"/>
    <w:rsid w:val="002410B6"/>
    <w:rsid w:val="0024114C"/>
    <w:rsid w:val="002411CD"/>
    <w:rsid w:val="00241476"/>
    <w:rsid w:val="00241634"/>
    <w:rsid w:val="0024168B"/>
    <w:rsid w:val="002416EB"/>
    <w:rsid w:val="00241B25"/>
    <w:rsid w:val="00241B43"/>
    <w:rsid w:val="00241B62"/>
    <w:rsid w:val="00241BC8"/>
    <w:rsid w:val="00241E10"/>
    <w:rsid w:val="0024202D"/>
    <w:rsid w:val="00242075"/>
    <w:rsid w:val="0024225F"/>
    <w:rsid w:val="00242398"/>
    <w:rsid w:val="002423E3"/>
    <w:rsid w:val="0024242E"/>
    <w:rsid w:val="002425E5"/>
    <w:rsid w:val="00242ABB"/>
    <w:rsid w:val="00242AF0"/>
    <w:rsid w:val="00242B19"/>
    <w:rsid w:val="00242BD9"/>
    <w:rsid w:val="00242BE2"/>
    <w:rsid w:val="00242DFB"/>
    <w:rsid w:val="00242E23"/>
    <w:rsid w:val="00242F20"/>
    <w:rsid w:val="00242F68"/>
    <w:rsid w:val="002430EC"/>
    <w:rsid w:val="002435B9"/>
    <w:rsid w:val="00243B21"/>
    <w:rsid w:val="00243B22"/>
    <w:rsid w:val="002440B9"/>
    <w:rsid w:val="00244187"/>
    <w:rsid w:val="002441F9"/>
    <w:rsid w:val="00244890"/>
    <w:rsid w:val="00244929"/>
    <w:rsid w:val="00244BC6"/>
    <w:rsid w:val="002453B4"/>
    <w:rsid w:val="0024541A"/>
    <w:rsid w:val="0024541B"/>
    <w:rsid w:val="00245426"/>
    <w:rsid w:val="00245783"/>
    <w:rsid w:val="002457BF"/>
    <w:rsid w:val="00245A7C"/>
    <w:rsid w:val="00245BFD"/>
    <w:rsid w:val="00245DE4"/>
    <w:rsid w:val="00245F8E"/>
    <w:rsid w:val="00245F9B"/>
    <w:rsid w:val="002462F9"/>
    <w:rsid w:val="0024636B"/>
    <w:rsid w:val="00246425"/>
    <w:rsid w:val="0024663E"/>
    <w:rsid w:val="002467AD"/>
    <w:rsid w:val="002467B8"/>
    <w:rsid w:val="00246E66"/>
    <w:rsid w:val="00246F0D"/>
    <w:rsid w:val="002470BE"/>
    <w:rsid w:val="002471D7"/>
    <w:rsid w:val="0024726B"/>
    <w:rsid w:val="002472B6"/>
    <w:rsid w:val="00247373"/>
    <w:rsid w:val="00247574"/>
    <w:rsid w:val="002476C2"/>
    <w:rsid w:val="002478A0"/>
    <w:rsid w:val="002478F9"/>
    <w:rsid w:val="00247B44"/>
    <w:rsid w:val="00247CA2"/>
    <w:rsid w:val="00247D71"/>
    <w:rsid w:val="0025016F"/>
    <w:rsid w:val="002501AC"/>
    <w:rsid w:val="002501C9"/>
    <w:rsid w:val="002503AD"/>
    <w:rsid w:val="002503DC"/>
    <w:rsid w:val="0025061B"/>
    <w:rsid w:val="002506DF"/>
    <w:rsid w:val="0025072D"/>
    <w:rsid w:val="00250C4C"/>
    <w:rsid w:val="00250C5D"/>
    <w:rsid w:val="00250DB2"/>
    <w:rsid w:val="00250E03"/>
    <w:rsid w:val="00250F27"/>
    <w:rsid w:val="00250F5C"/>
    <w:rsid w:val="00251061"/>
    <w:rsid w:val="0025127A"/>
    <w:rsid w:val="0025134D"/>
    <w:rsid w:val="0025146C"/>
    <w:rsid w:val="002514D0"/>
    <w:rsid w:val="002515CD"/>
    <w:rsid w:val="0025177B"/>
    <w:rsid w:val="00251A91"/>
    <w:rsid w:val="00251C1B"/>
    <w:rsid w:val="00251C47"/>
    <w:rsid w:val="00251DFA"/>
    <w:rsid w:val="00251E03"/>
    <w:rsid w:val="00251EB9"/>
    <w:rsid w:val="0025213E"/>
    <w:rsid w:val="0025227E"/>
    <w:rsid w:val="0025256C"/>
    <w:rsid w:val="002525F3"/>
    <w:rsid w:val="00252A45"/>
    <w:rsid w:val="00252A73"/>
    <w:rsid w:val="00252D64"/>
    <w:rsid w:val="00252DA5"/>
    <w:rsid w:val="00252F9A"/>
    <w:rsid w:val="00253148"/>
    <w:rsid w:val="00253254"/>
    <w:rsid w:val="002535F4"/>
    <w:rsid w:val="00253645"/>
    <w:rsid w:val="00253723"/>
    <w:rsid w:val="00253766"/>
    <w:rsid w:val="002538C8"/>
    <w:rsid w:val="0025392F"/>
    <w:rsid w:val="00253F70"/>
    <w:rsid w:val="00254424"/>
    <w:rsid w:val="00254596"/>
    <w:rsid w:val="0025462B"/>
    <w:rsid w:val="00254658"/>
    <w:rsid w:val="00254739"/>
    <w:rsid w:val="0025473C"/>
    <w:rsid w:val="00254787"/>
    <w:rsid w:val="00254852"/>
    <w:rsid w:val="00254D81"/>
    <w:rsid w:val="00254E20"/>
    <w:rsid w:val="00255178"/>
    <w:rsid w:val="00255320"/>
    <w:rsid w:val="002553CA"/>
    <w:rsid w:val="0025583B"/>
    <w:rsid w:val="00255954"/>
    <w:rsid w:val="00255973"/>
    <w:rsid w:val="002559F7"/>
    <w:rsid w:val="00255B0B"/>
    <w:rsid w:val="00255C32"/>
    <w:rsid w:val="00255EA8"/>
    <w:rsid w:val="00255EBA"/>
    <w:rsid w:val="00255EE8"/>
    <w:rsid w:val="002560FC"/>
    <w:rsid w:val="002564B2"/>
    <w:rsid w:val="00256799"/>
    <w:rsid w:val="0025686A"/>
    <w:rsid w:val="00256A26"/>
    <w:rsid w:val="00256BE8"/>
    <w:rsid w:val="00256D0F"/>
    <w:rsid w:val="00256E13"/>
    <w:rsid w:val="00256E85"/>
    <w:rsid w:val="00257008"/>
    <w:rsid w:val="00257222"/>
    <w:rsid w:val="0025737D"/>
    <w:rsid w:val="00257405"/>
    <w:rsid w:val="00257500"/>
    <w:rsid w:val="0025791F"/>
    <w:rsid w:val="00257DBC"/>
    <w:rsid w:val="00257E53"/>
    <w:rsid w:val="00257E95"/>
    <w:rsid w:val="0026030F"/>
    <w:rsid w:val="002603C5"/>
    <w:rsid w:val="002604C4"/>
    <w:rsid w:val="0026060A"/>
    <w:rsid w:val="002606B8"/>
    <w:rsid w:val="002609AF"/>
    <w:rsid w:val="00260DDD"/>
    <w:rsid w:val="00260E95"/>
    <w:rsid w:val="00260EC9"/>
    <w:rsid w:val="00260FF8"/>
    <w:rsid w:val="0026105A"/>
    <w:rsid w:val="00261164"/>
    <w:rsid w:val="00261183"/>
    <w:rsid w:val="00261198"/>
    <w:rsid w:val="00261684"/>
    <w:rsid w:val="002616BF"/>
    <w:rsid w:val="00261761"/>
    <w:rsid w:val="002617DC"/>
    <w:rsid w:val="00261992"/>
    <w:rsid w:val="00261AC9"/>
    <w:rsid w:val="00261B96"/>
    <w:rsid w:val="00261C40"/>
    <w:rsid w:val="00262117"/>
    <w:rsid w:val="00262189"/>
    <w:rsid w:val="00262345"/>
    <w:rsid w:val="0026281C"/>
    <w:rsid w:val="00262A2A"/>
    <w:rsid w:val="00262B25"/>
    <w:rsid w:val="00262BBD"/>
    <w:rsid w:val="00262E0F"/>
    <w:rsid w:val="00262E4C"/>
    <w:rsid w:val="00263514"/>
    <w:rsid w:val="002636CC"/>
    <w:rsid w:val="002639BE"/>
    <w:rsid w:val="00263A04"/>
    <w:rsid w:val="00263B28"/>
    <w:rsid w:val="00263BA2"/>
    <w:rsid w:val="00263D5F"/>
    <w:rsid w:val="00263F42"/>
    <w:rsid w:val="00263FE1"/>
    <w:rsid w:val="0026424B"/>
    <w:rsid w:val="002642CE"/>
    <w:rsid w:val="0026463A"/>
    <w:rsid w:val="0026488B"/>
    <w:rsid w:val="002649FA"/>
    <w:rsid w:val="00264BBB"/>
    <w:rsid w:val="00264F61"/>
    <w:rsid w:val="0026516C"/>
    <w:rsid w:val="0026521C"/>
    <w:rsid w:val="00265752"/>
    <w:rsid w:val="00265796"/>
    <w:rsid w:val="00265A58"/>
    <w:rsid w:val="00265B73"/>
    <w:rsid w:val="00265E96"/>
    <w:rsid w:val="00266102"/>
    <w:rsid w:val="002661A3"/>
    <w:rsid w:val="0026625D"/>
    <w:rsid w:val="002662A8"/>
    <w:rsid w:val="002662FB"/>
    <w:rsid w:val="002664C0"/>
    <w:rsid w:val="002665D1"/>
    <w:rsid w:val="0026662E"/>
    <w:rsid w:val="002666BC"/>
    <w:rsid w:val="00266809"/>
    <w:rsid w:val="00266CCE"/>
    <w:rsid w:val="00266D46"/>
    <w:rsid w:val="00266E86"/>
    <w:rsid w:val="00266FE0"/>
    <w:rsid w:val="002674E5"/>
    <w:rsid w:val="00267628"/>
    <w:rsid w:val="00267804"/>
    <w:rsid w:val="00267937"/>
    <w:rsid w:val="00267ABC"/>
    <w:rsid w:val="00267C13"/>
    <w:rsid w:val="0027018C"/>
    <w:rsid w:val="002702E0"/>
    <w:rsid w:val="00270346"/>
    <w:rsid w:val="00270377"/>
    <w:rsid w:val="0027077B"/>
    <w:rsid w:val="002707C3"/>
    <w:rsid w:val="0027090C"/>
    <w:rsid w:val="00270A60"/>
    <w:rsid w:val="00270A9D"/>
    <w:rsid w:val="00270CC6"/>
    <w:rsid w:val="00270D17"/>
    <w:rsid w:val="00270E82"/>
    <w:rsid w:val="00270EA0"/>
    <w:rsid w:val="00270FB6"/>
    <w:rsid w:val="002710DE"/>
    <w:rsid w:val="0027144B"/>
    <w:rsid w:val="0027148F"/>
    <w:rsid w:val="002714ED"/>
    <w:rsid w:val="002716C2"/>
    <w:rsid w:val="002720F1"/>
    <w:rsid w:val="00272235"/>
    <w:rsid w:val="00272272"/>
    <w:rsid w:val="0027260D"/>
    <w:rsid w:val="00272628"/>
    <w:rsid w:val="00272649"/>
    <w:rsid w:val="00272CF3"/>
    <w:rsid w:val="002730D4"/>
    <w:rsid w:val="00273482"/>
    <w:rsid w:val="00273485"/>
    <w:rsid w:val="0027357F"/>
    <w:rsid w:val="002735E9"/>
    <w:rsid w:val="002737AC"/>
    <w:rsid w:val="00273982"/>
    <w:rsid w:val="00273A68"/>
    <w:rsid w:val="00273BB3"/>
    <w:rsid w:val="00273CD0"/>
    <w:rsid w:val="00273CE0"/>
    <w:rsid w:val="00273E08"/>
    <w:rsid w:val="00273EEF"/>
    <w:rsid w:val="0027400E"/>
    <w:rsid w:val="002744FD"/>
    <w:rsid w:val="00274539"/>
    <w:rsid w:val="002745A8"/>
    <w:rsid w:val="002745F4"/>
    <w:rsid w:val="00274A9B"/>
    <w:rsid w:val="00274B95"/>
    <w:rsid w:val="00274DF5"/>
    <w:rsid w:val="002751B5"/>
    <w:rsid w:val="002756C5"/>
    <w:rsid w:val="002757B5"/>
    <w:rsid w:val="00275951"/>
    <w:rsid w:val="0027597C"/>
    <w:rsid w:val="00275A43"/>
    <w:rsid w:val="00275B8F"/>
    <w:rsid w:val="00275BF4"/>
    <w:rsid w:val="00275CEA"/>
    <w:rsid w:val="00275FCF"/>
    <w:rsid w:val="0027621B"/>
    <w:rsid w:val="002762F3"/>
    <w:rsid w:val="002763BF"/>
    <w:rsid w:val="002763F7"/>
    <w:rsid w:val="00276448"/>
    <w:rsid w:val="0027666C"/>
    <w:rsid w:val="0027688D"/>
    <w:rsid w:val="00276D24"/>
    <w:rsid w:val="00276D9A"/>
    <w:rsid w:val="0027704D"/>
    <w:rsid w:val="00277061"/>
    <w:rsid w:val="0027734E"/>
    <w:rsid w:val="00277459"/>
    <w:rsid w:val="00277C8B"/>
    <w:rsid w:val="00277D39"/>
    <w:rsid w:val="002801D7"/>
    <w:rsid w:val="002803A5"/>
    <w:rsid w:val="002803A8"/>
    <w:rsid w:val="00280473"/>
    <w:rsid w:val="00280474"/>
    <w:rsid w:val="00280573"/>
    <w:rsid w:val="00280807"/>
    <w:rsid w:val="002808D1"/>
    <w:rsid w:val="0028092A"/>
    <w:rsid w:val="00280C11"/>
    <w:rsid w:val="00280E47"/>
    <w:rsid w:val="00281140"/>
    <w:rsid w:val="0028120A"/>
    <w:rsid w:val="00281283"/>
    <w:rsid w:val="002812DA"/>
    <w:rsid w:val="002815EF"/>
    <w:rsid w:val="00281637"/>
    <w:rsid w:val="0028164A"/>
    <w:rsid w:val="0028178B"/>
    <w:rsid w:val="00281A73"/>
    <w:rsid w:val="00281BF8"/>
    <w:rsid w:val="00281FEF"/>
    <w:rsid w:val="0028242D"/>
    <w:rsid w:val="002826BB"/>
    <w:rsid w:val="00282706"/>
    <w:rsid w:val="00282764"/>
    <w:rsid w:val="002829B4"/>
    <w:rsid w:val="00282BA3"/>
    <w:rsid w:val="00282D03"/>
    <w:rsid w:val="00282E68"/>
    <w:rsid w:val="0028325D"/>
    <w:rsid w:val="00283361"/>
    <w:rsid w:val="002833A7"/>
    <w:rsid w:val="0028375B"/>
    <w:rsid w:val="00283817"/>
    <w:rsid w:val="00283BCF"/>
    <w:rsid w:val="00283C1D"/>
    <w:rsid w:val="00283CA1"/>
    <w:rsid w:val="002841B1"/>
    <w:rsid w:val="002841C5"/>
    <w:rsid w:val="002841C8"/>
    <w:rsid w:val="002841CD"/>
    <w:rsid w:val="00284348"/>
    <w:rsid w:val="0028443B"/>
    <w:rsid w:val="00284452"/>
    <w:rsid w:val="002844A0"/>
    <w:rsid w:val="0028453D"/>
    <w:rsid w:val="002853B8"/>
    <w:rsid w:val="00285411"/>
    <w:rsid w:val="0028544F"/>
    <w:rsid w:val="002855C9"/>
    <w:rsid w:val="00285787"/>
    <w:rsid w:val="00286117"/>
    <w:rsid w:val="002861A1"/>
    <w:rsid w:val="00286201"/>
    <w:rsid w:val="002862CD"/>
    <w:rsid w:val="00286478"/>
    <w:rsid w:val="00286554"/>
    <w:rsid w:val="002865CB"/>
    <w:rsid w:val="0028661F"/>
    <w:rsid w:val="00286CF5"/>
    <w:rsid w:val="00286DC5"/>
    <w:rsid w:val="00286F13"/>
    <w:rsid w:val="00286F27"/>
    <w:rsid w:val="00286F57"/>
    <w:rsid w:val="00287128"/>
    <w:rsid w:val="002873A0"/>
    <w:rsid w:val="0028769A"/>
    <w:rsid w:val="0028791B"/>
    <w:rsid w:val="00287B17"/>
    <w:rsid w:val="00287DBF"/>
    <w:rsid w:val="00287F78"/>
    <w:rsid w:val="002904D2"/>
    <w:rsid w:val="00290641"/>
    <w:rsid w:val="00290A3D"/>
    <w:rsid w:val="00290A7F"/>
    <w:rsid w:val="00290CBA"/>
    <w:rsid w:val="002911FD"/>
    <w:rsid w:val="002912FF"/>
    <w:rsid w:val="002913ED"/>
    <w:rsid w:val="0029165D"/>
    <w:rsid w:val="00291680"/>
    <w:rsid w:val="00291A07"/>
    <w:rsid w:val="00291E08"/>
    <w:rsid w:val="00291E5B"/>
    <w:rsid w:val="00291EFB"/>
    <w:rsid w:val="00291F6A"/>
    <w:rsid w:val="00292381"/>
    <w:rsid w:val="0029251C"/>
    <w:rsid w:val="00292538"/>
    <w:rsid w:val="0029260B"/>
    <w:rsid w:val="0029265D"/>
    <w:rsid w:val="00292C23"/>
    <w:rsid w:val="00292DFB"/>
    <w:rsid w:val="00292F1B"/>
    <w:rsid w:val="00292F63"/>
    <w:rsid w:val="00293057"/>
    <w:rsid w:val="002935D7"/>
    <w:rsid w:val="002936B8"/>
    <w:rsid w:val="002939C6"/>
    <w:rsid w:val="002943B8"/>
    <w:rsid w:val="00294562"/>
    <w:rsid w:val="00294581"/>
    <w:rsid w:val="00294785"/>
    <w:rsid w:val="0029498E"/>
    <w:rsid w:val="00294F47"/>
    <w:rsid w:val="00294FD0"/>
    <w:rsid w:val="002950E8"/>
    <w:rsid w:val="00295111"/>
    <w:rsid w:val="00295305"/>
    <w:rsid w:val="00295420"/>
    <w:rsid w:val="0029542C"/>
    <w:rsid w:val="002955B8"/>
    <w:rsid w:val="00295674"/>
    <w:rsid w:val="002957DC"/>
    <w:rsid w:val="00295AEF"/>
    <w:rsid w:val="00295BAB"/>
    <w:rsid w:val="00295C20"/>
    <w:rsid w:val="00295EE9"/>
    <w:rsid w:val="0029642E"/>
    <w:rsid w:val="0029661C"/>
    <w:rsid w:val="00296ADE"/>
    <w:rsid w:val="00296B91"/>
    <w:rsid w:val="00296FAD"/>
    <w:rsid w:val="002970BD"/>
    <w:rsid w:val="00297103"/>
    <w:rsid w:val="0029736F"/>
    <w:rsid w:val="002975C2"/>
    <w:rsid w:val="00297610"/>
    <w:rsid w:val="00297C50"/>
    <w:rsid w:val="00297D98"/>
    <w:rsid w:val="00297E1C"/>
    <w:rsid w:val="002A03F8"/>
    <w:rsid w:val="002A04E9"/>
    <w:rsid w:val="002A052B"/>
    <w:rsid w:val="002A0567"/>
    <w:rsid w:val="002A05C2"/>
    <w:rsid w:val="002A077E"/>
    <w:rsid w:val="002A088F"/>
    <w:rsid w:val="002A08AB"/>
    <w:rsid w:val="002A0A01"/>
    <w:rsid w:val="002A0B59"/>
    <w:rsid w:val="002A0C54"/>
    <w:rsid w:val="002A0D9A"/>
    <w:rsid w:val="002A0EF6"/>
    <w:rsid w:val="002A0F38"/>
    <w:rsid w:val="002A0F79"/>
    <w:rsid w:val="002A1049"/>
    <w:rsid w:val="002A10E0"/>
    <w:rsid w:val="002A11F9"/>
    <w:rsid w:val="002A1540"/>
    <w:rsid w:val="002A16B2"/>
    <w:rsid w:val="002A1A1B"/>
    <w:rsid w:val="002A1BD2"/>
    <w:rsid w:val="002A2255"/>
    <w:rsid w:val="002A284D"/>
    <w:rsid w:val="002A290A"/>
    <w:rsid w:val="002A291D"/>
    <w:rsid w:val="002A2C91"/>
    <w:rsid w:val="002A314C"/>
    <w:rsid w:val="002A3365"/>
    <w:rsid w:val="002A340E"/>
    <w:rsid w:val="002A365F"/>
    <w:rsid w:val="002A36B0"/>
    <w:rsid w:val="002A38C1"/>
    <w:rsid w:val="002A3B80"/>
    <w:rsid w:val="002A3D41"/>
    <w:rsid w:val="002A3D83"/>
    <w:rsid w:val="002A4003"/>
    <w:rsid w:val="002A41D3"/>
    <w:rsid w:val="002A42C6"/>
    <w:rsid w:val="002A447E"/>
    <w:rsid w:val="002A4664"/>
    <w:rsid w:val="002A472F"/>
    <w:rsid w:val="002A4994"/>
    <w:rsid w:val="002A4C4E"/>
    <w:rsid w:val="002A4DC2"/>
    <w:rsid w:val="002A4E8F"/>
    <w:rsid w:val="002A4F13"/>
    <w:rsid w:val="002A53A1"/>
    <w:rsid w:val="002A5419"/>
    <w:rsid w:val="002A5705"/>
    <w:rsid w:val="002A5E24"/>
    <w:rsid w:val="002A601D"/>
    <w:rsid w:val="002A602D"/>
    <w:rsid w:val="002A60A0"/>
    <w:rsid w:val="002A61EF"/>
    <w:rsid w:val="002A62AF"/>
    <w:rsid w:val="002A678E"/>
    <w:rsid w:val="002A6CAE"/>
    <w:rsid w:val="002A6E29"/>
    <w:rsid w:val="002A6E46"/>
    <w:rsid w:val="002A714E"/>
    <w:rsid w:val="002A741D"/>
    <w:rsid w:val="002A75E0"/>
    <w:rsid w:val="002A78EA"/>
    <w:rsid w:val="002A79F8"/>
    <w:rsid w:val="002A7AE9"/>
    <w:rsid w:val="002A7CB4"/>
    <w:rsid w:val="002A7E50"/>
    <w:rsid w:val="002B020A"/>
    <w:rsid w:val="002B0296"/>
    <w:rsid w:val="002B02D3"/>
    <w:rsid w:val="002B04E2"/>
    <w:rsid w:val="002B0595"/>
    <w:rsid w:val="002B07A2"/>
    <w:rsid w:val="002B0A17"/>
    <w:rsid w:val="002B0CBA"/>
    <w:rsid w:val="002B0FF7"/>
    <w:rsid w:val="002B1032"/>
    <w:rsid w:val="002B10FD"/>
    <w:rsid w:val="002B12BD"/>
    <w:rsid w:val="002B15E6"/>
    <w:rsid w:val="002B1667"/>
    <w:rsid w:val="002B1B9A"/>
    <w:rsid w:val="002B1E74"/>
    <w:rsid w:val="002B1F75"/>
    <w:rsid w:val="002B205F"/>
    <w:rsid w:val="002B20A7"/>
    <w:rsid w:val="002B2100"/>
    <w:rsid w:val="002B2378"/>
    <w:rsid w:val="002B2703"/>
    <w:rsid w:val="002B2983"/>
    <w:rsid w:val="002B29AC"/>
    <w:rsid w:val="002B2ABB"/>
    <w:rsid w:val="002B2D6F"/>
    <w:rsid w:val="002B2E36"/>
    <w:rsid w:val="002B30CC"/>
    <w:rsid w:val="002B30EA"/>
    <w:rsid w:val="002B3585"/>
    <w:rsid w:val="002B3785"/>
    <w:rsid w:val="002B380D"/>
    <w:rsid w:val="002B3A46"/>
    <w:rsid w:val="002B3AC0"/>
    <w:rsid w:val="002B3E1C"/>
    <w:rsid w:val="002B4172"/>
    <w:rsid w:val="002B43D7"/>
    <w:rsid w:val="002B44E0"/>
    <w:rsid w:val="002B4B82"/>
    <w:rsid w:val="002B4E80"/>
    <w:rsid w:val="002B4E9F"/>
    <w:rsid w:val="002B4EBF"/>
    <w:rsid w:val="002B5279"/>
    <w:rsid w:val="002B5752"/>
    <w:rsid w:val="002B58B5"/>
    <w:rsid w:val="002B59BB"/>
    <w:rsid w:val="002B5A3A"/>
    <w:rsid w:val="002B5D20"/>
    <w:rsid w:val="002B5EA1"/>
    <w:rsid w:val="002B5FAD"/>
    <w:rsid w:val="002B6029"/>
    <w:rsid w:val="002B61AF"/>
    <w:rsid w:val="002B6273"/>
    <w:rsid w:val="002B628A"/>
    <w:rsid w:val="002B6511"/>
    <w:rsid w:val="002B652D"/>
    <w:rsid w:val="002B67AC"/>
    <w:rsid w:val="002B6817"/>
    <w:rsid w:val="002B68B3"/>
    <w:rsid w:val="002B6A42"/>
    <w:rsid w:val="002B6B8A"/>
    <w:rsid w:val="002B6C4C"/>
    <w:rsid w:val="002B6D93"/>
    <w:rsid w:val="002B6EEA"/>
    <w:rsid w:val="002B7109"/>
    <w:rsid w:val="002B7189"/>
    <w:rsid w:val="002B71C1"/>
    <w:rsid w:val="002B7201"/>
    <w:rsid w:val="002B7387"/>
    <w:rsid w:val="002B743D"/>
    <w:rsid w:val="002B76E0"/>
    <w:rsid w:val="002B77AD"/>
    <w:rsid w:val="002B783E"/>
    <w:rsid w:val="002B78C8"/>
    <w:rsid w:val="002B797D"/>
    <w:rsid w:val="002B7C05"/>
    <w:rsid w:val="002B7C76"/>
    <w:rsid w:val="002B7CD9"/>
    <w:rsid w:val="002B7D3F"/>
    <w:rsid w:val="002C040E"/>
    <w:rsid w:val="002C0581"/>
    <w:rsid w:val="002C05A1"/>
    <w:rsid w:val="002C05D4"/>
    <w:rsid w:val="002C0641"/>
    <w:rsid w:val="002C0953"/>
    <w:rsid w:val="002C0CD0"/>
    <w:rsid w:val="002C0EDA"/>
    <w:rsid w:val="002C1131"/>
    <w:rsid w:val="002C1175"/>
    <w:rsid w:val="002C166E"/>
    <w:rsid w:val="002C16AE"/>
    <w:rsid w:val="002C1B3A"/>
    <w:rsid w:val="002C1C6B"/>
    <w:rsid w:val="002C1E99"/>
    <w:rsid w:val="002C2066"/>
    <w:rsid w:val="002C2250"/>
    <w:rsid w:val="002C227A"/>
    <w:rsid w:val="002C231E"/>
    <w:rsid w:val="002C2A2B"/>
    <w:rsid w:val="002C2F54"/>
    <w:rsid w:val="002C3185"/>
    <w:rsid w:val="002C3634"/>
    <w:rsid w:val="002C3717"/>
    <w:rsid w:val="002C397D"/>
    <w:rsid w:val="002C3A49"/>
    <w:rsid w:val="002C3B03"/>
    <w:rsid w:val="002C3CAD"/>
    <w:rsid w:val="002C3D92"/>
    <w:rsid w:val="002C3E02"/>
    <w:rsid w:val="002C3E4B"/>
    <w:rsid w:val="002C3FCB"/>
    <w:rsid w:val="002C41D0"/>
    <w:rsid w:val="002C41E7"/>
    <w:rsid w:val="002C45DA"/>
    <w:rsid w:val="002C460E"/>
    <w:rsid w:val="002C46E1"/>
    <w:rsid w:val="002C4711"/>
    <w:rsid w:val="002C4BC1"/>
    <w:rsid w:val="002C4C0D"/>
    <w:rsid w:val="002C4CA4"/>
    <w:rsid w:val="002C4EAE"/>
    <w:rsid w:val="002C4F7C"/>
    <w:rsid w:val="002C4FE3"/>
    <w:rsid w:val="002C5501"/>
    <w:rsid w:val="002C57CF"/>
    <w:rsid w:val="002C592C"/>
    <w:rsid w:val="002C5B5F"/>
    <w:rsid w:val="002C5C29"/>
    <w:rsid w:val="002C5CF5"/>
    <w:rsid w:val="002C5E86"/>
    <w:rsid w:val="002C5FAD"/>
    <w:rsid w:val="002C62C2"/>
    <w:rsid w:val="002C64A5"/>
    <w:rsid w:val="002C64CC"/>
    <w:rsid w:val="002C66AD"/>
    <w:rsid w:val="002C68AC"/>
    <w:rsid w:val="002C691E"/>
    <w:rsid w:val="002C6A3E"/>
    <w:rsid w:val="002C6B09"/>
    <w:rsid w:val="002C6DB6"/>
    <w:rsid w:val="002C6E55"/>
    <w:rsid w:val="002C6EE9"/>
    <w:rsid w:val="002C7347"/>
    <w:rsid w:val="002C777F"/>
    <w:rsid w:val="002C7A42"/>
    <w:rsid w:val="002C7CA0"/>
    <w:rsid w:val="002C7D30"/>
    <w:rsid w:val="002C7E7B"/>
    <w:rsid w:val="002D034B"/>
    <w:rsid w:val="002D0375"/>
    <w:rsid w:val="002D0539"/>
    <w:rsid w:val="002D07FA"/>
    <w:rsid w:val="002D094A"/>
    <w:rsid w:val="002D095A"/>
    <w:rsid w:val="002D09DC"/>
    <w:rsid w:val="002D0B00"/>
    <w:rsid w:val="002D0D6B"/>
    <w:rsid w:val="002D0EFD"/>
    <w:rsid w:val="002D1176"/>
    <w:rsid w:val="002D129C"/>
    <w:rsid w:val="002D12D3"/>
    <w:rsid w:val="002D1792"/>
    <w:rsid w:val="002D196C"/>
    <w:rsid w:val="002D1B31"/>
    <w:rsid w:val="002D1B8D"/>
    <w:rsid w:val="002D1EC2"/>
    <w:rsid w:val="002D1EC6"/>
    <w:rsid w:val="002D209E"/>
    <w:rsid w:val="002D20DA"/>
    <w:rsid w:val="002D21CB"/>
    <w:rsid w:val="002D2537"/>
    <w:rsid w:val="002D285C"/>
    <w:rsid w:val="002D28B3"/>
    <w:rsid w:val="002D29D0"/>
    <w:rsid w:val="002D2ABC"/>
    <w:rsid w:val="002D2AD6"/>
    <w:rsid w:val="002D2CE9"/>
    <w:rsid w:val="002D306F"/>
    <w:rsid w:val="002D30AA"/>
    <w:rsid w:val="002D3170"/>
    <w:rsid w:val="002D3286"/>
    <w:rsid w:val="002D392F"/>
    <w:rsid w:val="002D3AF9"/>
    <w:rsid w:val="002D3C25"/>
    <w:rsid w:val="002D3C68"/>
    <w:rsid w:val="002D3F48"/>
    <w:rsid w:val="002D3F8E"/>
    <w:rsid w:val="002D405D"/>
    <w:rsid w:val="002D44FD"/>
    <w:rsid w:val="002D4623"/>
    <w:rsid w:val="002D4914"/>
    <w:rsid w:val="002D4C4E"/>
    <w:rsid w:val="002D4F06"/>
    <w:rsid w:val="002D4F77"/>
    <w:rsid w:val="002D4FDD"/>
    <w:rsid w:val="002D5359"/>
    <w:rsid w:val="002D53B3"/>
    <w:rsid w:val="002D545C"/>
    <w:rsid w:val="002D5495"/>
    <w:rsid w:val="002D56A9"/>
    <w:rsid w:val="002D5784"/>
    <w:rsid w:val="002D584B"/>
    <w:rsid w:val="002D5872"/>
    <w:rsid w:val="002D5E9F"/>
    <w:rsid w:val="002D5EA5"/>
    <w:rsid w:val="002D6021"/>
    <w:rsid w:val="002D61AF"/>
    <w:rsid w:val="002D6368"/>
    <w:rsid w:val="002D6380"/>
    <w:rsid w:val="002D6770"/>
    <w:rsid w:val="002D68BA"/>
    <w:rsid w:val="002D6A73"/>
    <w:rsid w:val="002D6B0C"/>
    <w:rsid w:val="002D6D43"/>
    <w:rsid w:val="002D7018"/>
    <w:rsid w:val="002D70E7"/>
    <w:rsid w:val="002D71D9"/>
    <w:rsid w:val="002D721C"/>
    <w:rsid w:val="002D746C"/>
    <w:rsid w:val="002D75F6"/>
    <w:rsid w:val="002D76F1"/>
    <w:rsid w:val="002D7A96"/>
    <w:rsid w:val="002D7BD9"/>
    <w:rsid w:val="002D7C68"/>
    <w:rsid w:val="002D7E22"/>
    <w:rsid w:val="002E03A9"/>
    <w:rsid w:val="002E0681"/>
    <w:rsid w:val="002E0683"/>
    <w:rsid w:val="002E08CB"/>
    <w:rsid w:val="002E0A12"/>
    <w:rsid w:val="002E0C59"/>
    <w:rsid w:val="002E0EA2"/>
    <w:rsid w:val="002E0F1C"/>
    <w:rsid w:val="002E1186"/>
    <w:rsid w:val="002E12F8"/>
    <w:rsid w:val="002E1566"/>
    <w:rsid w:val="002E1745"/>
    <w:rsid w:val="002E1814"/>
    <w:rsid w:val="002E185A"/>
    <w:rsid w:val="002E18CE"/>
    <w:rsid w:val="002E195C"/>
    <w:rsid w:val="002E1A81"/>
    <w:rsid w:val="002E1B7B"/>
    <w:rsid w:val="002E1DB5"/>
    <w:rsid w:val="002E201D"/>
    <w:rsid w:val="002E2028"/>
    <w:rsid w:val="002E210A"/>
    <w:rsid w:val="002E22CE"/>
    <w:rsid w:val="002E2412"/>
    <w:rsid w:val="002E25EB"/>
    <w:rsid w:val="002E29A9"/>
    <w:rsid w:val="002E29CC"/>
    <w:rsid w:val="002E2B23"/>
    <w:rsid w:val="002E2B7B"/>
    <w:rsid w:val="002E2DC8"/>
    <w:rsid w:val="002E2DDF"/>
    <w:rsid w:val="002E2E75"/>
    <w:rsid w:val="002E315D"/>
    <w:rsid w:val="002E340A"/>
    <w:rsid w:val="002E345F"/>
    <w:rsid w:val="002E3531"/>
    <w:rsid w:val="002E3783"/>
    <w:rsid w:val="002E37DB"/>
    <w:rsid w:val="002E385F"/>
    <w:rsid w:val="002E3921"/>
    <w:rsid w:val="002E3ACC"/>
    <w:rsid w:val="002E3C11"/>
    <w:rsid w:val="002E3C5D"/>
    <w:rsid w:val="002E4117"/>
    <w:rsid w:val="002E41E7"/>
    <w:rsid w:val="002E439B"/>
    <w:rsid w:val="002E43F8"/>
    <w:rsid w:val="002E45BA"/>
    <w:rsid w:val="002E45FC"/>
    <w:rsid w:val="002E4953"/>
    <w:rsid w:val="002E4A6B"/>
    <w:rsid w:val="002E4AA5"/>
    <w:rsid w:val="002E4B23"/>
    <w:rsid w:val="002E4C12"/>
    <w:rsid w:val="002E4E43"/>
    <w:rsid w:val="002E4F16"/>
    <w:rsid w:val="002E507E"/>
    <w:rsid w:val="002E5084"/>
    <w:rsid w:val="002E5126"/>
    <w:rsid w:val="002E5398"/>
    <w:rsid w:val="002E53B3"/>
    <w:rsid w:val="002E53BB"/>
    <w:rsid w:val="002E5434"/>
    <w:rsid w:val="002E5503"/>
    <w:rsid w:val="002E55B8"/>
    <w:rsid w:val="002E56D9"/>
    <w:rsid w:val="002E5C6A"/>
    <w:rsid w:val="002E5D62"/>
    <w:rsid w:val="002E5E0B"/>
    <w:rsid w:val="002E5E0E"/>
    <w:rsid w:val="002E5F28"/>
    <w:rsid w:val="002E5F2E"/>
    <w:rsid w:val="002E5F68"/>
    <w:rsid w:val="002E6080"/>
    <w:rsid w:val="002E60DD"/>
    <w:rsid w:val="002E68D6"/>
    <w:rsid w:val="002E6CFE"/>
    <w:rsid w:val="002E6E23"/>
    <w:rsid w:val="002E6EAB"/>
    <w:rsid w:val="002E6F8E"/>
    <w:rsid w:val="002E6FC0"/>
    <w:rsid w:val="002E6FF3"/>
    <w:rsid w:val="002E722C"/>
    <w:rsid w:val="002E739A"/>
    <w:rsid w:val="002E7475"/>
    <w:rsid w:val="002E79F2"/>
    <w:rsid w:val="002E7B4C"/>
    <w:rsid w:val="002E7D48"/>
    <w:rsid w:val="002E7D49"/>
    <w:rsid w:val="002E7E3B"/>
    <w:rsid w:val="002E7E9F"/>
    <w:rsid w:val="002E7EAC"/>
    <w:rsid w:val="002F008F"/>
    <w:rsid w:val="002F0156"/>
    <w:rsid w:val="002F0422"/>
    <w:rsid w:val="002F0465"/>
    <w:rsid w:val="002F05AF"/>
    <w:rsid w:val="002F0744"/>
    <w:rsid w:val="002F08BE"/>
    <w:rsid w:val="002F0A28"/>
    <w:rsid w:val="002F0A88"/>
    <w:rsid w:val="002F0C24"/>
    <w:rsid w:val="002F0D84"/>
    <w:rsid w:val="002F158C"/>
    <w:rsid w:val="002F1634"/>
    <w:rsid w:val="002F199E"/>
    <w:rsid w:val="002F1CDB"/>
    <w:rsid w:val="002F1CFD"/>
    <w:rsid w:val="002F1CFF"/>
    <w:rsid w:val="002F1DBE"/>
    <w:rsid w:val="002F1F64"/>
    <w:rsid w:val="002F212B"/>
    <w:rsid w:val="002F21D0"/>
    <w:rsid w:val="002F2299"/>
    <w:rsid w:val="002F23FA"/>
    <w:rsid w:val="002F262E"/>
    <w:rsid w:val="002F28AF"/>
    <w:rsid w:val="002F2A54"/>
    <w:rsid w:val="002F2D07"/>
    <w:rsid w:val="002F2EAE"/>
    <w:rsid w:val="002F2EC6"/>
    <w:rsid w:val="002F314E"/>
    <w:rsid w:val="002F319B"/>
    <w:rsid w:val="002F31F6"/>
    <w:rsid w:val="002F31FE"/>
    <w:rsid w:val="002F3295"/>
    <w:rsid w:val="002F37C6"/>
    <w:rsid w:val="002F37E4"/>
    <w:rsid w:val="002F3D5C"/>
    <w:rsid w:val="002F3D9B"/>
    <w:rsid w:val="002F3E5F"/>
    <w:rsid w:val="002F3EB8"/>
    <w:rsid w:val="002F404A"/>
    <w:rsid w:val="002F4121"/>
    <w:rsid w:val="002F4168"/>
    <w:rsid w:val="002F428B"/>
    <w:rsid w:val="002F46CE"/>
    <w:rsid w:val="002F46FD"/>
    <w:rsid w:val="002F471C"/>
    <w:rsid w:val="002F479C"/>
    <w:rsid w:val="002F4896"/>
    <w:rsid w:val="002F48F2"/>
    <w:rsid w:val="002F4A80"/>
    <w:rsid w:val="002F4C32"/>
    <w:rsid w:val="002F4D07"/>
    <w:rsid w:val="002F4D0C"/>
    <w:rsid w:val="002F4E28"/>
    <w:rsid w:val="002F532D"/>
    <w:rsid w:val="002F5561"/>
    <w:rsid w:val="002F5584"/>
    <w:rsid w:val="002F567F"/>
    <w:rsid w:val="002F5A6B"/>
    <w:rsid w:val="002F5CEE"/>
    <w:rsid w:val="002F5DE9"/>
    <w:rsid w:val="002F6204"/>
    <w:rsid w:val="002F62B8"/>
    <w:rsid w:val="002F64A5"/>
    <w:rsid w:val="002F651F"/>
    <w:rsid w:val="002F652C"/>
    <w:rsid w:val="002F660D"/>
    <w:rsid w:val="002F673D"/>
    <w:rsid w:val="002F6762"/>
    <w:rsid w:val="002F6BE0"/>
    <w:rsid w:val="002F6C73"/>
    <w:rsid w:val="002F6CE7"/>
    <w:rsid w:val="002F6ED5"/>
    <w:rsid w:val="002F6F26"/>
    <w:rsid w:val="002F6F4F"/>
    <w:rsid w:val="002F7022"/>
    <w:rsid w:val="002F708E"/>
    <w:rsid w:val="002F70D4"/>
    <w:rsid w:val="002F7283"/>
    <w:rsid w:val="002F73A4"/>
    <w:rsid w:val="002F7535"/>
    <w:rsid w:val="002F76B7"/>
    <w:rsid w:val="002F795D"/>
    <w:rsid w:val="002F7C82"/>
    <w:rsid w:val="002F7DE5"/>
    <w:rsid w:val="00300124"/>
    <w:rsid w:val="003002AD"/>
    <w:rsid w:val="003002C1"/>
    <w:rsid w:val="003002D1"/>
    <w:rsid w:val="003009CF"/>
    <w:rsid w:val="00300CC9"/>
    <w:rsid w:val="00300E40"/>
    <w:rsid w:val="00300F1F"/>
    <w:rsid w:val="0030101E"/>
    <w:rsid w:val="0030113B"/>
    <w:rsid w:val="003012D6"/>
    <w:rsid w:val="003013EB"/>
    <w:rsid w:val="003014D9"/>
    <w:rsid w:val="00301607"/>
    <w:rsid w:val="00301658"/>
    <w:rsid w:val="003017CE"/>
    <w:rsid w:val="00301A54"/>
    <w:rsid w:val="00301B1A"/>
    <w:rsid w:val="00301BAC"/>
    <w:rsid w:val="00301D86"/>
    <w:rsid w:val="00301FBD"/>
    <w:rsid w:val="003022CB"/>
    <w:rsid w:val="00302352"/>
    <w:rsid w:val="003024A0"/>
    <w:rsid w:val="0030251C"/>
    <w:rsid w:val="00302634"/>
    <w:rsid w:val="00302BAE"/>
    <w:rsid w:val="00302BC5"/>
    <w:rsid w:val="00302CB3"/>
    <w:rsid w:val="00302CCA"/>
    <w:rsid w:val="00302E0A"/>
    <w:rsid w:val="00302E34"/>
    <w:rsid w:val="003031F0"/>
    <w:rsid w:val="003031FD"/>
    <w:rsid w:val="00303441"/>
    <w:rsid w:val="003035FB"/>
    <w:rsid w:val="003037F9"/>
    <w:rsid w:val="00303815"/>
    <w:rsid w:val="0030386C"/>
    <w:rsid w:val="00303A82"/>
    <w:rsid w:val="00303B68"/>
    <w:rsid w:val="00303BED"/>
    <w:rsid w:val="00303C8F"/>
    <w:rsid w:val="0030402B"/>
    <w:rsid w:val="00304119"/>
    <w:rsid w:val="00304218"/>
    <w:rsid w:val="003042D8"/>
    <w:rsid w:val="00304B83"/>
    <w:rsid w:val="00304C29"/>
    <w:rsid w:val="00304D12"/>
    <w:rsid w:val="00305171"/>
    <w:rsid w:val="003051E7"/>
    <w:rsid w:val="00305377"/>
    <w:rsid w:val="003054DC"/>
    <w:rsid w:val="003055E6"/>
    <w:rsid w:val="00305602"/>
    <w:rsid w:val="00305681"/>
    <w:rsid w:val="0030593C"/>
    <w:rsid w:val="00305B60"/>
    <w:rsid w:val="00305CB5"/>
    <w:rsid w:val="00305D32"/>
    <w:rsid w:val="00305DA3"/>
    <w:rsid w:val="00305F33"/>
    <w:rsid w:val="00305F6C"/>
    <w:rsid w:val="00306025"/>
    <w:rsid w:val="003060C1"/>
    <w:rsid w:val="00306353"/>
    <w:rsid w:val="003064B8"/>
    <w:rsid w:val="00306639"/>
    <w:rsid w:val="003066BA"/>
    <w:rsid w:val="003069E1"/>
    <w:rsid w:val="00306B00"/>
    <w:rsid w:val="00306BE7"/>
    <w:rsid w:val="00306E97"/>
    <w:rsid w:val="003072F4"/>
    <w:rsid w:val="003073E9"/>
    <w:rsid w:val="0030750F"/>
    <w:rsid w:val="00307B68"/>
    <w:rsid w:val="00307D00"/>
    <w:rsid w:val="00307D23"/>
    <w:rsid w:val="00310225"/>
    <w:rsid w:val="003102F7"/>
    <w:rsid w:val="0031062F"/>
    <w:rsid w:val="00310BFF"/>
    <w:rsid w:val="00310C9D"/>
    <w:rsid w:val="00310CF7"/>
    <w:rsid w:val="00310CFF"/>
    <w:rsid w:val="00310DD6"/>
    <w:rsid w:val="00310F79"/>
    <w:rsid w:val="0031104E"/>
    <w:rsid w:val="003110C7"/>
    <w:rsid w:val="003111C7"/>
    <w:rsid w:val="003113A1"/>
    <w:rsid w:val="00311463"/>
    <w:rsid w:val="0031148E"/>
    <w:rsid w:val="003115FD"/>
    <w:rsid w:val="00311A69"/>
    <w:rsid w:val="00311A6E"/>
    <w:rsid w:val="00312258"/>
    <w:rsid w:val="003123EB"/>
    <w:rsid w:val="003125C6"/>
    <w:rsid w:val="00312753"/>
    <w:rsid w:val="00312990"/>
    <w:rsid w:val="00312BA0"/>
    <w:rsid w:val="00312D52"/>
    <w:rsid w:val="00312E1D"/>
    <w:rsid w:val="00312E21"/>
    <w:rsid w:val="003131B8"/>
    <w:rsid w:val="0031342C"/>
    <w:rsid w:val="00313DCD"/>
    <w:rsid w:val="00313F5C"/>
    <w:rsid w:val="003142C3"/>
    <w:rsid w:val="003143EF"/>
    <w:rsid w:val="00314550"/>
    <w:rsid w:val="00314780"/>
    <w:rsid w:val="00314976"/>
    <w:rsid w:val="003149F7"/>
    <w:rsid w:val="00314A1D"/>
    <w:rsid w:val="00314B5F"/>
    <w:rsid w:val="00314CDC"/>
    <w:rsid w:val="00314DCF"/>
    <w:rsid w:val="00314E98"/>
    <w:rsid w:val="00314EB8"/>
    <w:rsid w:val="00315242"/>
    <w:rsid w:val="003156D4"/>
    <w:rsid w:val="00315872"/>
    <w:rsid w:val="003158B2"/>
    <w:rsid w:val="00315927"/>
    <w:rsid w:val="00315955"/>
    <w:rsid w:val="00315A3D"/>
    <w:rsid w:val="00315CF8"/>
    <w:rsid w:val="00315FAF"/>
    <w:rsid w:val="003160B3"/>
    <w:rsid w:val="00316186"/>
    <w:rsid w:val="003162C6"/>
    <w:rsid w:val="0031647C"/>
    <w:rsid w:val="00316598"/>
    <w:rsid w:val="00316664"/>
    <w:rsid w:val="003166BC"/>
    <w:rsid w:val="00316829"/>
    <w:rsid w:val="003168BF"/>
    <w:rsid w:val="0031692B"/>
    <w:rsid w:val="00316B2F"/>
    <w:rsid w:val="00316D87"/>
    <w:rsid w:val="00316E1A"/>
    <w:rsid w:val="00316E68"/>
    <w:rsid w:val="00316ECC"/>
    <w:rsid w:val="00316ECE"/>
    <w:rsid w:val="00316F2C"/>
    <w:rsid w:val="00316FF1"/>
    <w:rsid w:val="0031708C"/>
    <w:rsid w:val="00317163"/>
    <w:rsid w:val="003171E9"/>
    <w:rsid w:val="003172A1"/>
    <w:rsid w:val="00317448"/>
    <w:rsid w:val="00317607"/>
    <w:rsid w:val="0031766F"/>
    <w:rsid w:val="003176F6"/>
    <w:rsid w:val="003177AE"/>
    <w:rsid w:val="0031787A"/>
    <w:rsid w:val="00317A62"/>
    <w:rsid w:val="00317C30"/>
    <w:rsid w:val="00317D1C"/>
    <w:rsid w:val="00317F65"/>
    <w:rsid w:val="0032034F"/>
    <w:rsid w:val="003203D0"/>
    <w:rsid w:val="003203E4"/>
    <w:rsid w:val="003205A6"/>
    <w:rsid w:val="003207DF"/>
    <w:rsid w:val="0032083D"/>
    <w:rsid w:val="00320DB9"/>
    <w:rsid w:val="00321012"/>
    <w:rsid w:val="003216A8"/>
    <w:rsid w:val="003216AC"/>
    <w:rsid w:val="00321AD3"/>
    <w:rsid w:val="00321ADD"/>
    <w:rsid w:val="00321BD5"/>
    <w:rsid w:val="00321C0A"/>
    <w:rsid w:val="00321C99"/>
    <w:rsid w:val="00322037"/>
    <w:rsid w:val="003223E1"/>
    <w:rsid w:val="0032257A"/>
    <w:rsid w:val="003228C3"/>
    <w:rsid w:val="00322B7A"/>
    <w:rsid w:val="00322BE6"/>
    <w:rsid w:val="00322F2B"/>
    <w:rsid w:val="003232C0"/>
    <w:rsid w:val="003232C9"/>
    <w:rsid w:val="00323491"/>
    <w:rsid w:val="00323643"/>
    <w:rsid w:val="0032366D"/>
    <w:rsid w:val="00323722"/>
    <w:rsid w:val="00323828"/>
    <w:rsid w:val="00323931"/>
    <w:rsid w:val="003239B5"/>
    <w:rsid w:val="00323D52"/>
    <w:rsid w:val="00323E9E"/>
    <w:rsid w:val="00323EED"/>
    <w:rsid w:val="0032402B"/>
    <w:rsid w:val="00324057"/>
    <w:rsid w:val="003240A7"/>
    <w:rsid w:val="00324205"/>
    <w:rsid w:val="0032426F"/>
    <w:rsid w:val="00324647"/>
    <w:rsid w:val="00324974"/>
    <w:rsid w:val="00324A7D"/>
    <w:rsid w:val="00324BEB"/>
    <w:rsid w:val="00324C5B"/>
    <w:rsid w:val="00324C66"/>
    <w:rsid w:val="00324D2B"/>
    <w:rsid w:val="0032513F"/>
    <w:rsid w:val="00325328"/>
    <w:rsid w:val="00325493"/>
    <w:rsid w:val="00325617"/>
    <w:rsid w:val="0032562B"/>
    <w:rsid w:val="00325AAD"/>
    <w:rsid w:val="00325B73"/>
    <w:rsid w:val="00325D06"/>
    <w:rsid w:val="00325DE3"/>
    <w:rsid w:val="00325FAA"/>
    <w:rsid w:val="00326110"/>
    <w:rsid w:val="00326229"/>
    <w:rsid w:val="003266F6"/>
    <w:rsid w:val="00326764"/>
    <w:rsid w:val="0032676D"/>
    <w:rsid w:val="00326786"/>
    <w:rsid w:val="003268E4"/>
    <w:rsid w:val="00326DE4"/>
    <w:rsid w:val="00326E23"/>
    <w:rsid w:val="00327192"/>
    <w:rsid w:val="003272AE"/>
    <w:rsid w:val="0032735D"/>
    <w:rsid w:val="00327360"/>
    <w:rsid w:val="0032736A"/>
    <w:rsid w:val="0032736E"/>
    <w:rsid w:val="00327551"/>
    <w:rsid w:val="003277ED"/>
    <w:rsid w:val="00327968"/>
    <w:rsid w:val="00327A3A"/>
    <w:rsid w:val="00327BF8"/>
    <w:rsid w:val="00327D2B"/>
    <w:rsid w:val="00327E18"/>
    <w:rsid w:val="00330384"/>
    <w:rsid w:val="00330AB5"/>
    <w:rsid w:val="00330D47"/>
    <w:rsid w:val="00330F33"/>
    <w:rsid w:val="003311C5"/>
    <w:rsid w:val="003311C8"/>
    <w:rsid w:val="00331465"/>
    <w:rsid w:val="0033156E"/>
    <w:rsid w:val="0033184C"/>
    <w:rsid w:val="00331889"/>
    <w:rsid w:val="003319EA"/>
    <w:rsid w:val="00331BF4"/>
    <w:rsid w:val="00332244"/>
    <w:rsid w:val="00332388"/>
    <w:rsid w:val="003324A7"/>
    <w:rsid w:val="003324BA"/>
    <w:rsid w:val="00332518"/>
    <w:rsid w:val="003326D8"/>
    <w:rsid w:val="00332E87"/>
    <w:rsid w:val="00332F26"/>
    <w:rsid w:val="00332F86"/>
    <w:rsid w:val="0033307D"/>
    <w:rsid w:val="003335A5"/>
    <w:rsid w:val="00333613"/>
    <w:rsid w:val="0033372B"/>
    <w:rsid w:val="00333755"/>
    <w:rsid w:val="003337FB"/>
    <w:rsid w:val="00333BBC"/>
    <w:rsid w:val="00333BCE"/>
    <w:rsid w:val="00333D36"/>
    <w:rsid w:val="003340F4"/>
    <w:rsid w:val="00334251"/>
    <w:rsid w:val="00334445"/>
    <w:rsid w:val="0033481B"/>
    <w:rsid w:val="003349EF"/>
    <w:rsid w:val="00334AB5"/>
    <w:rsid w:val="00334C09"/>
    <w:rsid w:val="00334E0C"/>
    <w:rsid w:val="00334E61"/>
    <w:rsid w:val="00334F3B"/>
    <w:rsid w:val="00334F7D"/>
    <w:rsid w:val="00335169"/>
    <w:rsid w:val="003353FD"/>
    <w:rsid w:val="003354B8"/>
    <w:rsid w:val="003354E5"/>
    <w:rsid w:val="00335526"/>
    <w:rsid w:val="00335771"/>
    <w:rsid w:val="00335887"/>
    <w:rsid w:val="00335895"/>
    <w:rsid w:val="003358BB"/>
    <w:rsid w:val="00335A2F"/>
    <w:rsid w:val="00335BD2"/>
    <w:rsid w:val="00336115"/>
    <w:rsid w:val="0033662E"/>
    <w:rsid w:val="00336A37"/>
    <w:rsid w:val="00336A95"/>
    <w:rsid w:val="00336F9A"/>
    <w:rsid w:val="0033708D"/>
    <w:rsid w:val="003373E3"/>
    <w:rsid w:val="00337424"/>
    <w:rsid w:val="00337450"/>
    <w:rsid w:val="003374FE"/>
    <w:rsid w:val="003377CE"/>
    <w:rsid w:val="003379F2"/>
    <w:rsid w:val="00337D87"/>
    <w:rsid w:val="00337DB3"/>
    <w:rsid w:val="00340104"/>
    <w:rsid w:val="00340153"/>
    <w:rsid w:val="003403CA"/>
    <w:rsid w:val="0034072A"/>
    <w:rsid w:val="00340767"/>
    <w:rsid w:val="0034079D"/>
    <w:rsid w:val="003407E9"/>
    <w:rsid w:val="00340FF4"/>
    <w:rsid w:val="0034110F"/>
    <w:rsid w:val="00341254"/>
    <w:rsid w:val="00341301"/>
    <w:rsid w:val="0034139D"/>
    <w:rsid w:val="00341518"/>
    <w:rsid w:val="0034163D"/>
    <w:rsid w:val="003416A0"/>
    <w:rsid w:val="00341934"/>
    <w:rsid w:val="003419E3"/>
    <w:rsid w:val="00341A74"/>
    <w:rsid w:val="00341B10"/>
    <w:rsid w:val="00341D31"/>
    <w:rsid w:val="00341DEB"/>
    <w:rsid w:val="003421A6"/>
    <w:rsid w:val="003422AD"/>
    <w:rsid w:val="003426A7"/>
    <w:rsid w:val="003428B7"/>
    <w:rsid w:val="00342A93"/>
    <w:rsid w:val="00342AEE"/>
    <w:rsid w:val="00342C7A"/>
    <w:rsid w:val="00342DCC"/>
    <w:rsid w:val="00343072"/>
    <w:rsid w:val="003432C7"/>
    <w:rsid w:val="00343435"/>
    <w:rsid w:val="00343704"/>
    <w:rsid w:val="00343785"/>
    <w:rsid w:val="00343873"/>
    <w:rsid w:val="00343894"/>
    <w:rsid w:val="0034395B"/>
    <w:rsid w:val="00343B77"/>
    <w:rsid w:val="00343F37"/>
    <w:rsid w:val="003443AD"/>
    <w:rsid w:val="0034446D"/>
    <w:rsid w:val="0034448D"/>
    <w:rsid w:val="003444FC"/>
    <w:rsid w:val="00344703"/>
    <w:rsid w:val="003447C6"/>
    <w:rsid w:val="00344A4C"/>
    <w:rsid w:val="00344B35"/>
    <w:rsid w:val="00344CD1"/>
    <w:rsid w:val="00345685"/>
    <w:rsid w:val="003456F1"/>
    <w:rsid w:val="0034575C"/>
    <w:rsid w:val="0034580C"/>
    <w:rsid w:val="00345BF2"/>
    <w:rsid w:val="00346321"/>
    <w:rsid w:val="003463A7"/>
    <w:rsid w:val="00346535"/>
    <w:rsid w:val="00346595"/>
    <w:rsid w:val="00346643"/>
    <w:rsid w:val="003466A7"/>
    <w:rsid w:val="003466DB"/>
    <w:rsid w:val="00346778"/>
    <w:rsid w:val="003467A7"/>
    <w:rsid w:val="003467DE"/>
    <w:rsid w:val="00346887"/>
    <w:rsid w:val="003468F7"/>
    <w:rsid w:val="00346C61"/>
    <w:rsid w:val="00346D80"/>
    <w:rsid w:val="0034715E"/>
    <w:rsid w:val="00347342"/>
    <w:rsid w:val="00347349"/>
    <w:rsid w:val="003477DB"/>
    <w:rsid w:val="00347B4C"/>
    <w:rsid w:val="00347B7D"/>
    <w:rsid w:val="00347CEE"/>
    <w:rsid w:val="00347D92"/>
    <w:rsid w:val="00347DA1"/>
    <w:rsid w:val="00347FAC"/>
    <w:rsid w:val="00347FCD"/>
    <w:rsid w:val="003500C6"/>
    <w:rsid w:val="0035021E"/>
    <w:rsid w:val="003505FC"/>
    <w:rsid w:val="0035061D"/>
    <w:rsid w:val="003506B4"/>
    <w:rsid w:val="00350802"/>
    <w:rsid w:val="00350882"/>
    <w:rsid w:val="0035091D"/>
    <w:rsid w:val="003509D3"/>
    <w:rsid w:val="00350AB4"/>
    <w:rsid w:val="00350AE0"/>
    <w:rsid w:val="00350AE7"/>
    <w:rsid w:val="00350AF9"/>
    <w:rsid w:val="00351182"/>
    <w:rsid w:val="003511FE"/>
    <w:rsid w:val="003518AC"/>
    <w:rsid w:val="00351A4E"/>
    <w:rsid w:val="00351B79"/>
    <w:rsid w:val="00351C5D"/>
    <w:rsid w:val="00351E05"/>
    <w:rsid w:val="003520FF"/>
    <w:rsid w:val="00352597"/>
    <w:rsid w:val="0035272D"/>
    <w:rsid w:val="003528D4"/>
    <w:rsid w:val="00352AA7"/>
    <w:rsid w:val="00352AD5"/>
    <w:rsid w:val="00352D00"/>
    <w:rsid w:val="00352D4E"/>
    <w:rsid w:val="00352E4B"/>
    <w:rsid w:val="00352E9B"/>
    <w:rsid w:val="0035307B"/>
    <w:rsid w:val="00353112"/>
    <w:rsid w:val="00353133"/>
    <w:rsid w:val="0035363C"/>
    <w:rsid w:val="00353725"/>
    <w:rsid w:val="00353857"/>
    <w:rsid w:val="00353C6A"/>
    <w:rsid w:val="00353CCC"/>
    <w:rsid w:val="00353E4F"/>
    <w:rsid w:val="00353F5A"/>
    <w:rsid w:val="00353FBC"/>
    <w:rsid w:val="003541A4"/>
    <w:rsid w:val="00354396"/>
    <w:rsid w:val="00354641"/>
    <w:rsid w:val="003546E5"/>
    <w:rsid w:val="00354842"/>
    <w:rsid w:val="00354896"/>
    <w:rsid w:val="00354E8A"/>
    <w:rsid w:val="00354EE6"/>
    <w:rsid w:val="00354F7A"/>
    <w:rsid w:val="00355001"/>
    <w:rsid w:val="003553D6"/>
    <w:rsid w:val="00355577"/>
    <w:rsid w:val="003556A6"/>
    <w:rsid w:val="00355754"/>
    <w:rsid w:val="00355D34"/>
    <w:rsid w:val="00355E63"/>
    <w:rsid w:val="0035608E"/>
    <w:rsid w:val="0035627B"/>
    <w:rsid w:val="00356619"/>
    <w:rsid w:val="00356862"/>
    <w:rsid w:val="00356887"/>
    <w:rsid w:val="00356DBE"/>
    <w:rsid w:val="003578E1"/>
    <w:rsid w:val="00357C5F"/>
    <w:rsid w:val="00357F39"/>
    <w:rsid w:val="00360547"/>
    <w:rsid w:val="0036055E"/>
    <w:rsid w:val="00360783"/>
    <w:rsid w:val="00360800"/>
    <w:rsid w:val="003609B0"/>
    <w:rsid w:val="00360C9F"/>
    <w:rsid w:val="00360D7A"/>
    <w:rsid w:val="00360F51"/>
    <w:rsid w:val="00361081"/>
    <w:rsid w:val="003610B2"/>
    <w:rsid w:val="00361239"/>
    <w:rsid w:val="003613E5"/>
    <w:rsid w:val="0036164C"/>
    <w:rsid w:val="00361729"/>
    <w:rsid w:val="00361759"/>
    <w:rsid w:val="00361864"/>
    <w:rsid w:val="0036195F"/>
    <w:rsid w:val="003619E6"/>
    <w:rsid w:val="00361AC7"/>
    <w:rsid w:val="00361F8D"/>
    <w:rsid w:val="003622D3"/>
    <w:rsid w:val="00362692"/>
    <w:rsid w:val="003628EE"/>
    <w:rsid w:val="00362B80"/>
    <w:rsid w:val="00362DAD"/>
    <w:rsid w:val="00362EA8"/>
    <w:rsid w:val="00363051"/>
    <w:rsid w:val="003630CA"/>
    <w:rsid w:val="003630E1"/>
    <w:rsid w:val="0036314A"/>
    <w:rsid w:val="003631BE"/>
    <w:rsid w:val="00363217"/>
    <w:rsid w:val="0036346E"/>
    <w:rsid w:val="00363992"/>
    <w:rsid w:val="00364306"/>
    <w:rsid w:val="00364315"/>
    <w:rsid w:val="00364335"/>
    <w:rsid w:val="0036436A"/>
    <w:rsid w:val="00364422"/>
    <w:rsid w:val="00364684"/>
    <w:rsid w:val="00364B0A"/>
    <w:rsid w:val="00364B91"/>
    <w:rsid w:val="00364F52"/>
    <w:rsid w:val="00364F79"/>
    <w:rsid w:val="00365022"/>
    <w:rsid w:val="003650DE"/>
    <w:rsid w:val="00365247"/>
    <w:rsid w:val="0036539B"/>
    <w:rsid w:val="00365622"/>
    <w:rsid w:val="003658C6"/>
    <w:rsid w:val="0036598A"/>
    <w:rsid w:val="00365A07"/>
    <w:rsid w:val="00365CFC"/>
    <w:rsid w:val="00365E12"/>
    <w:rsid w:val="00365F13"/>
    <w:rsid w:val="00365F77"/>
    <w:rsid w:val="00366070"/>
    <w:rsid w:val="003661EA"/>
    <w:rsid w:val="003665B0"/>
    <w:rsid w:val="0036662F"/>
    <w:rsid w:val="00366B8D"/>
    <w:rsid w:val="00366BBE"/>
    <w:rsid w:val="00366BF8"/>
    <w:rsid w:val="00367125"/>
    <w:rsid w:val="003672A7"/>
    <w:rsid w:val="00367609"/>
    <w:rsid w:val="00367A80"/>
    <w:rsid w:val="00367D49"/>
    <w:rsid w:val="00367FFE"/>
    <w:rsid w:val="003701C1"/>
    <w:rsid w:val="003704D5"/>
    <w:rsid w:val="00370922"/>
    <w:rsid w:val="00370986"/>
    <w:rsid w:val="00370C2F"/>
    <w:rsid w:val="00370D55"/>
    <w:rsid w:val="00371079"/>
    <w:rsid w:val="00371320"/>
    <w:rsid w:val="003715F3"/>
    <w:rsid w:val="00371A08"/>
    <w:rsid w:val="00371B25"/>
    <w:rsid w:val="00371F13"/>
    <w:rsid w:val="0037228C"/>
    <w:rsid w:val="0037236F"/>
    <w:rsid w:val="0037239F"/>
    <w:rsid w:val="003724CE"/>
    <w:rsid w:val="00372566"/>
    <w:rsid w:val="00372688"/>
    <w:rsid w:val="003727DF"/>
    <w:rsid w:val="00372A3B"/>
    <w:rsid w:val="00372A87"/>
    <w:rsid w:val="00372BAD"/>
    <w:rsid w:val="00372F13"/>
    <w:rsid w:val="003731ED"/>
    <w:rsid w:val="0037338B"/>
    <w:rsid w:val="003739C9"/>
    <w:rsid w:val="00373A1C"/>
    <w:rsid w:val="00373A50"/>
    <w:rsid w:val="00373ABA"/>
    <w:rsid w:val="00373ADA"/>
    <w:rsid w:val="00373E2D"/>
    <w:rsid w:val="00373E5B"/>
    <w:rsid w:val="00373F84"/>
    <w:rsid w:val="00374108"/>
    <w:rsid w:val="003744AB"/>
    <w:rsid w:val="00374539"/>
    <w:rsid w:val="00374701"/>
    <w:rsid w:val="0037471C"/>
    <w:rsid w:val="00374855"/>
    <w:rsid w:val="00374AD4"/>
    <w:rsid w:val="00374BA5"/>
    <w:rsid w:val="00374BB6"/>
    <w:rsid w:val="00374E2F"/>
    <w:rsid w:val="00374EA6"/>
    <w:rsid w:val="0037505C"/>
    <w:rsid w:val="0037508D"/>
    <w:rsid w:val="0037529D"/>
    <w:rsid w:val="0037530A"/>
    <w:rsid w:val="0037530E"/>
    <w:rsid w:val="00375379"/>
    <w:rsid w:val="003754ED"/>
    <w:rsid w:val="003757EC"/>
    <w:rsid w:val="00375B2E"/>
    <w:rsid w:val="00375C57"/>
    <w:rsid w:val="00375CF0"/>
    <w:rsid w:val="003760A8"/>
    <w:rsid w:val="00376883"/>
    <w:rsid w:val="00376AD2"/>
    <w:rsid w:val="00376BB6"/>
    <w:rsid w:val="00376E96"/>
    <w:rsid w:val="00376EB6"/>
    <w:rsid w:val="0037704C"/>
    <w:rsid w:val="003770ED"/>
    <w:rsid w:val="003772BB"/>
    <w:rsid w:val="003773D9"/>
    <w:rsid w:val="0037746F"/>
    <w:rsid w:val="003775BF"/>
    <w:rsid w:val="003775E9"/>
    <w:rsid w:val="0037767F"/>
    <w:rsid w:val="00377858"/>
    <w:rsid w:val="003778CA"/>
    <w:rsid w:val="003778F6"/>
    <w:rsid w:val="00377A6F"/>
    <w:rsid w:val="00377D42"/>
    <w:rsid w:val="00377E18"/>
    <w:rsid w:val="00380174"/>
    <w:rsid w:val="00380295"/>
    <w:rsid w:val="003803DB"/>
    <w:rsid w:val="00380696"/>
    <w:rsid w:val="003806F9"/>
    <w:rsid w:val="003809F5"/>
    <w:rsid w:val="00380A2F"/>
    <w:rsid w:val="00380C85"/>
    <w:rsid w:val="00380E8F"/>
    <w:rsid w:val="00380ED5"/>
    <w:rsid w:val="0038119E"/>
    <w:rsid w:val="00381223"/>
    <w:rsid w:val="00381456"/>
    <w:rsid w:val="003817E6"/>
    <w:rsid w:val="00381B11"/>
    <w:rsid w:val="00381B92"/>
    <w:rsid w:val="00381FBA"/>
    <w:rsid w:val="00382013"/>
    <w:rsid w:val="003820C5"/>
    <w:rsid w:val="003821BC"/>
    <w:rsid w:val="003822ED"/>
    <w:rsid w:val="00382487"/>
    <w:rsid w:val="0038271A"/>
    <w:rsid w:val="00382862"/>
    <w:rsid w:val="00382917"/>
    <w:rsid w:val="00382A3C"/>
    <w:rsid w:val="00382AD3"/>
    <w:rsid w:val="00382CEA"/>
    <w:rsid w:val="00383052"/>
    <w:rsid w:val="003832E1"/>
    <w:rsid w:val="00383647"/>
    <w:rsid w:val="0038375E"/>
    <w:rsid w:val="00383AFE"/>
    <w:rsid w:val="00383BCE"/>
    <w:rsid w:val="00383DFF"/>
    <w:rsid w:val="00384106"/>
    <w:rsid w:val="0038412E"/>
    <w:rsid w:val="0038421E"/>
    <w:rsid w:val="00384243"/>
    <w:rsid w:val="0038432B"/>
    <w:rsid w:val="003848FB"/>
    <w:rsid w:val="0038494A"/>
    <w:rsid w:val="00384D38"/>
    <w:rsid w:val="00384DF7"/>
    <w:rsid w:val="00384F28"/>
    <w:rsid w:val="0038500B"/>
    <w:rsid w:val="0038509F"/>
    <w:rsid w:val="00385395"/>
    <w:rsid w:val="00385830"/>
    <w:rsid w:val="00385863"/>
    <w:rsid w:val="003859AD"/>
    <w:rsid w:val="00385ACF"/>
    <w:rsid w:val="00385D2F"/>
    <w:rsid w:val="00385DFB"/>
    <w:rsid w:val="00385E71"/>
    <w:rsid w:val="003860BD"/>
    <w:rsid w:val="003861AA"/>
    <w:rsid w:val="00386209"/>
    <w:rsid w:val="003862D6"/>
    <w:rsid w:val="003862EF"/>
    <w:rsid w:val="00386555"/>
    <w:rsid w:val="00386667"/>
    <w:rsid w:val="003868EE"/>
    <w:rsid w:val="003869AE"/>
    <w:rsid w:val="00386AB9"/>
    <w:rsid w:val="00386C6E"/>
    <w:rsid w:val="00386DA7"/>
    <w:rsid w:val="00386EA3"/>
    <w:rsid w:val="0038700A"/>
    <w:rsid w:val="0038700D"/>
    <w:rsid w:val="003873BE"/>
    <w:rsid w:val="00387620"/>
    <w:rsid w:val="00387798"/>
    <w:rsid w:val="003878DD"/>
    <w:rsid w:val="00387A27"/>
    <w:rsid w:val="00387B09"/>
    <w:rsid w:val="00387B4E"/>
    <w:rsid w:val="00387C93"/>
    <w:rsid w:val="00387DAE"/>
    <w:rsid w:val="00387E3A"/>
    <w:rsid w:val="00387EF7"/>
    <w:rsid w:val="003900B6"/>
    <w:rsid w:val="003906DC"/>
    <w:rsid w:val="0039070A"/>
    <w:rsid w:val="0039075F"/>
    <w:rsid w:val="00390818"/>
    <w:rsid w:val="0039084E"/>
    <w:rsid w:val="00390A2F"/>
    <w:rsid w:val="00390B5B"/>
    <w:rsid w:val="00390C97"/>
    <w:rsid w:val="00390E3E"/>
    <w:rsid w:val="00390E5B"/>
    <w:rsid w:val="00390E65"/>
    <w:rsid w:val="00390EDF"/>
    <w:rsid w:val="00391010"/>
    <w:rsid w:val="00391188"/>
    <w:rsid w:val="003911F1"/>
    <w:rsid w:val="00391294"/>
    <w:rsid w:val="0039140F"/>
    <w:rsid w:val="0039183C"/>
    <w:rsid w:val="003919E5"/>
    <w:rsid w:val="00391AB6"/>
    <w:rsid w:val="00391BAC"/>
    <w:rsid w:val="00391D7A"/>
    <w:rsid w:val="00391E40"/>
    <w:rsid w:val="00391FBB"/>
    <w:rsid w:val="0039209C"/>
    <w:rsid w:val="00392436"/>
    <w:rsid w:val="0039247B"/>
    <w:rsid w:val="003924EB"/>
    <w:rsid w:val="003925CF"/>
    <w:rsid w:val="0039284F"/>
    <w:rsid w:val="00392C12"/>
    <w:rsid w:val="00392DA4"/>
    <w:rsid w:val="00392DC0"/>
    <w:rsid w:val="00392E2A"/>
    <w:rsid w:val="00393834"/>
    <w:rsid w:val="00393AB0"/>
    <w:rsid w:val="00393C24"/>
    <w:rsid w:val="00393CF1"/>
    <w:rsid w:val="00393D29"/>
    <w:rsid w:val="00393FC0"/>
    <w:rsid w:val="00394256"/>
    <w:rsid w:val="00394408"/>
    <w:rsid w:val="0039440F"/>
    <w:rsid w:val="003944A3"/>
    <w:rsid w:val="00394529"/>
    <w:rsid w:val="0039460B"/>
    <w:rsid w:val="0039464F"/>
    <w:rsid w:val="00394879"/>
    <w:rsid w:val="00394C54"/>
    <w:rsid w:val="00394CEC"/>
    <w:rsid w:val="00394D12"/>
    <w:rsid w:val="003950FB"/>
    <w:rsid w:val="003951B0"/>
    <w:rsid w:val="003951B4"/>
    <w:rsid w:val="00395346"/>
    <w:rsid w:val="003954E6"/>
    <w:rsid w:val="003955EE"/>
    <w:rsid w:val="003959C7"/>
    <w:rsid w:val="00395AF8"/>
    <w:rsid w:val="00395E1B"/>
    <w:rsid w:val="00395F56"/>
    <w:rsid w:val="003960DB"/>
    <w:rsid w:val="00396539"/>
    <w:rsid w:val="0039666F"/>
    <w:rsid w:val="003966F7"/>
    <w:rsid w:val="0039724F"/>
    <w:rsid w:val="003972F7"/>
    <w:rsid w:val="003973BF"/>
    <w:rsid w:val="003973FC"/>
    <w:rsid w:val="0039776D"/>
    <w:rsid w:val="0039798E"/>
    <w:rsid w:val="00397B27"/>
    <w:rsid w:val="00397B8B"/>
    <w:rsid w:val="00397B95"/>
    <w:rsid w:val="00397BE4"/>
    <w:rsid w:val="00397EE4"/>
    <w:rsid w:val="00397F29"/>
    <w:rsid w:val="003A000F"/>
    <w:rsid w:val="003A0312"/>
    <w:rsid w:val="003A0783"/>
    <w:rsid w:val="003A08A3"/>
    <w:rsid w:val="003A0A2D"/>
    <w:rsid w:val="003A0DCE"/>
    <w:rsid w:val="003A0F03"/>
    <w:rsid w:val="003A0FEA"/>
    <w:rsid w:val="003A10BD"/>
    <w:rsid w:val="003A1134"/>
    <w:rsid w:val="003A1568"/>
    <w:rsid w:val="003A1798"/>
    <w:rsid w:val="003A180D"/>
    <w:rsid w:val="003A1957"/>
    <w:rsid w:val="003A1A6D"/>
    <w:rsid w:val="003A1AD2"/>
    <w:rsid w:val="003A1B6A"/>
    <w:rsid w:val="003A1B89"/>
    <w:rsid w:val="003A27DA"/>
    <w:rsid w:val="003A2ACA"/>
    <w:rsid w:val="003A2C82"/>
    <w:rsid w:val="003A2CB8"/>
    <w:rsid w:val="003A2EA6"/>
    <w:rsid w:val="003A2F27"/>
    <w:rsid w:val="003A331D"/>
    <w:rsid w:val="003A33EB"/>
    <w:rsid w:val="003A3532"/>
    <w:rsid w:val="003A371F"/>
    <w:rsid w:val="003A3743"/>
    <w:rsid w:val="003A3CD0"/>
    <w:rsid w:val="003A4035"/>
    <w:rsid w:val="003A415A"/>
    <w:rsid w:val="003A4602"/>
    <w:rsid w:val="003A464B"/>
    <w:rsid w:val="003A4805"/>
    <w:rsid w:val="003A4884"/>
    <w:rsid w:val="003A4DA8"/>
    <w:rsid w:val="003A4E58"/>
    <w:rsid w:val="003A519C"/>
    <w:rsid w:val="003A5263"/>
    <w:rsid w:val="003A5334"/>
    <w:rsid w:val="003A54BA"/>
    <w:rsid w:val="003A57C4"/>
    <w:rsid w:val="003A5888"/>
    <w:rsid w:val="003A5C3E"/>
    <w:rsid w:val="003A60DD"/>
    <w:rsid w:val="003A617C"/>
    <w:rsid w:val="003A66B6"/>
    <w:rsid w:val="003A6AB3"/>
    <w:rsid w:val="003A6B22"/>
    <w:rsid w:val="003A6CFB"/>
    <w:rsid w:val="003A6E76"/>
    <w:rsid w:val="003A72B2"/>
    <w:rsid w:val="003A7730"/>
    <w:rsid w:val="003A7826"/>
    <w:rsid w:val="003A7919"/>
    <w:rsid w:val="003A7EA0"/>
    <w:rsid w:val="003A7F2E"/>
    <w:rsid w:val="003A7F3E"/>
    <w:rsid w:val="003A7F7C"/>
    <w:rsid w:val="003B00E8"/>
    <w:rsid w:val="003B0294"/>
    <w:rsid w:val="003B0456"/>
    <w:rsid w:val="003B0790"/>
    <w:rsid w:val="003B0CA2"/>
    <w:rsid w:val="003B0CBB"/>
    <w:rsid w:val="003B0DAB"/>
    <w:rsid w:val="003B122E"/>
    <w:rsid w:val="003B1235"/>
    <w:rsid w:val="003B12BD"/>
    <w:rsid w:val="003B140D"/>
    <w:rsid w:val="003B141F"/>
    <w:rsid w:val="003B14A3"/>
    <w:rsid w:val="003B14BD"/>
    <w:rsid w:val="003B1726"/>
    <w:rsid w:val="003B1744"/>
    <w:rsid w:val="003B1BA3"/>
    <w:rsid w:val="003B1C14"/>
    <w:rsid w:val="003B1DB7"/>
    <w:rsid w:val="003B1E3E"/>
    <w:rsid w:val="003B20BC"/>
    <w:rsid w:val="003B2226"/>
    <w:rsid w:val="003B260A"/>
    <w:rsid w:val="003B2979"/>
    <w:rsid w:val="003B2A3D"/>
    <w:rsid w:val="003B2C62"/>
    <w:rsid w:val="003B2D3E"/>
    <w:rsid w:val="003B2E05"/>
    <w:rsid w:val="003B2E3E"/>
    <w:rsid w:val="003B2F4F"/>
    <w:rsid w:val="003B2F87"/>
    <w:rsid w:val="003B33A3"/>
    <w:rsid w:val="003B36F3"/>
    <w:rsid w:val="003B3909"/>
    <w:rsid w:val="003B3AFB"/>
    <w:rsid w:val="003B3C15"/>
    <w:rsid w:val="003B3E03"/>
    <w:rsid w:val="003B41EA"/>
    <w:rsid w:val="003B44E7"/>
    <w:rsid w:val="003B45F4"/>
    <w:rsid w:val="003B471E"/>
    <w:rsid w:val="003B4920"/>
    <w:rsid w:val="003B4A8E"/>
    <w:rsid w:val="003B50BF"/>
    <w:rsid w:val="003B50F9"/>
    <w:rsid w:val="003B515F"/>
    <w:rsid w:val="003B533C"/>
    <w:rsid w:val="003B553F"/>
    <w:rsid w:val="003B5744"/>
    <w:rsid w:val="003B5888"/>
    <w:rsid w:val="003B58EA"/>
    <w:rsid w:val="003B6030"/>
    <w:rsid w:val="003B60C5"/>
    <w:rsid w:val="003B617F"/>
    <w:rsid w:val="003B61EA"/>
    <w:rsid w:val="003B6546"/>
    <w:rsid w:val="003B66E4"/>
    <w:rsid w:val="003B66E8"/>
    <w:rsid w:val="003B675B"/>
    <w:rsid w:val="003B679F"/>
    <w:rsid w:val="003B6867"/>
    <w:rsid w:val="003B6910"/>
    <w:rsid w:val="003B6A19"/>
    <w:rsid w:val="003B6B74"/>
    <w:rsid w:val="003B6BA7"/>
    <w:rsid w:val="003B6BBD"/>
    <w:rsid w:val="003B6E25"/>
    <w:rsid w:val="003B6FD1"/>
    <w:rsid w:val="003B704E"/>
    <w:rsid w:val="003B72D3"/>
    <w:rsid w:val="003B7606"/>
    <w:rsid w:val="003B7700"/>
    <w:rsid w:val="003B7834"/>
    <w:rsid w:val="003B7A3B"/>
    <w:rsid w:val="003B7B1F"/>
    <w:rsid w:val="003B7B4A"/>
    <w:rsid w:val="003B7C75"/>
    <w:rsid w:val="003B7CFD"/>
    <w:rsid w:val="003B7E17"/>
    <w:rsid w:val="003B7E3A"/>
    <w:rsid w:val="003B7F4F"/>
    <w:rsid w:val="003C00EC"/>
    <w:rsid w:val="003C0637"/>
    <w:rsid w:val="003C0738"/>
    <w:rsid w:val="003C0944"/>
    <w:rsid w:val="003C09E4"/>
    <w:rsid w:val="003C0A30"/>
    <w:rsid w:val="003C0B77"/>
    <w:rsid w:val="003C0E58"/>
    <w:rsid w:val="003C125A"/>
    <w:rsid w:val="003C134D"/>
    <w:rsid w:val="003C13B4"/>
    <w:rsid w:val="003C13DB"/>
    <w:rsid w:val="003C1576"/>
    <w:rsid w:val="003C1652"/>
    <w:rsid w:val="003C18AE"/>
    <w:rsid w:val="003C19B4"/>
    <w:rsid w:val="003C1A2C"/>
    <w:rsid w:val="003C1B5A"/>
    <w:rsid w:val="003C1D0D"/>
    <w:rsid w:val="003C1E12"/>
    <w:rsid w:val="003C1F07"/>
    <w:rsid w:val="003C263A"/>
    <w:rsid w:val="003C26D9"/>
    <w:rsid w:val="003C2C69"/>
    <w:rsid w:val="003C2CBD"/>
    <w:rsid w:val="003C2D0D"/>
    <w:rsid w:val="003C2ED4"/>
    <w:rsid w:val="003C3027"/>
    <w:rsid w:val="003C304F"/>
    <w:rsid w:val="003C3307"/>
    <w:rsid w:val="003C331B"/>
    <w:rsid w:val="003C35A9"/>
    <w:rsid w:val="003C3725"/>
    <w:rsid w:val="003C389B"/>
    <w:rsid w:val="003C396B"/>
    <w:rsid w:val="003C3CA2"/>
    <w:rsid w:val="003C4339"/>
    <w:rsid w:val="003C4407"/>
    <w:rsid w:val="003C483C"/>
    <w:rsid w:val="003C4A22"/>
    <w:rsid w:val="003C4BCE"/>
    <w:rsid w:val="003C4F54"/>
    <w:rsid w:val="003C5025"/>
    <w:rsid w:val="003C5060"/>
    <w:rsid w:val="003C51A1"/>
    <w:rsid w:val="003C535F"/>
    <w:rsid w:val="003C5D31"/>
    <w:rsid w:val="003C5ED8"/>
    <w:rsid w:val="003C5FAB"/>
    <w:rsid w:val="003C6178"/>
    <w:rsid w:val="003C6759"/>
    <w:rsid w:val="003C67D1"/>
    <w:rsid w:val="003C6B0E"/>
    <w:rsid w:val="003C6CDB"/>
    <w:rsid w:val="003C6D4C"/>
    <w:rsid w:val="003C6F1F"/>
    <w:rsid w:val="003C6F4C"/>
    <w:rsid w:val="003C721F"/>
    <w:rsid w:val="003C7246"/>
    <w:rsid w:val="003C726C"/>
    <w:rsid w:val="003C73C3"/>
    <w:rsid w:val="003C747E"/>
    <w:rsid w:val="003C778B"/>
    <w:rsid w:val="003C7933"/>
    <w:rsid w:val="003C7C22"/>
    <w:rsid w:val="003C7C2A"/>
    <w:rsid w:val="003C7CF2"/>
    <w:rsid w:val="003C7E83"/>
    <w:rsid w:val="003D00B9"/>
    <w:rsid w:val="003D02BF"/>
    <w:rsid w:val="003D0363"/>
    <w:rsid w:val="003D048E"/>
    <w:rsid w:val="003D09A2"/>
    <w:rsid w:val="003D09B9"/>
    <w:rsid w:val="003D0B09"/>
    <w:rsid w:val="003D0DB9"/>
    <w:rsid w:val="003D1329"/>
    <w:rsid w:val="003D1B54"/>
    <w:rsid w:val="003D1DFB"/>
    <w:rsid w:val="003D1F6E"/>
    <w:rsid w:val="003D20F4"/>
    <w:rsid w:val="003D298B"/>
    <w:rsid w:val="003D2A00"/>
    <w:rsid w:val="003D2E8C"/>
    <w:rsid w:val="003D2EF4"/>
    <w:rsid w:val="003D2F6B"/>
    <w:rsid w:val="003D2FA1"/>
    <w:rsid w:val="003D32ED"/>
    <w:rsid w:val="003D367B"/>
    <w:rsid w:val="003D376F"/>
    <w:rsid w:val="003D3B12"/>
    <w:rsid w:val="003D3B1E"/>
    <w:rsid w:val="003D3DDE"/>
    <w:rsid w:val="003D41B1"/>
    <w:rsid w:val="003D4365"/>
    <w:rsid w:val="003D44A5"/>
    <w:rsid w:val="003D45D2"/>
    <w:rsid w:val="003D46E6"/>
    <w:rsid w:val="003D494F"/>
    <w:rsid w:val="003D4B2D"/>
    <w:rsid w:val="003D4C46"/>
    <w:rsid w:val="003D4D24"/>
    <w:rsid w:val="003D4EF1"/>
    <w:rsid w:val="003D4F8D"/>
    <w:rsid w:val="003D52FF"/>
    <w:rsid w:val="003D5355"/>
    <w:rsid w:val="003D5382"/>
    <w:rsid w:val="003D5406"/>
    <w:rsid w:val="003D5C2E"/>
    <w:rsid w:val="003D5D04"/>
    <w:rsid w:val="003D5D57"/>
    <w:rsid w:val="003D5D8E"/>
    <w:rsid w:val="003D5DB1"/>
    <w:rsid w:val="003D5E18"/>
    <w:rsid w:val="003D607D"/>
    <w:rsid w:val="003D6429"/>
    <w:rsid w:val="003D66CB"/>
    <w:rsid w:val="003D6820"/>
    <w:rsid w:val="003D6B75"/>
    <w:rsid w:val="003D6CA6"/>
    <w:rsid w:val="003D6D67"/>
    <w:rsid w:val="003D6F07"/>
    <w:rsid w:val="003D709C"/>
    <w:rsid w:val="003D7252"/>
    <w:rsid w:val="003D7317"/>
    <w:rsid w:val="003D7545"/>
    <w:rsid w:val="003D76C1"/>
    <w:rsid w:val="003D796E"/>
    <w:rsid w:val="003D797B"/>
    <w:rsid w:val="003D7D1A"/>
    <w:rsid w:val="003E036F"/>
    <w:rsid w:val="003E0503"/>
    <w:rsid w:val="003E0544"/>
    <w:rsid w:val="003E0790"/>
    <w:rsid w:val="003E0A2E"/>
    <w:rsid w:val="003E0C25"/>
    <w:rsid w:val="003E0E16"/>
    <w:rsid w:val="003E104B"/>
    <w:rsid w:val="003E1353"/>
    <w:rsid w:val="003E13AF"/>
    <w:rsid w:val="003E16D9"/>
    <w:rsid w:val="003E1946"/>
    <w:rsid w:val="003E1C2C"/>
    <w:rsid w:val="003E1D51"/>
    <w:rsid w:val="003E2197"/>
    <w:rsid w:val="003E22AC"/>
    <w:rsid w:val="003E2496"/>
    <w:rsid w:val="003E2500"/>
    <w:rsid w:val="003E2502"/>
    <w:rsid w:val="003E26F8"/>
    <w:rsid w:val="003E283B"/>
    <w:rsid w:val="003E2883"/>
    <w:rsid w:val="003E2F9E"/>
    <w:rsid w:val="003E308E"/>
    <w:rsid w:val="003E324F"/>
    <w:rsid w:val="003E32AC"/>
    <w:rsid w:val="003E32B9"/>
    <w:rsid w:val="003E3366"/>
    <w:rsid w:val="003E3498"/>
    <w:rsid w:val="003E34D4"/>
    <w:rsid w:val="003E351F"/>
    <w:rsid w:val="003E397D"/>
    <w:rsid w:val="003E39A5"/>
    <w:rsid w:val="003E3E53"/>
    <w:rsid w:val="003E3FB3"/>
    <w:rsid w:val="003E41E6"/>
    <w:rsid w:val="003E4677"/>
    <w:rsid w:val="003E4C90"/>
    <w:rsid w:val="003E4CA9"/>
    <w:rsid w:val="003E4FF1"/>
    <w:rsid w:val="003E5068"/>
    <w:rsid w:val="003E508B"/>
    <w:rsid w:val="003E5139"/>
    <w:rsid w:val="003E52CF"/>
    <w:rsid w:val="003E530E"/>
    <w:rsid w:val="003E5582"/>
    <w:rsid w:val="003E55B9"/>
    <w:rsid w:val="003E56AC"/>
    <w:rsid w:val="003E57D4"/>
    <w:rsid w:val="003E59EC"/>
    <w:rsid w:val="003E5D05"/>
    <w:rsid w:val="003E6079"/>
    <w:rsid w:val="003E61EB"/>
    <w:rsid w:val="003E62F5"/>
    <w:rsid w:val="003E641C"/>
    <w:rsid w:val="003E6601"/>
    <w:rsid w:val="003E6718"/>
    <w:rsid w:val="003E68D0"/>
    <w:rsid w:val="003E6919"/>
    <w:rsid w:val="003E6BC9"/>
    <w:rsid w:val="003E6CE0"/>
    <w:rsid w:val="003E6EA4"/>
    <w:rsid w:val="003E7098"/>
    <w:rsid w:val="003E70B4"/>
    <w:rsid w:val="003E7127"/>
    <w:rsid w:val="003E7290"/>
    <w:rsid w:val="003E73AB"/>
    <w:rsid w:val="003E761F"/>
    <w:rsid w:val="003E76DD"/>
    <w:rsid w:val="003E78A1"/>
    <w:rsid w:val="003E7AD3"/>
    <w:rsid w:val="003E7F74"/>
    <w:rsid w:val="003F013B"/>
    <w:rsid w:val="003F022E"/>
    <w:rsid w:val="003F0240"/>
    <w:rsid w:val="003F0291"/>
    <w:rsid w:val="003F0310"/>
    <w:rsid w:val="003F0332"/>
    <w:rsid w:val="003F091E"/>
    <w:rsid w:val="003F09BB"/>
    <w:rsid w:val="003F0B0C"/>
    <w:rsid w:val="003F1104"/>
    <w:rsid w:val="003F1530"/>
    <w:rsid w:val="003F1743"/>
    <w:rsid w:val="003F1930"/>
    <w:rsid w:val="003F197C"/>
    <w:rsid w:val="003F208D"/>
    <w:rsid w:val="003F2224"/>
    <w:rsid w:val="003F2323"/>
    <w:rsid w:val="003F24DD"/>
    <w:rsid w:val="003F282F"/>
    <w:rsid w:val="003F2AB3"/>
    <w:rsid w:val="003F2D1B"/>
    <w:rsid w:val="003F2F33"/>
    <w:rsid w:val="003F2F39"/>
    <w:rsid w:val="003F32B1"/>
    <w:rsid w:val="003F3362"/>
    <w:rsid w:val="003F35EC"/>
    <w:rsid w:val="003F3C0D"/>
    <w:rsid w:val="003F43CC"/>
    <w:rsid w:val="003F44EE"/>
    <w:rsid w:val="003F46E4"/>
    <w:rsid w:val="003F4912"/>
    <w:rsid w:val="003F494B"/>
    <w:rsid w:val="003F4A0B"/>
    <w:rsid w:val="003F4C1D"/>
    <w:rsid w:val="003F4CCE"/>
    <w:rsid w:val="003F4D95"/>
    <w:rsid w:val="003F4EDF"/>
    <w:rsid w:val="003F504D"/>
    <w:rsid w:val="003F51A2"/>
    <w:rsid w:val="003F543B"/>
    <w:rsid w:val="003F5491"/>
    <w:rsid w:val="003F55A4"/>
    <w:rsid w:val="003F56A0"/>
    <w:rsid w:val="003F5C71"/>
    <w:rsid w:val="003F5ECB"/>
    <w:rsid w:val="003F5EEA"/>
    <w:rsid w:val="003F5F63"/>
    <w:rsid w:val="003F6022"/>
    <w:rsid w:val="003F6069"/>
    <w:rsid w:val="003F6180"/>
    <w:rsid w:val="003F6185"/>
    <w:rsid w:val="003F61C9"/>
    <w:rsid w:val="003F67E8"/>
    <w:rsid w:val="003F682C"/>
    <w:rsid w:val="003F68CA"/>
    <w:rsid w:val="003F6A0C"/>
    <w:rsid w:val="003F6A9F"/>
    <w:rsid w:val="003F6AA5"/>
    <w:rsid w:val="003F6C0E"/>
    <w:rsid w:val="003F6E78"/>
    <w:rsid w:val="003F7109"/>
    <w:rsid w:val="003F716A"/>
    <w:rsid w:val="003F7313"/>
    <w:rsid w:val="003F7531"/>
    <w:rsid w:val="003F77EE"/>
    <w:rsid w:val="003F781A"/>
    <w:rsid w:val="003F7970"/>
    <w:rsid w:val="003F7ABC"/>
    <w:rsid w:val="003F7B3B"/>
    <w:rsid w:val="003F7D0F"/>
    <w:rsid w:val="004001EE"/>
    <w:rsid w:val="0040043F"/>
    <w:rsid w:val="00400602"/>
    <w:rsid w:val="00400726"/>
    <w:rsid w:val="0040087A"/>
    <w:rsid w:val="00400979"/>
    <w:rsid w:val="00400B43"/>
    <w:rsid w:val="00400FF2"/>
    <w:rsid w:val="00401329"/>
    <w:rsid w:val="004013A8"/>
    <w:rsid w:val="0040143B"/>
    <w:rsid w:val="00401493"/>
    <w:rsid w:val="00401E8D"/>
    <w:rsid w:val="00401F84"/>
    <w:rsid w:val="00402036"/>
    <w:rsid w:val="0040219D"/>
    <w:rsid w:val="00402300"/>
    <w:rsid w:val="004023E7"/>
    <w:rsid w:val="00402748"/>
    <w:rsid w:val="004027E5"/>
    <w:rsid w:val="004027EA"/>
    <w:rsid w:val="00402805"/>
    <w:rsid w:val="00402910"/>
    <w:rsid w:val="00402AFC"/>
    <w:rsid w:val="00402BDA"/>
    <w:rsid w:val="00402CC8"/>
    <w:rsid w:val="00402E10"/>
    <w:rsid w:val="00402E73"/>
    <w:rsid w:val="0040302A"/>
    <w:rsid w:val="0040357D"/>
    <w:rsid w:val="004038A2"/>
    <w:rsid w:val="00403B7B"/>
    <w:rsid w:val="00403CB2"/>
    <w:rsid w:val="00403E51"/>
    <w:rsid w:val="0040402B"/>
    <w:rsid w:val="00404103"/>
    <w:rsid w:val="0040440D"/>
    <w:rsid w:val="00404665"/>
    <w:rsid w:val="00404A96"/>
    <w:rsid w:val="00404B6F"/>
    <w:rsid w:val="00404DBE"/>
    <w:rsid w:val="00404ED5"/>
    <w:rsid w:val="00405439"/>
    <w:rsid w:val="00405533"/>
    <w:rsid w:val="00405617"/>
    <w:rsid w:val="0040568C"/>
    <w:rsid w:val="004056C5"/>
    <w:rsid w:val="004056E2"/>
    <w:rsid w:val="004058B3"/>
    <w:rsid w:val="004058C9"/>
    <w:rsid w:val="004059E3"/>
    <w:rsid w:val="00405AD9"/>
    <w:rsid w:val="00405D54"/>
    <w:rsid w:val="00405E12"/>
    <w:rsid w:val="00406313"/>
    <w:rsid w:val="0040634E"/>
    <w:rsid w:val="0040654E"/>
    <w:rsid w:val="0040661C"/>
    <w:rsid w:val="00406717"/>
    <w:rsid w:val="004069E7"/>
    <w:rsid w:val="00406C47"/>
    <w:rsid w:val="00406E33"/>
    <w:rsid w:val="004070F6"/>
    <w:rsid w:val="0040742C"/>
    <w:rsid w:val="00407700"/>
    <w:rsid w:val="00407725"/>
    <w:rsid w:val="004078C5"/>
    <w:rsid w:val="00407ADE"/>
    <w:rsid w:val="00407EBC"/>
    <w:rsid w:val="00407F81"/>
    <w:rsid w:val="0041006F"/>
    <w:rsid w:val="004101FB"/>
    <w:rsid w:val="004102CD"/>
    <w:rsid w:val="0041072B"/>
    <w:rsid w:val="00410969"/>
    <w:rsid w:val="00410AE8"/>
    <w:rsid w:val="00410D5A"/>
    <w:rsid w:val="00410E40"/>
    <w:rsid w:val="00410EC0"/>
    <w:rsid w:val="004112D9"/>
    <w:rsid w:val="00411735"/>
    <w:rsid w:val="00411776"/>
    <w:rsid w:val="00411B0A"/>
    <w:rsid w:val="00411D58"/>
    <w:rsid w:val="00411EDF"/>
    <w:rsid w:val="0041224F"/>
    <w:rsid w:val="0041230D"/>
    <w:rsid w:val="00412382"/>
    <w:rsid w:val="004128EF"/>
    <w:rsid w:val="004129E4"/>
    <w:rsid w:val="00412AB2"/>
    <w:rsid w:val="00412BC8"/>
    <w:rsid w:val="00412E04"/>
    <w:rsid w:val="00412EDC"/>
    <w:rsid w:val="00412EF9"/>
    <w:rsid w:val="00413002"/>
    <w:rsid w:val="00413015"/>
    <w:rsid w:val="00413772"/>
    <w:rsid w:val="004139E1"/>
    <w:rsid w:val="00413CB7"/>
    <w:rsid w:val="00414456"/>
    <w:rsid w:val="0041445C"/>
    <w:rsid w:val="00414859"/>
    <w:rsid w:val="00414967"/>
    <w:rsid w:val="00414970"/>
    <w:rsid w:val="004149B3"/>
    <w:rsid w:val="004149D2"/>
    <w:rsid w:val="00414F5A"/>
    <w:rsid w:val="00414F6B"/>
    <w:rsid w:val="00414F8F"/>
    <w:rsid w:val="00415025"/>
    <w:rsid w:val="00415174"/>
    <w:rsid w:val="004151AB"/>
    <w:rsid w:val="004151D4"/>
    <w:rsid w:val="004152F4"/>
    <w:rsid w:val="004155BE"/>
    <w:rsid w:val="00415608"/>
    <w:rsid w:val="00415678"/>
    <w:rsid w:val="00415BAF"/>
    <w:rsid w:val="00415C69"/>
    <w:rsid w:val="00415D7D"/>
    <w:rsid w:val="00416024"/>
    <w:rsid w:val="0041603A"/>
    <w:rsid w:val="004162CA"/>
    <w:rsid w:val="004164CA"/>
    <w:rsid w:val="00416642"/>
    <w:rsid w:val="004166B1"/>
    <w:rsid w:val="00416784"/>
    <w:rsid w:val="0041685D"/>
    <w:rsid w:val="00416A0A"/>
    <w:rsid w:val="00416AAB"/>
    <w:rsid w:val="00416F9B"/>
    <w:rsid w:val="00417664"/>
    <w:rsid w:val="004176B5"/>
    <w:rsid w:val="004177DA"/>
    <w:rsid w:val="0041787E"/>
    <w:rsid w:val="00417A69"/>
    <w:rsid w:val="00417B3E"/>
    <w:rsid w:val="00417BB6"/>
    <w:rsid w:val="00417DE4"/>
    <w:rsid w:val="00417E28"/>
    <w:rsid w:val="00417E64"/>
    <w:rsid w:val="00417EFA"/>
    <w:rsid w:val="0042033B"/>
    <w:rsid w:val="004205D0"/>
    <w:rsid w:val="004206D1"/>
    <w:rsid w:val="00420AE7"/>
    <w:rsid w:val="00420ED6"/>
    <w:rsid w:val="0042121A"/>
    <w:rsid w:val="00421252"/>
    <w:rsid w:val="004212AD"/>
    <w:rsid w:val="004214B9"/>
    <w:rsid w:val="00421643"/>
    <w:rsid w:val="004216AC"/>
    <w:rsid w:val="0042182C"/>
    <w:rsid w:val="004218B2"/>
    <w:rsid w:val="004218E2"/>
    <w:rsid w:val="00421AF0"/>
    <w:rsid w:val="00421BB4"/>
    <w:rsid w:val="00421EEC"/>
    <w:rsid w:val="004220BA"/>
    <w:rsid w:val="0042230F"/>
    <w:rsid w:val="0042233D"/>
    <w:rsid w:val="004228A0"/>
    <w:rsid w:val="0042290F"/>
    <w:rsid w:val="00422B9E"/>
    <w:rsid w:val="00422E79"/>
    <w:rsid w:val="00422F69"/>
    <w:rsid w:val="00422FE6"/>
    <w:rsid w:val="00423113"/>
    <w:rsid w:val="0042321A"/>
    <w:rsid w:val="0042346B"/>
    <w:rsid w:val="00423490"/>
    <w:rsid w:val="00423576"/>
    <w:rsid w:val="004236AD"/>
    <w:rsid w:val="004236D5"/>
    <w:rsid w:val="0042375E"/>
    <w:rsid w:val="0042384D"/>
    <w:rsid w:val="00423C0F"/>
    <w:rsid w:val="00423FD0"/>
    <w:rsid w:val="004240E6"/>
    <w:rsid w:val="004242AF"/>
    <w:rsid w:val="00424919"/>
    <w:rsid w:val="00424B60"/>
    <w:rsid w:val="00424C70"/>
    <w:rsid w:val="0042534A"/>
    <w:rsid w:val="00425481"/>
    <w:rsid w:val="0042549B"/>
    <w:rsid w:val="00425509"/>
    <w:rsid w:val="00425EA3"/>
    <w:rsid w:val="0042600F"/>
    <w:rsid w:val="004260C3"/>
    <w:rsid w:val="004261E3"/>
    <w:rsid w:val="00426463"/>
    <w:rsid w:val="00426599"/>
    <w:rsid w:val="0042667A"/>
    <w:rsid w:val="00426807"/>
    <w:rsid w:val="00426843"/>
    <w:rsid w:val="004268AA"/>
    <w:rsid w:val="004268F0"/>
    <w:rsid w:val="00426963"/>
    <w:rsid w:val="004272A8"/>
    <w:rsid w:val="00427490"/>
    <w:rsid w:val="004279B6"/>
    <w:rsid w:val="00427B42"/>
    <w:rsid w:val="00427D7A"/>
    <w:rsid w:val="00427DE1"/>
    <w:rsid w:val="00427E20"/>
    <w:rsid w:val="0043009F"/>
    <w:rsid w:val="00430488"/>
    <w:rsid w:val="004304F0"/>
    <w:rsid w:val="00430743"/>
    <w:rsid w:val="004309D5"/>
    <w:rsid w:val="00430A07"/>
    <w:rsid w:val="00430AD3"/>
    <w:rsid w:val="00430B3C"/>
    <w:rsid w:val="00430C20"/>
    <w:rsid w:val="00430EF2"/>
    <w:rsid w:val="004313A2"/>
    <w:rsid w:val="00431489"/>
    <w:rsid w:val="00431935"/>
    <w:rsid w:val="004319E3"/>
    <w:rsid w:val="00431E59"/>
    <w:rsid w:val="00432464"/>
    <w:rsid w:val="004325A8"/>
    <w:rsid w:val="00432BAE"/>
    <w:rsid w:val="00432EB7"/>
    <w:rsid w:val="00432F88"/>
    <w:rsid w:val="004330FF"/>
    <w:rsid w:val="00433433"/>
    <w:rsid w:val="0043397D"/>
    <w:rsid w:val="00433AF2"/>
    <w:rsid w:val="00433E19"/>
    <w:rsid w:val="00433F70"/>
    <w:rsid w:val="00434012"/>
    <w:rsid w:val="0043401E"/>
    <w:rsid w:val="0043426B"/>
    <w:rsid w:val="00434429"/>
    <w:rsid w:val="00434556"/>
    <w:rsid w:val="00434631"/>
    <w:rsid w:val="004347A1"/>
    <w:rsid w:val="0043487D"/>
    <w:rsid w:val="0043498D"/>
    <w:rsid w:val="00434D6A"/>
    <w:rsid w:val="00434E37"/>
    <w:rsid w:val="0043517C"/>
    <w:rsid w:val="004352DC"/>
    <w:rsid w:val="00435336"/>
    <w:rsid w:val="00435364"/>
    <w:rsid w:val="004356F2"/>
    <w:rsid w:val="004357D1"/>
    <w:rsid w:val="0043597A"/>
    <w:rsid w:val="004359C1"/>
    <w:rsid w:val="00435A51"/>
    <w:rsid w:val="00435ADA"/>
    <w:rsid w:val="00435E36"/>
    <w:rsid w:val="00435E60"/>
    <w:rsid w:val="00435F8E"/>
    <w:rsid w:val="0043616D"/>
    <w:rsid w:val="004365EE"/>
    <w:rsid w:val="00436604"/>
    <w:rsid w:val="00436979"/>
    <w:rsid w:val="00436AEE"/>
    <w:rsid w:val="00436AFA"/>
    <w:rsid w:val="00436BD4"/>
    <w:rsid w:val="004370BE"/>
    <w:rsid w:val="00437214"/>
    <w:rsid w:val="00437356"/>
    <w:rsid w:val="00437398"/>
    <w:rsid w:val="00437649"/>
    <w:rsid w:val="00437776"/>
    <w:rsid w:val="00437897"/>
    <w:rsid w:val="00437945"/>
    <w:rsid w:val="00437DEE"/>
    <w:rsid w:val="00440153"/>
    <w:rsid w:val="004401D7"/>
    <w:rsid w:val="00440553"/>
    <w:rsid w:val="0044064D"/>
    <w:rsid w:val="004407B8"/>
    <w:rsid w:val="0044098A"/>
    <w:rsid w:val="00440A41"/>
    <w:rsid w:val="00440AEC"/>
    <w:rsid w:val="00440B68"/>
    <w:rsid w:val="0044152E"/>
    <w:rsid w:val="004419E3"/>
    <w:rsid w:val="00441A07"/>
    <w:rsid w:val="00441C52"/>
    <w:rsid w:val="00441FE6"/>
    <w:rsid w:val="00442059"/>
    <w:rsid w:val="00442296"/>
    <w:rsid w:val="0044246D"/>
    <w:rsid w:val="00442827"/>
    <w:rsid w:val="0044291F"/>
    <w:rsid w:val="00442944"/>
    <w:rsid w:val="00442EC7"/>
    <w:rsid w:val="00442EE5"/>
    <w:rsid w:val="00442FC3"/>
    <w:rsid w:val="004432BE"/>
    <w:rsid w:val="004433E9"/>
    <w:rsid w:val="004434C6"/>
    <w:rsid w:val="004434EC"/>
    <w:rsid w:val="00443911"/>
    <w:rsid w:val="0044398D"/>
    <w:rsid w:val="00443C49"/>
    <w:rsid w:val="00443D22"/>
    <w:rsid w:val="00443E11"/>
    <w:rsid w:val="00443F2F"/>
    <w:rsid w:val="0044429E"/>
    <w:rsid w:val="004444A4"/>
    <w:rsid w:val="00444777"/>
    <w:rsid w:val="004447CD"/>
    <w:rsid w:val="0044497D"/>
    <w:rsid w:val="00444CE6"/>
    <w:rsid w:val="00444D09"/>
    <w:rsid w:val="00444D21"/>
    <w:rsid w:val="00444D77"/>
    <w:rsid w:val="00444E9C"/>
    <w:rsid w:val="00444F88"/>
    <w:rsid w:val="00444FBF"/>
    <w:rsid w:val="00445634"/>
    <w:rsid w:val="0044569B"/>
    <w:rsid w:val="00445831"/>
    <w:rsid w:val="0044595A"/>
    <w:rsid w:val="00445C33"/>
    <w:rsid w:val="00445CA5"/>
    <w:rsid w:val="00445EB1"/>
    <w:rsid w:val="00446029"/>
    <w:rsid w:val="00446046"/>
    <w:rsid w:val="004461BB"/>
    <w:rsid w:val="0044637E"/>
    <w:rsid w:val="00446502"/>
    <w:rsid w:val="00446620"/>
    <w:rsid w:val="00446844"/>
    <w:rsid w:val="0044699C"/>
    <w:rsid w:val="004469E1"/>
    <w:rsid w:val="00446A3A"/>
    <w:rsid w:val="00446D8B"/>
    <w:rsid w:val="00446FC2"/>
    <w:rsid w:val="00447358"/>
    <w:rsid w:val="004476B6"/>
    <w:rsid w:val="0044780C"/>
    <w:rsid w:val="0044790E"/>
    <w:rsid w:val="00447B6F"/>
    <w:rsid w:val="00450847"/>
    <w:rsid w:val="004509D9"/>
    <w:rsid w:val="00450BA4"/>
    <w:rsid w:val="00450C33"/>
    <w:rsid w:val="00450D91"/>
    <w:rsid w:val="00450E24"/>
    <w:rsid w:val="004510F6"/>
    <w:rsid w:val="00451262"/>
    <w:rsid w:val="00451350"/>
    <w:rsid w:val="004514EB"/>
    <w:rsid w:val="00451FFC"/>
    <w:rsid w:val="004520EA"/>
    <w:rsid w:val="00452122"/>
    <w:rsid w:val="0045237C"/>
    <w:rsid w:val="00452407"/>
    <w:rsid w:val="00452424"/>
    <w:rsid w:val="00452BD9"/>
    <w:rsid w:val="00452ED3"/>
    <w:rsid w:val="00453515"/>
    <w:rsid w:val="0045359A"/>
    <w:rsid w:val="0045360C"/>
    <w:rsid w:val="0045376C"/>
    <w:rsid w:val="0045382A"/>
    <w:rsid w:val="00453B9F"/>
    <w:rsid w:val="00453E9F"/>
    <w:rsid w:val="00453EBA"/>
    <w:rsid w:val="00453F81"/>
    <w:rsid w:val="00453F93"/>
    <w:rsid w:val="00454039"/>
    <w:rsid w:val="004541D5"/>
    <w:rsid w:val="004541E6"/>
    <w:rsid w:val="00454270"/>
    <w:rsid w:val="004543A8"/>
    <w:rsid w:val="00454404"/>
    <w:rsid w:val="0045475C"/>
    <w:rsid w:val="004547D8"/>
    <w:rsid w:val="00454A5D"/>
    <w:rsid w:val="00454BC1"/>
    <w:rsid w:val="00454BDD"/>
    <w:rsid w:val="00454D01"/>
    <w:rsid w:val="00454F00"/>
    <w:rsid w:val="00454FE6"/>
    <w:rsid w:val="0045507A"/>
    <w:rsid w:val="0045523D"/>
    <w:rsid w:val="0045534C"/>
    <w:rsid w:val="00455365"/>
    <w:rsid w:val="00455393"/>
    <w:rsid w:val="004553C7"/>
    <w:rsid w:val="00455454"/>
    <w:rsid w:val="004554FE"/>
    <w:rsid w:val="00455734"/>
    <w:rsid w:val="0045578B"/>
    <w:rsid w:val="0045594B"/>
    <w:rsid w:val="00455A11"/>
    <w:rsid w:val="00455B70"/>
    <w:rsid w:val="00455DB6"/>
    <w:rsid w:val="004561C6"/>
    <w:rsid w:val="0045647E"/>
    <w:rsid w:val="0045698C"/>
    <w:rsid w:val="00456B75"/>
    <w:rsid w:val="00456BC3"/>
    <w:rsid w:val="00456CE9"/>
    <w:rsid w:val="00456EF4"/>
    <w:rsid w:val="00456F8F"/>
    <w:rsid w:val="00457035"/>
    <w:rsid w:val="004573C0"/>
    <w:rsid w:val="0045777D"/>
    <w:rsid w:val="0045788B"/>
    <w:rsid w:val="004578F2"/>
    <w:rsid w:val="00457B21"/>
    <w:rsid w:val="00457B84"/>
    <w:rsid w:val="00457F92"/>
    <w:rsid w:val="004601C7"/>
    <w:rsid w:val="004604D3"/>
    <w:rsid w:val="004606CB"/>
    <w:rsid w:val="00460863"/>
    <w:rsid w:val="00460AC0"/>
    <w:rsid w:val="00460B6A"/>
    <w:rsid w:val="00460C7F"/>
    <w:rsid w:val="00460CF7"/>
    <w:rsid w:val="00460D8A"/>
    <w:rsid w:val="00460EBC"/>
    <w:rsid w:val="004610C8"/>
    <w:rsid w:val="004614D1"/>
    <w:rsid w:val="004619C9"/>
    <w:rsid w:val="004619D0"/>
    <w:rsid w:val="00461AB1"/>
    <w:rsid w:val="00461BF9"/>
    <w:rsid w:val="00462045"/>
    <w:rsid w:val="00462182"/>
    <w:rsid w:val="004622ED"/>
    <w:rsid w:val="0046232F"/>
    <w:rsid w:val="004623AC"/>
    <w:rsid w:val="004624A3"/>
    <w:rsid w:val="0046255E"/>
    <w:rsid w:val="0046273B"/>
    <w:rsid w:val="004627A0"/>
    <w:rsid w:val="00462912"/>
    <w:rsid w:val="00462A27"/>
    <w:rsid w:val="00462A7D"/>
    <w:rsid w:val="00462B95"/>
    <w:rsid w:val="00462ECA"/>
    <w:rsid w:val="004631AA"/>
    <w:rsid w:val="00463441"/>
    <w:rsid w:val="004635CA"/>
    <w:rsid w:val="00463615"/>
    <w:rsid w:val="0046372F"/>
    <w:rsid w:val="00463775"/>
    <w:rsid w:val="00463CC3"/>
    <w:rsid w:val="00463DE0"/>
    <w:rsid w:val="00464021"/>
    <w:rsid w:val="0046444C"/>
    <w:rsid w:val="0046491B"/>
    <w:rsid w:val="00464CE5"/>
    <w:rsid w:val="00464FB3"/>
    <w:rsid w:val="00465057"/>
    <w:rsid w:val="0046507B"/>
    <w:rsid w:val="004653F7"/>
    <w:rsid w:val="0046541E"/>
    <w:rsid w:val="004654DA"/>
    <w:rsid w:val="004655A0"/>
    <w:rsid w:val="004655CC"/>
    <w:rsid w:val="00465735"/>
    <w:rsid w:val="00465891"/>
    <w:rsid w:val="00465B98"/>
    <w:rsid w:val="00465D49"/>
    <w:rsid w:val="00465F93"/>
    <w:rsid w:val="004660D1"/>
    <w:rsid w:val="0046619F"/>
    <w:rsid w:val="004664AE"/>
    <w:rsid w:val="00466966"/>
    <w:rsid w:val="0046696D"/>
    <w:rsid w:val="00466A35"/>
    <w:rsid w:val="00466AFD"/>
    <w:rsid w:val="00466C1D"/>
    <w:rsid w:val="00466C3D"/>
    <w:rsid w:val="00466D9D"/>
    <w:rsid w:val="00466EF4"/>
    <w:rsid w:val="00466F9F"/>
    <w:rsid w:val="004674F7"/>
    <w:rsid w:val="00467827"/>
    <w:rsid w:val="00467964"/>
    <w:rsid w:val="00467967"/>
    <w:rsid w:val="00467C22"/>
    <w:rsid w:val="00467DC2"/>
    <w:rsid w:val="00467DC7"/>
    <w:rsid w:val="00467DD7"/>
    <w:rsid w:val="004700A1"/>
    <w:rsid w:val="00470148"/>
    <w:rsid w:val="00470152"/>
    <w:rsid w:val="004704CB"/>
    <w:rsid w:val="00470552"/>
    <w:rsid w:val="004705AE"/>
    <w:rsid w:val="004706A5"/>
    <w:rsid w:val="00470A5D"/>
    <w:rsid w:val="00470CD9"/>
    <w:rsid w:val="00470DDB"/>
    <w:rsid w:val="0047111D"/>
    <w:rsid w:val="0047130F"/>
    <w:rsid w:val="00471310"/>
    <w:rsid w:val="0047136E"/>
    <w:rsid w:val="0047155E"/>
    <w:rsid w:val="0047167B"/>
    <w:rsid w:val="004717B5"/>
    <w:rsid w:val="004718EF"/>
    <w:rsid w:val="00471BD0"/>
    <w:rsid w:val="00471C77"/>
    <w:rsid w:val="00471CDF"/>
    <w:rsid w:val="00471DB1"/>
    <w:rsid w:val="00471F96"/>
    <w:rsid w:val="00472A5E"/>
    <w:rsid w:val="00472AC1"/>
    <w:rsid w:val="00472AED"/>
    <w:rsid w:val="00472D31"/>
    <w:rsid w:val="00472E5A"/>
    <w:rsid w:val="00472EAF"/>
    <w:rsid w:val="00472EB7"/>
    <w:rsid w:val="0047319D"/>
    <w:rsid w:val="00473317"/>
    <w:rsid w:val="004736FF"/>
    <w:rsid w:val="00473A99"/>
    <w:rsid w:val="00473BA6"/>
    <w:rsid w:val="004748EC"/>
    <w:rsid w:val="00474923"/>
    <w:rsid w:val="00474B06"/>
    <w:rsid w:val="00474D14"/>
    <w:rsid w:val="00474E64"/>
    <w:rsid w:val="00474FB0"/>
    <w:rsid w:val="00474FD0"/>
    <w:rsid w:val="00475093"/>
    <w:rsid w:val="004752A8"/>
    <w:rsid w:val="00475730"/>
    <w:rsid w:val="0047584F"/>
    <w:rsid w:val="00475864"/>
    <w:rsid w:val="004758AD"/>
    <w:rsid w:val="004758F5"/>
    <w:rsid w:val="00475905"/>
    <w:rsid w:val="00475DE6"/>
    <w:rsid w:val="00475ED9"/>
    <w:rsid w:val="00475F6E"/>
    <w:rsid w:val="00475FE6"/>
    <w:rsid w:val="0047646B"/>
    <w:rsid w:val="00476559"/>
    <w:rsid w:val="0047660E"/>
    <w:rsid w:val="0047667C"/>
    <w:rsid w:val="00476792"/>
    <w:rsid w:val="004768ED"/>
    <w:rsid w:val="004769B3"/>
    <w:rsid w:val="00476A09"/>
    <w:rsid w:val="00476A19"/>
    <w:rsid w:val="00476B1D"/>
    <w:rsid w:val="00476B5E"/>
    <w:rsid w:val="00476DB9"/>
    <w:rsid w:val="00476FE2"/>
    <w:rsid w:val="004770DA"/>
    <w:rsid w:val="00477123"/>
    <w:rsid w:val="0047726D"/>
    <w:rsid w:val="00477671"/>
    <w:rsid w:val="00477AF2"/>
    <w:rsid w:val="00477B54"/>
    <w:rsid w:val="00477B83"/>
    <w:rsid w:val="00480372"/>
    <w:rsid w:val="004803BB"/>
    <w:rsid w:val="004804EA"/>
    <w:rsid w:val="00480556"/>
    <w:rsid w:val="00480578"/>
    <w:rsid w:val="00480596"/>
    <w:rsid w:val="004807B2"/>
    <w:rsid w:val="0048083F"/>
    <w:rsid w:val="004809E5"/>
    <w:rsid w:val="00480C12"/>
    <w:rsid w:val="00480D26"/>
    <w:rsid w:val="00480EE4"/>
    <w:rsid w:val="00481263"/>
    <w:rsid w:val="004812BA"/>
    <w:rsid w:val="00481324"/>
    <w:rsid w:val="00481567"/>
    <w:rsid w:val="004815F0"/>
    <w:rsid w:val="004816DE"/>
    <w:rsid w:val="00481A16"/>
    <w:rsid w:val="00481A7F"/>
    <w:rsid w:val="00481C8D"/>
    <w:rsid w:val="00481CD5"/>
    <w:rsid w:val="00481D17"/>
    <w:rsid w:val="0048212A"/>
    <w:rsid w:val="004822CD"/>
    <w:rsid w:val="00482373"/>
    <w:rsid w:val="004824C8"/>
    <w:rsid w:val="00482549"/>
    <w:rsid w:val="00482581"/>
    <w:rsid w:val="00482646"/>
    <w:rsid w:val="004829AD"/>
    <w:rsid w:val="00482A75"/>
    <w:rsid w:val="00482D2B"/>
    <w:rsid w:val="00482FB9"/>
    <w:rsid w:val="004830CC"/>
    <w:rsid w:val="00483185"/>
    <w:rsid w:val="004833AF"/>
    <w:rsid w:val="004833DC"/>
    <w:rsid w:val="0048362E"/>
    <w:rsid w:val="004836F6"/>
    <w:rsid w:val="00483707"/>
    <w:rsid w:val="00483BA8"/>
    <w:rsid w:val="00483C13"/>
    <w:rsid w:val="00483C7B"/>
    <w:rsid w:val="004840B5"/>
    <w:rsid w:val="004841FC"/>
    <w:rsid w:val="00484246"/>
    <w:rsid w:val="0048426E"/>
    <w:rsid w:val="004843B1"/>
    <w:rsid w:val="00484574"/>
    <w:rsid w:val="0048482D"/>
    <w:rsid w:val="00484859"/>
    <w:rsid w:val="00484974"/>
    <w:rsid w:val="00484F29"/>
    <w:rsid w:val="0048514A"/>
    <w:rsid w:val="004851EF"/>
    <w:rsid w:val="0048520C"/>
    <w:rsid w:val="00485374"/>
    <w:rsid w:val="004853C1"/>
    <w:rsid w:val="004854D3"/>
    <w:rsid w:val="00485790"/>
    <w:rsid w:val="00485A43"/>
    <w:rsid w:val="00485C74"/>
    <w:rsid w:val="00485CCF"/>
    <w:rsid w:val="004860B2"/>
    <w:rsid w:val="0048633F"/>
    <w:rsid w:val="0048642F"/>
    <w:rsid w:val="0048661A"/>
    <w:rsid w:val="00486874"/>
    <w:rsid w:val="004868C9"/>
    <w:rsid w:val="00486B64"/>
    <w:rsid w:val="00486F37"/>
    <w:rsid w:val="00486F9A"/>
    <w:rsid w:val="004873B1"/>
    <w:rsid w:val="00487547"/>
    <w:rsid w:val="00487B13"/>
    <w:rsid w:val="00487B45"/>
    <w:rsid w:val="00487DCA"/>
    <w:rsid w:val="00490411"/>
    <w:rsid w:val="00490B82"/>
    <w:rsid w:val="00490D8E"/>
    <w:rsid w:val="00490EEB"/>
    <w:rsid w:val="00491107"/>
    <w:rsid w:val="004911EE"/>
    <w:rsid w:val="004912E0"/>
    <w:rsid w:val="004913C4"/>
    <w:rsid w:val="00491573"/>
    <w:rsid w:val="00491577"/>
    <w:rsid w:val="004918D1"/>
    <w:rsid w:val="00491B14"/>
    <w:rsid w:val="00491C28"/>
    <w:rsid w:val="00491EB7"/>
    <w:rsid w:val="00491F25"/>
    <w:rsid w:val="00491F6E"/>
    <w:rsid w:val="00492064"/>
    <w:rsid w:val="004921AC"/>
    <w:rsid w:val="0049241F"/>
    <w:rsid w:val="004924F3"/>
    <w:rsid w:val="00492612"/>
    <w:rsid w:val="00492859"/>
    <w:rsid w:val="00492A96"/>
    <w:rsid w:val="00492B2C"/>
    <w:rsid w:val="00492CF3"/>
    <w:rsid w:val="00492D7C"/>
    <w:rsid w:val="00492DCE"/>
    <w:rsid w:val="00493099"/>
    <w:rsid w:val="004934BB"/>
    <w:rsid w:val="00493687"/>
    <w:rsid w:val="00493E3B"/>
    <w:rsid w:val="00493EDA"/>
    <w:rsid w:val="00493F0C"/>
    <w:rsid w:val="0049408E"/>
    <w:rsid w:val="004942AE"/>
    <w:rsid w:val="004943FD"/>
    <w:rsid w:val="00494449"/>
    <w:rsid w:val="00494589"/>
    <w:rsid w:val="004946B2"/>
    <w:rsid w:val="004946C2"/>
    <w:rsid w:val="0049476D"/>
    <w:rsid w:val="004947D2"/>
    <w:rsid w:val="004949CC"/>
    <w:rsid w:val="00494A45"/>
    <w:rsid w:val="00494BBA"/>
    <w:rsid w:val="00494C11"/>
    <w:rsid w:val="00494CCB"/>
    <w:rsid w:val="00494F23"/>
    <w:rsid w:val="004950F5"/>
    <w:rsid w:val="004955C9"/>
    <w:rsid w:val="0049581E"/>
    <w:rsid w:val="004958E6"/>
    <w:rsid w:val="00495ADC"/>
    <w:rsid w:val="00495F7A"/>
    <w:rsid w:val="004960FF"/>
    <w:rsid w:val="0049612D"/>
    <w:rsid w:val="00496145"/>
    <w:rsid w:val="004961E9"/>
    <w:rsid w:val="00496262"/>
    <w:rsid w:val="0049628B"/>
    <w:rsid w:val="004965F3"/>
    <w:rsid w:val="00496714"/>
    <w:rsid w:val="00496A36"/>
    <w:rsid w:val="00496AD6"/>
    <w:rsid w:val="00496C84"/>
    <w:rsid w:val="00496FAA"/>
    <w:rsid w:val="0049710F"/>
    <w:rsid w:val="00497147"/>
    <w:rsid w:val="0049722F"/>
    <w:rsid w:val="00497421"/>
    <w:rsid w:val="0049756A"/>
    <w:rsid w:val="004977A4"/>
    <w:rsid w:val="004979DB"/>
    <w:rsid w:val="00497D24"/>
    <w:rsid w:val="00497EE3"/>
    <w:rsid w:val="00497FB3"/>
    <w:rsid w:val="004A003E"/>
    <w:rsid w:val="004A00BC"/>
    <w:rsid w:val="004A01BF"/>
    <w:rsid w:val="004A04F9"/>
    <w:rsid w:val="004A051B"/>
    <w:rsid w:val="004A0531"/>
    <w:rsid w:val="004A055F"/>
    <w:rsid w:val="004A0779"/>
    <w:rsid w:val="004A080A"/>
    <w:rsid w:val="004A08A5"/>
    <w:rsid w:val="004A09CD"/>
    <w:rsid w:val="004A0BEE"/>
    <w:rsid w:val="004A0CAD"/>
    <w:rsid w:val="004A0EED"/>
    <w:rsid w:val="004A10A4"/>
    <w:rsid w:val="004A1120"/>
    <w:rsid w:val="004A11DA"/>
    <w:rsid w:val="004A12EA"/>
    <w:rsid w:val="004A1321"/>
    <w:rsid w:val="004A17E3"/>
    <w:rsid w:val="004A1D6D"/>
    <w:rsid w:val="004A1ECE"/>
    <w:rsid w:val="004A2390"/>
    <w:rsid w:val="004A246B"/>
    <w:rsid w:val="004A24E6"/>
    <w:rsid w:val="004A2592"/>
    <w:rsid w:val="004A2A57"/>
    <w:rsid w:val="004A2C02"/>
    <w:rsid w:val="004A2D6C"/>
    <w:rsid w:val="004A2F4A"/>
    <w:rsid w:val="004A2F57"/>
    <w:rsid w:val="004A2FED"/>
    <w:rsid w:val="004A316A"/>
    <w:rsid w:val="004A32E7"/>
    <w:rsid w:val="004A3332"/>
    <w:rsid w:val="004A33C7"/>
    <w:rsid w:val="004A3500"/>
    <w:rsid w:val="004A3569"/>
    <w:rsid w:val="004A3767"/>
    <w:rsid w:val="004A3996"/>
    <w:rsid w:val="004A3C48"/>
    <w:rsid w:val="004A3C7E"/>
    <w:rsid w:val="004A3E72"/>
    <w:rsid w:val="004A4010"/>
    <w:rsid w:val="004A44A9"/>
    <w:rsid w:val="004A496B"/>
    <w:rsid w:val="004A4A36"/>
    <w:rsid w:val="004A4AA5"/>
    <w:rsid w:val="004A4C8A"/>
    <w:rsid w:val="004A4D6F"/>
    <w:rsid w:val="004A4E08"/>
    <w:rsid w:val="004A4F73"/>
    <w:rsid w:val="004A502B"/>
    <w:rsid w:val="004A503A"/>
    <w:rsid w:val="004A51B5"/>
    <w:rsid w:val="004A576E"/>
    <w:rsid w:val="004A57F0"/>
    <w:rsid w:val="004A583A"/>
    <w:rsid w:val="004A5A16"/>
    <w:rsid w:val="004A5AC9"/>
    <w:rsid w:val="004A5C66"/>
    <w:rsid w:val="004A5D78"/>
    <w:rsid w:val="004A5DAF"/>
    <w:rsid w:val="004A5E2F"/>
    <w:rsid w:val="004A5FEF"/>
    <w:rsid w:val="004A61C7"/>
    <w:rsid w:val="004A63A0"/>
    <w:rsid w:val="004A644A"/>
    <w:rsid w:val="004A685A"/>
    <w:rsid w:val="004A6951"/>
    <w:rsid w:val="004A6B54"/>
    <w:rsid w:val="004A6B58"/>
    <w:rsid w:val="004A6B96"/>
    <w:rsid w:val="004A6D70"/>
    <w:rsid w:val="004A702E"/>
    <w:rsid w:val="004A781C"/>
    <w:rsid w:val="004A78A5"/>
    <w:rsid w:val="004A78EC"/>
    <w:rsid w:val="004A7904"/>
    <w:rsid w:val="004A792B"/>
    <w:rsid w:val="004A7BE2"/>
    <w:rsid w:val="004A7BF6"/>
    <w:rsid w:val="004A7C76"/>
    <w:rsid w:val="004B01CA"/>
    <w:rsid w:val="004B05C9"/>
    <w:rsid w:val="004B05E7"/>
    <w:rsid w:val="004B0755"/>
    <w:rsid w:val="004B08CB"/>
    <w:rsid w:val="004B09DD"/>
    <w:rsid w:val="004B0B9E"/>
    <w:rsid w:val="004B0BB6"/>
    <w:rsid w:val="004B0DB2"/>
    <w:rsid w:val="004B0FB5"/>
    <w:rsid w:val="004B129A"/>
    <w:rsid w:val="004B12DF"/>
    <w:rsid w:val="004B13C7"/>
    <w:rsid w:val="004B152B"/>
    <w:rsid w:val="004B1ACE"/>
    <w:rsid w:val="004B1BA8"/>
    <w:rsid w:val="004B1C50"/>
    <w:rsid w:val="004B1C7E"/>
    <w:rsid w:val="004B1F79"/>
    <w:rsid w:val="004B223F"/>
    <w:rsid w:val="004B2430"/>
    <w:rsid w:val="004B25BE"/>
    <w:rsid w:val="004B25E0"/>
    <w:rsid w:val="004B275E"/>
    <w:rsid w:val="004B2B39"/>
    <w:rsid w:val="004B2CF3"/>
    <w:rsid w:val="004B2EF2"/>
    <w:rsid w:val="004B2F12"/>
    <w:rsid w:val="004B2F75"/>
    <w:rsid w:val="004B2FA0"/>
    <w:rsid w:val="004B3070"/>
    <w:rsid w:val="004B33E4"/>
    <w:rsid w:val="004B344F"/>
    <w:rsid w:val="004B3453"/>
    <w:rsid w:val="004B37FB"/>
    <w:rsid w:val="004B39A3"/>
    <w:rsid w:val="004B3EB8"/>
    <w:rsid w:val="004B401B"/>
    <w:rsid w:val="004B409D"/>
    <w:rsid w:val="004B44D6"/>
    <w:rsid w:val="004B4AC0"/>
    <w:rsid w:val="004B4D75"/>
    <w:rsid w:val="004B4FC6"/>
    <w:rsid w:val="004B50CF"/>
    <w:rsid w:val="004B52EC"/>
    <w:rsid w:val="004B55F3"/>
    <w:rsid w:val="004B57E5"/>
    <w:rsid w:val="004B590F"/>
    <w:rsid w:val="004B5B53"/>
    <w:rsid w:val="004B5B88"/>
    <w:rsid w:val="004B5EE1"/>
    <w:rsid w:val="004B61C7"/>
    <w:rsid w:val="004B6251"/>
    <w:rsid w:val="004B6554"/>
    <w:rsid w:val="004B67D5"/>
    <w:rsid w:val="004B6BAB"/>
    <w:rsid w:val="004B6D4F"/>
    <w:rsid w:val="004B6D54"/>
    <w:rsid w:val="004B6DA3"/>
    <w:rsid w:val="004B6FC3"/>
    <w:rsid w:val="004B70A1"/>
    <w:rsid w:val="004B715C"/>
    <w:rsid w:val="004B7873"/>
    <w:rsid w:val="004B7D9E"/>
    <w:rsid w:val="004B7E5F"/>
    <w:rsid w:val="004C00A4"/>
    <w:rsid w:val="004C00E3"/>
    <w:rsid w:val="004C0173"/>
    <w:rsid w:val="004C0419"/>
    <w:rsid w:val="004C0918"/>
    <w:rsid w:val="004C0924"/>
    <w:rsid w:val="004C0A7B"/>
    <w:rsid w:val="004C0D92"/>
    <w:rsid w:val="004C0F60"/>
    <w:rsid w:val="004C105C"/>
    <w:rsid w:val="004C1229"/>
    <w:rsid w:val="004C1356"/>
    <w:rsid w:val="004C1474"/>
    <w:rsid w:val="004C16B9"/>
    <w:rsid w:val="004C1741"/>
    <w:rsid w:val="004C19E3"/>
    <w:rsid w:val="004C1B6B"/>
    <w:rsid w:val="004C1BC3"/>
    <w:rsid w:val="004C1C03"/>
    <w:rsid w:val="004C1C6D"/>
    <w:rsid w:val="004C1CAF"/>
    <w:rsid w:val="004C1FDF"/>
    <w:rsid w:val="004C22B4"/>
    <w:rsid w:val="004C2374"/>
    <w:rsid w:val="004C23CA"/>
    <w:rsid w:val="004C24C9"/>
    <w:rsid w:val="004C2659"/>
    <w:rsid w:val="004C2661"/>
    <w:rsid w:val="004C2915"/>
    <w:rsid w:val="004C2921"/>
    <w:rsid w:val="004C295D"/>
    <w:rsid w:val="004C2CF1"/>
    <w:rsid w:val="004C2DAB"/>
    <w:rsid w:val="004C2EB2"/>
    <w:rsid w:val="004C2FDA"/>
    <w:rsid w:val="004C333F"/>
    <w:rsid w:val="004C3465"/>
    <w:rsid w:val="004C38B2"/>
    <w:rsid w:val="004C3927"/>
    <w:rsid w:val="004C3E34"/>
    <w:rsid w:val="004C4352"/>
    <w:rsid w:val="004C4636"/>
    <w:rsid w:val="004C47CA"/>
    <w:rsid w:val="004C4897"/>
    <w:rsid w:val="004C4971"/>
    <w:rsid w:val="004C4AB7"/>
    <w:rsid w:val="004C4CE2"/>
    <w:rsid w:val="004C4D35"/>
    <w:rsid w:val="004C4D84"/>
    <w:rsid w:val="004C4E9F"/>
    <w:rsid w:val="004C4EF9"/>
    <w:rsid w:val="004C50A4"/>
    <w:rsid w:val="004C52AB"/>
    <w:rsid w:val="004C5659"/>
    <w:rsid w:val="004C5963"/>
    <w:rsid w:val="004C5D48"/>
    <w:rsid w:val="004C5DA3"/>
    <w:rsid w:val="004C60F9"/>
    <w:rsid w:val="004C612B"/>
    <w:rsid w:val="004C61FD"/>
    <w:rsid w:val="004C6309"/>
    <w:rsid w:val="004C6330"/>
    <w:rsid w:val="004C637E"/>
    <w:rsid w:val="004C64E0"/>
    <w:rsid w:val="004C6573"/>
    <w:rsid w:val="004C65F4"/>
    <w:rsid w:val="004C670D"/>
    <w:rsid w:val="004C684A"/>
    <w:rsid w:val="004C6C1F"/>
    <w:rsid w:val="004C6C7C"/>
    <w:rsid w:val="004C6D93"/>
    <w:rsid w:val="004C6F6C"/>
    <w:rsid w:val="004C6FAC"/>
    <w:rsid w:val="004C7220"/>
    <w:rsid w:val="004C735C"/>
    <w:rsid w:val="004C7558"/>
    <w:rsid w:val="004C782A"/>
    <w:rsid w:val="004C7833"/>
    <w:rsid w:val="004C7A91"/>
    <w:rsid w:val="004C7CD8"/>
    <w:rsid w:val="004C7D93"/>
    <w:rsid w:val="004D00D9"/>
    <w:rsid w:val="004D00FF"/>
    <w:rsid w:val="004D0223"/>
    <w:rsid w:val="004D02F2"/>
    <w:rsid w:val="004D032F"/>
    <w:rsid w:val="004D0747"/>
    <w:rsid w:val="004D08CD"/>
    <w:rsid w:val="004D091D"/>
    <w:rsid w:val="004D0BC5"/>
    <w:rsid w:val="004D0CDE"/>
    <w:rsid w:val="004D1188"/>
    <w:rsid w:val="004D12A7"/>
    <w:rsid w:val="004D147B"/>
    <w:rsid w:val="004D17A7"/>
    <w:rsid w:val="004D17AD"/>
    <w:rsid w:val="004D1861"/>
    <w:rsid w:val="004D1983"/>
    <w:rsid w:val="004D1A54"/>
    <w:rsid w:val="004D1BFC"/>
    <w:rsid w:val="004D1C56"/>
    <w:rsid w:val="004D1E16"/>
    <w:rsid w:val="004D1E44"/>
    <w:rsid w:val="004D1F10"/>
    <w:rsid w:val="004D1FE7"/>
    <w:rsid w:val="004D2154"/>
    <w:rsid w:val="004D21C7"/>
    <w:rsid w:val="004D2324"/>
    <w:rsid w:val="004D2477"/>
    <w:rsid w:val="004D2B52"/>
    <w:rsid w:val="004D2DB1"/>
    <w:rsid w:val="004D2DE0"/>
    <w:rsid w:val="004D34B7"/>
    <w:rsid w:val="004D34E2"/>
    <w:rsid w:val="004D3BCF"/>
    <w:rsid w:val="004D3FC9"/>
    <w:rsid w:val="004D402D"/>
    <w:rsid w:val="004D408A"/>
    <w:rsid w:val="004D40CD"/>
    <w:rsid w:val="004D4265"/>
    <w:rsid w:val="004D43E7"/>
    <w:rsid w:val="004D451C"/>
    <w:rsid w:val="004D46C7"/>
    <w:rsid w:val="004D4AA7"/>
    <w:rsid w:val="004D5028"/>
    <w:rsid w:val="004D50BF"/>
    <w:rsid w:val="004D522A"/>
    <w:rsid w:val="004D528D"/>
    <w:rsid w:val="004D52AB"/>
    <w:rsid w:val="004D5383"/>
    <w:rsid w:val="004D54D4"/>
    <w:rsid w:val="004D591B"/>
    <w:rsid w:val="004D5B1D"/>
    <w:rsid w:val="004D5FA9"/>
    <w:rsid w:val="004D615B"/>
    <w:rsid w:val="004D64D9"/>
    <w:rsid w:val="004D659B"/>
    <w:rsid w:val="004D65B8"/>
    <w:rsid w:val="004D678C"/>
    <w:rsid w:val="004D67E2"/>
    <w:rsid w:val="004D67F2"/>
    <w:rsid w:val="004D6B0B"/>
    <w:rsid w:val="004D6B4B"/>
    <w:rsid w:val="004D6BE4"/>
    <w:rsid w:val="004D6BF0"/>
    <w:rsid w:val="004D6EB9"/>
    <w:rsid w:val="004D6F4E"/>
    <w:rsid w:val="004D736C"/>
    <w:rsid w:val="004D7570"/>
    <w:rsid w:val="004D76DC"/>
    <w:rsid w:val="004D7830"/>
    <w:rsid w:val="004D7956"/>
    <w:rsid w:val="004D7957"/>
    <w:rsid w:val="004D7A5D"/>
    <w:rsid w:val="004D7BE1"/>
    <w:rsid w:val="004E01AC"/>
    <w:rsid w:val="004E01F6"/>
    <w:rsid w:val="004E0245"/>
    <w:rsid w:val="004E051E"/>
    <w:rsid w:val="004E051F"/>
    <w:rsid w:val="004E098D"/>
    <w:rsid w:val="004E0B48"/>
    <w:rsid w:val="004E0C85"/>
    <w:rsid w:val="004E0CA3"/>
    <w:rsid w:val="004E1219"/>
    <w:rsid w:val="004E1351"/>
    <w:rsid w:val="004E17FB"/>
    <w:rsid w:val="004E18B2"/>
    <w:rsid w:val="004E19A7"/>
    <w:rsid w:val="004E1A7B"/>
    <w:rsid w:val="004E1B88"/>
    <w:rsid w:val="004E20F3"/>
    <w:rsid w:val="004E229D"/>
    <w:rsid w:val="004E24BF"/>
    <w:rsid w:val="004E24C5"/>
    <w:rsid w:val="004E256A"/>
    <w:rsid w:val="004E257D"/>
    <w:rsid w:val="004E28E3"/>
    <w:rsid w:val="004E2BBE"/>
    <w:rsid w:val="004E2C99"/>
    <w:rsid w:val="004E2DB1"/>
    <w:rsid w:val="004E3023"/>
    <w:rsid w:val="004E3033"/>
    <w:rsid w:val="004E313D"/>
    <w:rsid w:val="004E31D4"/>
    <w:rsid w:val="004E3393"/>
    <w:rsid w:val="004E339D"/>
    <w:rsid w:val="004E3453"/>
    <w:rsid w:val="004E34BE"/>
    <w:rsid w:val="004E3555"/>
    <w:rsid w:val="004E38A1"/>
    <w:rsid w:val="004E3919"/>
    <w:rsid w:val="004E3A82"/>
    <w:rsid w:val="004E3B0A"/>
    <w:rsid w:val="004E3DB5"/>
    <w:rsid w:val="004E3F64"/>
    <w:rsid w:val="004E412C"/>
    <w:rsid w:val="004E41FA"/>
    <w:rsid w:val="004E42AF"/>
    <w:rsid w:val="004E4421"/>
    <w:rsid w:val="004E4717"/>
    <w:rsid w:val="004E47AC"/>
    <w:rsid w:val="004E48C1"/>
    <w:rsid w:val="004E4984"/>
    <w:rsid w:val="004E4A07"/>
    <w:rsid w:val="004E5002"/>
    <w:rsid w:val="004E55F5"/>
    <w:rsid w:val="004E5C0A"/>
    <w:rsid w:val="004E5D70"/>
    <w:rsid w:val="004E5F04"/>
    <w:rsid w:val="004E5FC1"/>
    <w:rsid w:val="004E626E"/>
    <w:rsid w:val="004E62BA"/>
    <w:rsid w:val="004E664E"/>
    <w:rsid w:val="004E6D90"/>
    <w:rsid w:val="004E6F3D"/>
    <w:rsid w:val="004E6FF7"/>
    <w:rsid w:val="004E7119"/>
    <w:rsid w:val="004E7278"/>
    <w:rsid w:val="004E72CB"/>
    <w:rsid w:val="004E7425"/>
    <w:rsid w:val="004E7611"/>
    <w:rsid w:val="004E7639"/>
    <w:rsid w:val="004E7640"/>
    <w:rsid w:val="004E765B"/>
    <w:rsid w:val="004E76CE"/>
    <w:rsid w:val="004E7899"/>
    <w:rsid w:val="004E79B1"/>
    <w:rsid w:val="004E7A7C"/>
    <w:rsid w:val="004E7B4A"/>
    <w:rsid w:val="004E7B74"/>
    <w:rsid w:val="004E7BD9"/>
    <w:rsid w:val="004E7DB0"/>
    <w:rsid w:val="004F0011"/>
    <w:rsid w:val="004F011E"/>
    <w:rsid w:val="004F0158"/>
    <w:rsid w:val="004F03BF"/>
    <w:rsid w:val="004F08F4"/>
    <w:rsid w:val="004F09E2"/>
    <w:rsid w:val="004F0B39"/>
    <w:rsid w:val="004F0C43"/>
    <w:rsid w:val="004F10D2"/>
    <w:rsid w:val="004F13E8"/>
    <w:rsid w:val="004F150B"/>
    <w:rsid w:val="004F15DC"/>
    <w:rsid w:val="004F15DF"/>
    <w:rsid w:val="004F177F"/>
    <w:rsid w:val="004F17CD"/>
    <w:rsid w:val="004F1B2A"/>
    <w:rsid w:val="004F1B81"/>
    <w:rsid w:val="004F1CAE"/>
    <w:rsid w:val="004F1E34"/>
    <w:rsid w:val="004F202E"/>
    <w:rsid w:val="004F2250"/>
    <w:rsid w:val="004F22A3"/>
    <w:rsid w:val="004F23B3"/>
    <w:rsid w:val="004F2563"/>
    <w:rsid w:val="004F2680"/>
    <w:rsid w:val="004F2BB9"/>
    <w:rsid w:val="004F2CCA"/>
    <w:rsid w:val="004F2CFA"/>
    <w:rsid w:val="004F3053"/>
    <w:rsid w:val="004F30CB"/>
    <w:rsid w:val="004F3183"/>
    <w:rsid w:val="004F31E1"/>
    <w:rsid w:val="004F3476"/>
    <w:rsid w:val="004F393A"/>
    <w:rsid w:val="004F3DBB"/>
    <w:rsid w:val="004F3DDC"/>
    <w:rsid w:val="004F3E8A"/>
    <w:rsid w:val="004F45E2"/>
    <w:rsid w:val="004F4642"/>
    <w:rsid w:val="004F4969"/>
    <w:rsid w:val="004F4A31"/>
    <w:rsid w:val="004F50A0"/>
    <w:rsid w:val="004F533D"/>
    <w:rsid w:val="004F5783"/>
    <w:rsid w:val="004F57C3"/>
    <w:rsid w:val="004F5929"/>
    <w:rsid w:val="004F5FDB"/>
    <w:rsid w:val="004F61E4"/>
    <w:rsid w:val="004F62C6"/>
    <w:rsid w:val="004F6347"/>
    <w:rsid w:val="004F63FC"/>
    <w:rsid w:val="004F6433"/>
    <w:rsid w:val="004F64A1"/>
    <w:rsid w:val="004F6646"/>
    <w:rsid w:val="004F6746"/>
    <w:rsid w:val="004F67EE"/>
    <w:rsid w:val="004F6F07"/>
    <w:rsid w:val="004F6F3D"/>
    <w:rsid w:val="004F71AA"/>
    <w:rsid w:val="004F72F8"/>
    <w:rsid w:val="004F74EB"/>
    <w:rsid w:val="004F7610"/>
    <w:rsid w:val="004F7A28"/>
    <w:rsid w:val="004F7B9E"/>
    <w:rsid w:val="00500273"/>
    <w:rsid w:val="0050078D"/>
    <w:rsid w:val="00500FE2"/>
    <w:rsid w:val="0050116D"/>
    <w:rsid w:val="0050123E"/>
    <w:rsid w:val="00501281"/>
    <w:rsid w:val="0050168E"/>
    <w:rsid w:val="005018A7"/>
    <w:rsid w:val="00501BD9"/>
    <w:rsid w:val="00501C2A"/>
    <w:rsid w:val="00501CE7"/>
    <w:rsid w:val="00501D4F"/>
    <w:rsid w:val="00501F17"/>
    <w:rsid w:val="0050200B"/>
    <w:rsid w:val="00502113"/>
    <w:rsid w:val="00502209"/>
    <w:rsid w:val="00502494"/>
    <w:rsid w:val="005025B5"/>
    <w:rsid w:val="00502739"/>
    <w:rsid w:val="005027D8"/>
    <w:rsid w:val="00502B99"/>
    <w:rsid w:val="00503371"/>
    <w:rsid w:val="005033FA"/>
    <w:rsid w:val="005034B6"/>
    <w:rsid w:val="00503519"/>
    <w:rsid w:val="0050362F"/>
    <w:rsid w:val="0050380C"/>
    <w:rsid w:val="00503873"/>
    <w:rsid w:val="00503A6B"/>
    <w:rsid w:val="00503B34"/>
    <w:rsid w:val="00504000"/>
    <w:rsid w:val="005040F6"/>
    <w:rsid w:val="005041A4"/>
    <w:rsid w:val="0050420A"/>
    <w:rsid w:val="00504434"/>
    <w:rsid w:val="00504462"/>
    <w:rsid w:val="005044C6"/>
    <w:rsid w:val="00504508"/>
    <w:rsid w:val="00504667"/>
    <w:rsid w:val="005048E0"/>
    <w:rsid w:val="0050493A"/>
    <w:rsid w:val="00504996"/>
    <w:rsid w:val="00504AAA"/>
    <w:rsid w:val="00504AD9"/>
    <w:rsid w:val="00504C01"/>
    <w:rsid w:val="00504D49"/>
    <w:rsid w:val="00504E19"/>
    <w:rsid w:val="00504F3F"/>
    <w:rsid w:val="0050500E"/>
    <w:rsid w:val="005050DC"/>
    <w:rsid w:val="00505453"/>
    <w:rsid w:val="005054A0"/>
    <w:rsid w:val="00505765"/>
    <w:rsid w:val="005059B6"/>
    <w:rsid w:val="00505B60"/>
    <w:rsid w:val="00505C63"/>
    <w:rsid w:val="00505C85"/>
    <w:rsid w:val="00505E6C"/>
    <w:rsid w:val="00505EE1"/>
    <w:rsid w:val="00506060"/>
    <w:rsid w:val="005060D3"/>
    <w:rsid w:val="005063FE"/>
    <w:rsid w:val="00506412"/>
    <w:rsid w:val="005067E6"/>
    <w:rsid w:val="0050682B"/>
    <w:rsid w:val="00506A51"/>
    <w:rsid w:val="00506B1B"/>
    <w:rsid w:val="00506F58"/>
    <w:rsid w:val="00507083"/>
    <w:rsid w:val="00507122"/>
    <w:rsid w:val="005074C0"/>
    <w:rsid w:val="00507970"/>
    <w:rsid w:val="00507BA7"/>
    <w:rsid w:val="00507C3B"/>
    <w:rsid w:val="00507DBE"/>
    <w:rsid w:val="005101C0"/>
    <w:rsid w:val="005108B3"/>
    <w:rsid w:val="005108DE"/>
    <w:rsid w:val="00510A57"/>
    <w:rsid w:val="00510B0F"/>
    <w:rsid w:val="00510EB4"/>
    <w:rsid w:val="005111D4"/>
    <w:rsid w:val="00511296"/>
    <w:rsid w:val="0051146E"/>
    <w:rsid w:val="005115ED"/>
    <w:rsid w:val="00511666"/>
    <w:rsid w:val="0051167D"/>
    <w:rsid w:val="00511A9B"/>
    <w:rsid w:val="00511CB8"/>
    <w:rsid w:val="00511E33"/>
    <w:rsid w:val="00512137"/>
    <w:rsid w:val="0051227B"/>
    <w:rsid w:val="00512324"/>
    <w:rsid w:val="00512441"/>
    <w:rsid w:val="0051283A"/>
    <w:rsid w:val="005129AE"/>
    <w:rsid w:val="00512AA7"/>
    <w:rsid w:val="00512BCC"/>
    <w:rsid w:val="0051300C"/>
    <w:rsid w:val="00513313"/>
    <w:rsid w:val="0051356B"/>
    <w:rsid w:val="00513761"/>
    <w:rsid w:val="005137DB"/>
    <w:rsid w:val="00513C73"/>
    <w:rsid w:val="00513CE0"/>
    <w:rsid w:val="00513E22"/>
    <w:rsid w:val="005147A2"/>
    <w:rsid w:val="00514822"/>
    <w:rsid w:val="005149F0"/>
    <w:rsid w:val="00514A1A"/>
    <w:rsid w:val="00514C7F"/>
    <w:rsid w:val="005151ED"/>
    <w:rsid w:val="00515234"/>
    <w:rsid w:val="00515318"/>
    <w:rsid w:val="0051533D"/>
    <w:rsid w:val="005154BB"/>
    <w:rsid w:val="005154D8"/>
    <w:rsid w:val="005157D9"/>
    <w:rsid w:val="0051598A"/>
    <w:rsid w:val="005159CF"/>
    <w:rsid w:val="00515A0B"/>
    <w:rsid w:val="00515ADD"/>
    <w:rsid w:val="00515F6F"/>
    <w:rsid w:val="00516036"/>
    <w:rsid w:val="0051631C"/>
    <w:rsid w:val="00516367"/>
    <w:rsid w:val="0051672C"/>
    <w:rsid w:val="005167C2"/>
    <w:rsid w:val="00516A9A"/>
    <w:rsid w:val="00516AE9"/>
    <w:rsid w:val="00516C35"/>
    <w:rsid w:val="00516CE2"/>
    <w:rsid w:val="00516F49"/>
    <w:rsid w:val="00516F75"/>
    <w:rsid w:val="00517172"/>
    <w:rsid w:val="00517187"/>
    <w:rsid w:val="00517233"/>
    <w:rsid w:val="005178A9"/>
    <w:rsid w:val="005178DA"/>
    <w:rsid w:val="00517977"/>
    <w:rsid w:val="00517A31"/>
    <w:rsid w:val="00517AE6"/>
    <w:rsid w:val="00517BC1"/>
    <w:rsid w:val="00517C39"/>
    <w:rsid w:val="0052002D"/>
    <w:rsid w:val="0052018A"/>
    <w:rsid w:val="005202E2"/>
    <w:rsid w:val="005203D9"/>
    <w:rsid w:val="00520597"/>
    <w:rsid w:val="0052087C"/>
    <w:rsid w:val="00520B3A"/>
    <w:rsid w:val="00520D39"/>
    <w:rsid w:val="00520E6A"/>
    <w:rsid w:val="00520EC2"/>
    <w:rsid w:val="005211DF"/>
    <w:rsid w:val="00521208"/>
    <w:rsid w:val="005214C1"/>
    <w:rsid w:val="005214ED"/>
    <w:rsid w:val="005218AA"/>
    <w:rsid w:val="00521C94"/>
    <w:rsid w:val="0052214F"/>
    <w:rsid w:val="0052225E"/>
    <w:rsid w:val="0052254D"/>
    <w:rsid w:val="00522562"/>
    <w:rsid w:val="005225C4"/>
    <w:rsid w:val="005226A8"/>
    <w:rsid w:val="00522ACA"/>
    <w:rsid w:val="00522C45"/>
    <w:rsid w:val="00522C6E"/>
    <w:rsid w:val="00522E55"/>
    <w:rsid w:val="00522EAC"/>
    <w:rsid w:val="005230D6"/>
    <w:rsid w:val="00523121"/>
    <w:rsid w:val="005234B4"/>
    <w:rsid w:val="00523519"/>
    <w:rsid w:val="0052357C"/>
    <w:rsid w:val="00523947"/>
    <w:rsid w:val="00523980"/>
    <w:rsid w:val="005239F3"/>
    <w:rsid w:val="00523A70"/>
    <w:rsid w:val="00523A85"/>
    <w:rsid w:val="00523C04"/>
    <w:rsid w:val="00523C37"/>
    <w:rsid w:val="005242BB"/>
    <w:rsid w:val="005246E5"/>
    <w:rsid w:val="0052497B"/>
    <w:rsid w:val="00524A88"/>
    <w:rsid w:val="0052509D"/>
    <w:rsid w:val="00525179"/>
    <w:rsid w:val="005251BD"/>
    <w:rsid w:val="005251EE"/>
    <w:rsid w:val="00525967"/>
    <w:rsid w:val="00525AC6"/>
    <w:rsid w:val="00525ADD"/>
    <w:rsid w:val="00525BEE"/>
    <w:rsid w:val="00525C7D"/>
    <w:rsid w:val="00525C83"/>
    <w:rsid w:val="00526120"/>
    <w:rsid w:val="005261E4"/>
    <w:rsid w:val="005267B9"/>
    <w:rsid w:val="00526C63"/>
    <w:rsid w:val="005270D3"/>
    <w:rsid w:val="00527254"/>
    <w:rsid w:val="00527269"/>
    <w:rsid w:val="00527388"/>
    <w:rsid w:val="0052743E"/>
    <w:rsid w:val="0052755C"/>
    <w:rsid w:val="005276C0"/>
    <w:rsid w:val="00527B6E"/>
    <w:rsid w:val="00527D29"/>
    <w:rsid w:val="00527E08"/>
    <w:rsid w:val="00530089"/>
    <w:rsid w:val="0053010B"/>
    <w:rsid w:val="00530136"/>
    <w:rsid w:val="0053046A"/>
    <w:rsid w:val="00530475"/>
    <w:rsid w:val="00530492"/>
    <w:rsid w:val="00530538"/>
    <w:rsid w:val="00530553"/>
    <w:rsid w:val="00530560"/>
    <w:rsid w:val="00530734"/>
    <w:rsid w:val="0053073C"/>
    <w:rsid w:val="00530774"/>
    <w:rsid w:val="00530867"/>
    <w:rsid w:val="005309F7"/>
    <w:rsid w:val="00530C7F"/>
    <w:rsid w:val="00530DFA"/>
    <w:rsid w:val="00530E3A"/>
    <w:rsid w:val="0053123C"/>
    <w:rsid w:val="0053135E"/>
    <w:rsid w:val="005313BF"/>
    <w:rsid w:val="005314AD"/>
    <w:rsid w:val="0053157B"/>
    <w:rsid w:val="005319AC"/>
    <w:rsid w:val="00531B18"/>
    <w:rsid w:val="00531B7B"/>
    <w:rsid w:val="00531C62"/>
    <w:rsid w:val="00531E42"/>
    <w:rsid w:val="00531E8F"/>
    <w:rsid w:val="00531EAE"/>
    <w:rsid w:val="0053210C"/>
    <w:rsid w:val="0053232B"/>
    <w:rsid w:val="0053252C"/>
    <w:rsid w:val="0053274B"/>
    <w:rsid w:val="00532A98"/>
    <w:rsid w:val="00532C15"/>
    <w:rsid w:val="00532D1C"/>
    <w:rsid w:val="00532E62"/>
    <w:rsid w:val="00532F93"/>
    <w:rsid w:val="00533214"/>
    <w:rsid w:val="00533245"/>
    <w:rsid w:val="005332F5"/>
    <w:rsid w:val="00533677"/>
    <w:rsid w:val="005336F9"/>
    <w:rsid w:val="0053381E"/>
    <w:rsid w:val="00533D62"/>
    <w:rsid w:val="00533E10"/>
    <w:rsid w:val="00533E64"/>
    <w:rsid w:val="0053447E"/>
    <w:rsid w:val="005344C8"/>
    <w:rsid w:val="005345E9"/>
    <w:rsid w:val="00534AA6"/>
    <w:rsid w:val="00534CB1"/>
    <w:rsid w:val="00534D40"/>
    <w:rsid w:val="00534DEF"/>
    <w:rsid w:val="00534EDF"/>
    <w:rsid w:val="0053519B"/>
    <w:rsid w:val="00535463"/>
    <w:rsid w:val="0053553F"/>
    <w:rsid w:val="00535596"/>
    <w:rsid w:val="0053564B"/>
    <w:rsid w:val="005358A3"/>
    <w:rsid w:val="00535B78"/>
    <w:rsid w:val="00535CD0"/>
    <w:rsid w:val="00535E21"/>
    <w:rsid w:val="00536336"/>
    <w:rsid w:val="00536420"/>
    <w:rsid w:val="0053647D"/>
    <w:rsid w:val="00536502"/>
    <w:rsid w:val="0053662E"/>
    <w:rsid w:val="0053668A"/>
    <w:rsid w:val="0053683A"/>
    <w:rsid w:val="005368A6"/>
    <w:rsid w:val="00536BCB"/>
    <w:rsid w:val="00536D3E"/>
    <w:rsid w:val="00536EE5"/>
    <w:rsid w:val="00536F1F"/>
    <w:rsid w:val="00536F9D"/>
    <w:rsid w:val="00537001"/>
    <w:rsid w:val="00537042"/>
    <w:rsid w:val="005370BF"/>
    <w:rsid w:val="005370FC"/>
    <w:rsid w:val="0053721B"/>
    <w:rsid w:val="0053746B"/>
    <w:rsid w:val="00537542"/>
    <w:rsid w:val="00537601"/>
    <w:rsid w:val="005377C2"/>
    <w:rsid w:val="0053791A"/>
    <w:rsid w:val="0053796D"/>
    <w:rsid w:val="00537973"/>
    <w:rsid w:val="00537A5F"/>
    <w:rsid w:val="00537CD2"/>
    <w:rsid w:val="00537E14"/>
    <w:rsid w:val="00537EE7"/>
    <w:rsid w:val="0054005D"/>
    <w:rsid w:val="005401D8"/>
    <w:rsid w:val="005402C4"/>
    <w:rsid w:val="00540308"/>
    <w:rsid w:val="0054033C"/>
    <w:rsid w:val="005406C5"/>
    <w:rsid w:val="005406C7"/>
    <w:rsid w:val="00540703"/>
    <w:rsid w:val="00540B72"/>
    <w:rsid w:val="00540B95"/>
    <w:rsid w:val="00540C72"/>
    <w:rsid w:val="00540CFE"/>
    <w:rsid w:val="00540DA9"/>
    <w:rsid w:val="0054109F"/>
    <w:rsid w:val="005411A6"/>
    <w:rsid w:val="00541569"/>
    <w:rsid w:val="005418AF"/>
    <w:rsid w:val="00541EAC"/>
    <w:rsid w:val="0054210B"/>
    <w:rsid w:val="00542129"/>
    <w:rsid w:val="00542369"/>
    <w:rsid w:val="005424BF"/>
    <w:rsid w:val="0054261A"/>
    <w:rsid w:val="0054274A"/>
    <w:rsid w:val="00542B21"/>
    <w:rsid w:val="00542B9D"/>
    <w:rsid w:val="00542C65"/>
    <w:rsid w:val="00542D16"/>
    <w:rsid w:val="00542D7D"/>
    <w:rsid w:val="00543101"/>
    <w:rsid w:val="00543156"/>
    <w:rsid w:val="005433AD"/>
    <w:rsid w:val="005435D2"/>
    <w:rsid w:val="005436EF"/>
    <w:rsid w:val="00543708"/>
    <w:rsid w:val="005438DC"/>
    <w:rsid w:val="005438E6"/>
    <w:rsid w:val="00543B01"/>
    <w:rsid w:val="00543DB6"/>
    <w:rsid w:val="00544016"/>
    <w:rsid w:val="0054446B"/>
    <w:rsid w:val="00544472"/>
    <w:rsid w:val="00544590"/>
    <w:rsid w:val="00544640"/>
    <w:rsid w:val="005448C1"/>
    <w:rsid w:val="00544DB7"/>
    <w:rsid w:val="005452BD"/>
    <w:rsid w:val="00545565"/>
    <w:rsid w:val="005455D3"/>
    <w:rsid w:val="005459EF"/>
    <w:rsid w:val="00545D98"/>
    <w:rsid w:val="00545DC5"/>
    <w:rsid w:val="00546181"/>
    <w:rsid w:val="005463C3"/>
    <w:rsid w:val="00546689"/>
    <w:rsid w:val="0054693E"/>
    <w:rsid w:val="005469E1"/>
    <w:rsid w:val="00546FE0"/>
    <w:rsid w:val="00547476"/>
    <w:rsid w:val="00547664"/>
    <w:rsid w:val="00547690"/>
    <w:rsid w:val="005476CF"/>
    <w:rsid w:val="00547966"/>
    <w:rsid w:val="00547A18"/>
    <w:rsid w:val="00547BCD"/>
    <w:rsid w:val="00547FBE"/>
    <w:rsid w:val="00547FDF"/>
    <w:rsid w:val="0055010C"/>
    <w:rsid w:val="005502A8"/>
    <w:rsid w:val="00550403"/>
    <w:rsid w:val="005505AD"/>
    <w:rsid w:val="005505F1"/>
    <w:rsid w:val="0055065F"/>
    <w:rsid w:val="0055070D"/>
    <w:rsid w:val="00550717"/>
    <w:rsid w:val="00550777"/>
    <w:rsid w:val="0055087D"/>
    <w:rsid w:val="00550E42"/>
    <w:rsid w:val="005510A8"/>
    <w:rsid w:val="005512EB"/>
    <w:rsid w:val="00551494"/>
    <w:rsid w:val="00551654"/>
    <w:rsid w:val="00551721"/>
    <w:rsid w:val="00551962"/>
    <w:rsid w:val="00551B54"/>
    <w:rsid w:val="00551B91"/>
    <w:rsid w:val="00551C82"/>
    <w:rsid w:val="00551D4F"/>
    <w:rsid w:val="00551E76"/>
    <w:rsid w:val="00551EB5"/>
    <w:rsid w:val="00551FCA"/>
    <w:rsid w:val="00552216"/>
    <w:rsid w:val="00552295"/>
    <w:rsid w:val="005522B7"/>
    <w:rsid w:val="00552434"/>
    <w:rsid w:val="00552457"/>
    <w:rsid w:val="005526E1"/>
    <w:rsid w:val="00552A3F"/>
    <w:rsid w:val="00552BA6"/>
    <w:rsid w:val="00552BC4"/>
    <w:rsid w:val="00552CF7"/>
    <w:rsid w:val="0055307A"/>
    <w:rsid w:val="005531E3"/>
    <w:rsid w:val="00553448"/>
    <w:rsid w:val="00553527"/>
    <w:rsid w:val="0055352A"/>
    <w:rsid w:val="00553709"/>
    <w:rsid w:val="00553927"/>
    <w:rsid w:val="00553A6A"/>
    <w:rsid w:val="00553DAC"/>
    <w:rsid w:val="00553E39"/>
    <w:rsid w:val="00553EAF"/>
    <w:rsid w:val="005542C3"/>
    <w:rsid w:val="005543B7"/>
    <w:rsid w:val="00554402"/>
    <w:rsid w:val="005545D8"/>
    <w:rsid w:val="00554628"/>
    <w:rsid w:val="0055471B"/>
    <w:rsid w:val="00554BB3"/>
    <w:rsid w:val="00554CA0"/>
    <w:rsid w:val="00554CC5"/>
    <w:rsid w:val="00554F7B"/>
    <w:rsid w:val="0055515F"/>
    <w:rsid w:val="00555219"/>
    <w:rsid w:val="005556A2"/>
    <w:rsid w:val="005556DC"/>
    <w:rsid w:val="00555B22"/>
    <w:rsid w:val="00555F9E"/>
    <w:rsid w:val="00556303"/>
    <w:rsid w:val="005563C1"/>
    <w:rsid w:val="00556438"/>
    <w:rsid w:val="0055645D"/>
    <w:rsid w:val="00556692"/>
    <w:rsid w:val="00556761"/>
    <w:rsid w:val="005567D8"/>
    <w:rsid w:val="00556B8F"/>
    <w:rsid w:val="00556C0C"/>
    <w:rsid w:val="00556DC6"/>
    <w:rsid w:val="005570AF"/>
    <w:rsid w:val="005570E9"/>
    <w:rsid w:val="0055710D"/>
    <w:rsid w:val="0055716E"/>
    <w:rsid w:val="00557365"/>
    <w:rsid w:val="00557728"/>
    <w:rsid w:val="00557784"/>
    <w:rsid w:val="005578CB"/>
    <w:rsid w:val="00557996"/>
    <w:rsid w:val="005579DB"/>
    <w:rsid w:val="00557A52"/>
    <w:rsid w:val="00557AF1"/>
    <w:rsid w:val="00557CD6"/>
    <w:rsid w:val="00557CED"/>
    <w:rsid w:val="00557D3C"/>
    <w:rsid w:val="00557E4C"/>
    <w:rsid w:val="00557FB8"/>
    <w:rsid w:val="00560135"/>
    <w:rsid w:val="005602FC"/>
    <w:rsid w:val="00560336"/>
    <w:rsid w:val="005603BC"/>
    <w:rsid w:val="0056086B"/>
    <w:rsid w:val="00560B99"/>
    <w:rsid w:val="00560C52"/>
    <w:rsid w:val="00560D7F"/>
    <w:rsid w:val="00560F2D"/>
    <w:rsid w:val="00560F41"/>
    <w:rsid w:val="0056105C"/>
    <w:rsid w:val="0056110B"/>
    <w:rsid w:val="005613C1"/>
    <w:rsid w:val="00561751"/>
    <w:rsid w:val="005617F5"/>
    <w:rsid w:val="005619F0"/>
    <w:rsid w:val="00561A30"/>
    <w:rsid w:val="00562236"/>
    <w:rsid w:val="005623B4"/>
    <w:rsid w:val="0056240C"/>
    <w:rsid w:val="0056273A"/>
    <w:rsid w:val="0056281B"/>
    <w:rsid w:val="00562828"/>
    <w:rsid w:val="00562898"/>
    <w:rsid w:val="00562989"/>
    <w:rsid w:val="0056299C"/>
    <w:rsid w:val="00562C12"/>
    <w:rsid w:val="00562D0C"/>
    <w:rsid w:val="00562D6F"/>
    <w:rsid w:val="00562E16"/>
    <w:rsid w:val="005633C2"/>
    <w:rsid w:val="0056343C"/>
    <w:rsid w:val="00563513"/>
    <w:rsid w:val="00563751"/>
    <w:rsid w:val="00563829"/>
    <w:rsid w:val="005639F5"/>
    <w:rsid w:val="00563A68"/>
    <w:rsid w:val="00563B23"/>
    <w:rsid w:val="00563C8E"/>
    <w:rsid w:val="00563D64"/>
    <w:rsid w:val="00563F5C"/>
    <w:rsid w:val="005641FA"/>
    <w:rsid w:val="00564244"/>
    <w:rsid w:val="005646B9"/>
    <w:rsid w:val="00564892"/>
    <w:rsid w:val="00564B82"/>
    <w:rsid w:val="00564C07"/>
    <w:rsid w:val="00564C1B"/>
    <w:rsid w:val="00564E95"/>
    <w:rsid w:val="00564EFB"/>
    <w:rsid w:val="00565060"/>
    <w:rsid w:val="0056516E"/>
    <w:rsid w:val="005653BA"/>
    <w:rsid w:val="00565473"/>
    <w:rsid w:val="005654E6"/>
    <w:rsid w:val="005654F0"/>
    <w:rsid w:val="005656F3"/>
    <w:rsid w:val="005658B1"/>
    <w:rsid w:val="00565D93"/>
    <w:rsid w:val="00565DDB"/>
    <w:rsid w:val="00565FAC"/>
    <w:rsid w:val="005660F9"/>
    <w:rsid w:val="005665E2"/>
    <w:rsid w:val="00566663"/>
    <w:rsid w:val="00566678"/>
    <w:rsid w:val="0056675F"/>
    <w:rsid w:val="00566911"/>
    <w:rsid w:val="00566C9F"/>
    <w:rsid w:val="00567118"/>
    <w:rsid w:val="0056738B"/>
    <w:rsid w:val="005678E4"/>
    <w:rsid w:val="005678EC"/>
    <w:rsid w:val="005678F4"/>
    <w:rsid w:val="0056794F"/>
    <w:rsid w:val="00567AD7"/>
    <w:rsid w:val="00567DC7"/>
    <w:rsid w:val="00567EF6"/>
    <w:rsid w:val="00567F1B"/>
    <w:rsid w:val="0057005A"/>
    <w:rsid w:val="00570217"/>
    <w:rsid w:val="0057024E"/>
    <w:rsid w:val="0057041A"/>
    <w:rsid w:val="005704C3"/>
    <w:rsid w:val="005704D2"/>
    <w:rsid w:val="005704DB"/>
    <w:rsid w:val="0057054D"/>
    <w:rsid w:val="00570750"/>
    <w:rsid w:val="00570B27"/>
    <w:rsid w:val="00570CDD"/>
    <w:rsid w:val="00570DE6"/>
    <w:rsid w:val="00570EB7"/>
    <w:rsid w:val="00570F43"/>
    <w:rsid w:val="0057116B"/>
    <w:rsid w:val="005711A3"/>
    <w:rsid w:val="005711D8"/>
    <w:rsid w:val="0057129F"/>
    <w:rsid w:val="00571321"/>
    <w:rsid w:val="005713CA"/>
    <w:rsid w:val="00571584"/>
    <w:rsid w:val="005715FC"/>
    <w:rsid w:val="00571723"/>
    <w:rsid w:val="00571780"/>
    <w:rsid w:val="00571975"/>
    <w:rsid w:val="00571992"/>
    <w:rsid w:val="00571A30"/>
    <w:rsid w:val="00571B08"/>
    <w:rsid w:val="00571CF4"/>
    <w:rsid w:val="00571EAA"/>
    <w:rsid w:val="0057200C"/>
    <w:rsid w:val="005720DA"/>
    <w:rsid w:val="005721C4"/>
    <w:rsid w:val="005722C8"/>
    <w:rsid w:val="005723A7"/>
    <w:rsid w:val="00572448"/>
    <w:rsid w:val="00572479"/>
    <w:rsid w:val="0057252C"/>
    <w:rsid w:val="0057264B"/>
    <w:rsid w:val="00572AF3"/>
    <w:rsid w:val="00572C72"/>
    <w:rsid w:val="00572DD0"/>
    <w:rsid w:val="00572EA8"/>
    <w:rsid w:val="00572F4C"/>
    <w:rsid w:val="00573113"/>
    <w:rsid w:val="00573310"/>
    <w:rsid w:val="005733F6"/>
    <w:rsid w:val="00573401"/>
    <w:rsid w:val="00573587"/>
    <w:rsid w:val="00573646"/>
    <w:rsid w:val="0057366A"/>
    <w:rsid w:val="00573957"/>
    <w:rsid w:val="00573A5F"/>
    <w:rsid w:val="00573B77"/>
    <w:rsid w:val="00573C2C"/>
    <w:rsid w:val="00573F48"/>
    <w:rsid w:val="0057426B"/>
    <w:rsid w:val="00574329"/>
    <w:rsid w:val="00574551"/>
    <w:rsid w:val="0057476A"/>
    <w:rsid w:val="005747AD"/>
    <w:rsid w:val="00574B53"/>
    <w:rsid w:val="00574BB1"/>
    <w:rsid w:val="00574E2D"/>
    <w:rsid w:val="0057501C"/>
    <w:rsid w:val="00575252"/>
    <w:rsid w:val="0057525F"/>
    <w:rsid w:val="00575328"/>
    <w:rsid w:val="0057543B"/>
    <w:rsid w:val="0057556C"/>
    <w:rsid w:val="005756D1"/>
    <w:rsid w:val="0057580A"/>
    <w:rsid w:val="005759E2"/>
    <w:rsid w:val="00575A6F"/>
    <w:rsid w:val="00575ED1"/>
    <w:rsid w:val="00575ED3"/>
    <w:rsid w:val="005763B1"/>
    <w:rsid w:val="005763BF"/>
    <w:rsid w:val="005763D4"/>
    <w:rsid w:val="005765E5"/>
    <w:rsid w:val="0057669E"/>
    <w:rsid w:val="0057692D"/>
    <w:rsid w:val="0057699D"/>
    <w:rsid w:val="00576CA1"/>
    <w:rsid w:val="00577004"/>
    <w:rsid w:val="00577272"/>
    <w:rsid w:val="005773AC"/>
    <w:rsid w:val="00577456"/>
    <w:rsid w:val="00577589"/>
    <w:rsid w:val="0057764B"/>
    <w:rsid w:val="005776A8"/>
    <w:rsid w:val="00577990"/>
    <w:rsid w:val="00577AC1"/>
    <w:rsid w:val="00577F05"/>
    <w:rsid w:val="005801CC"/>
    <w:rsid w:val="005801FD"/>
    <w:rsid w:val="005804D4"/>
    <w:rsid w:val="00580520"/>
    <w:rsid w:val="005805F8"/>
    <w:rsid w:val="00580B62"/>
    <w:rsid w:val="00580B77"/>
    <w:rsid w:val="00580C20"/>
    <w:rsid w:val="00580C68"/>
    <w:rsid w:val="00580DA9"/>
    <w:rsid w:val="00581256"/>
    <w:rsid w:val="005812F2"/>
    <w:rsid w:val="00581333"/>
    <w:rsid w:val="00581688"/>
    <w:rsid w:val="005818B7"/>
    <w:rsid w:val="00581986"/>
    <w:rsid w:val="00582107"/>
    <w:rsid w:val="00582147"/>
    <w:rsid w:val="00582197"/>
    <w:rsid w:val="00582287"/>
    <w:rsid w:val="005822E0"/>
    <w:rsid w:val="005823A8"/>
    <w:rsid w:val="005823C4"/>
    <w:rsid w:val="0058241E"/>
    <w:rsid w:val="00582AD8"/>
    <w:rsid w:val="00582CD1"/>
    <w:rsid w:val="00582E02"/>
    <w:rsid w:val="005834C1"/>
    <w:rsid w:val="005835A5"/>
    <w:rsid w:val="005835C2"/>
    <w:rsid w:val="00583728"/>
    <w:rsid w:val="00583D39"/>
    <w:rsid w:val="00583E7E"/>
    <w:rsid w:val="0058419F"/>
    <w:rsid w:val="0058442E"/>
    <w:rsid w:val="0058456A"/>
    <w:rsid w:val="005845A3"/>
    <w:rsid w:val="005845E2"/>
    <w:rsid w:val="005847DA"/>
    <w:rsid w:val="005849D3"/>
    <w:rsid w:val="00584A0B"/>
    <w:rsid w:val="00584A70"/>
    <w:rsid w:val="00584E09"/>
    <w:rsid w:val="00584E33"/>
    <w:rsid w:val="00584EC9"/>
    <w:rsid w:val="0058504E"/>
    <w:rsid w:val="00585095"/>
    <w:rsid w:val="00585213"/>
    <w:rsid w:val="00585394"/>
    <w:rsid w:val="005853C6"/>
    <w:rsid w:val="0058543A"/>
    <w:rsid w:val="005855E3"/>
    <w:rsid w:val="005856F8"/>
    <w:rsid w:val="0058578F"/>
    <w:rsid w:val="00585792"/>
    <w:rsid w:val="0058580A"/>
    <w:rsid w:val="0058596A"/>
    <w:rsid w:val="0058599F"/>
    <w:rsid w:val="005859DA"/>
    <w:rsid w:val="00585AF4"/>
    <w:rsid w:val="00585BF1"/>
    <w:rsid w:val="00585C66"/>
    <w:rsid w:val="0058605B"/>
    <w:rsid w:val="005860FB"/>
    <w:rsid w:val="005862D3"/>
    <w:rsid w:val="005864B0"/>
    <w:rsid w:val="00586534"/>
    <w:rsid w:val="00586542"/>
    <w:rsid w:val="005865F5"/>
    <w:rsid w:val="0058663F"/>
    <w:rsid w:val="005867B9"/>
    <w:rsid w:val="00586A31"/>
    <w:rsid w:val="00586AF5"/>
    <w:rsid w:val="00586B83"/>
    <w:rsid w:val="00586C2A"/>
    <w:rsid w:val="00586D1E"/>
    <w:rsid w:val="00586D51"/>
    <w:rsid w:val="00586E79"/>
    <w:rsid w:val="00586EBF"/>
    <w:rsid w:val="005873C8"/>
    <w:rsid w:val="005874E9"/>
    <w:rsid w:val="00587740"/>
    <w:rsid w:val="005878D0"/>
    <w:rsid w:val="00587C11"/>
    <w:rsid w:val="00587CD5"/>
    <w:rsid w:val="00587EB8"/>
    <w:rsid w:val="00587F83"/>
    <w:rsid w:val="00590288"/>
    <w:rsid w:val="00590398"/>
    <w:rsid w:val="00590402"/>
    <w:rsid w:val="00590463"/>
    <w:rsid w:val="005905B5"/>
    <w:rsid w:val="00590873"/>
    <w:rsid w:val="0059113E"/>
    <w:rsid w:val="0059130B"/>
    <w:rsid w:val="00591379"/>
    <w:rsid w:val="00591589"/>
    <w:rsid w:val="005915B8"/>
    <w:rsid w:val="005916CC"/>
    <w:rsid w:val="005917FC"/>
    <w:rsid w:val="005918C9"/>
    <w:rsid w:val="005918DE"/>
    <w:rsid w:val="00591A1B"/>
    <w:rsid w:val="00591AFE"/>
    <w:rsid w:val="00591B83"/>
    <w:rsid w:val="00591D0B"/>
    <w:rsid w:val="00591E59"/>
    <w:rsid w:val="005925CF"/>
    <w:rsid w:val="005925D7"/>
    <w:rsid w:val="00592AEB"/>
    <w:rsid w:val="00592C41"/>
    <w:rsid w:val="00592D0A"/>
    <w:rsid w:val="005932B4"/>
    <w:rsid w:val="00593327"/>
    <w:rsid w:val="005937C2"/>
    <w:rsid w:val="005938BA"/>
    <w:rsid w:val="00593A5F"/>
    <w:rsid w:val="00593D17"/>
    <w:rsid w:val="00593E00"/>
    <w:rsid w:val="00593EE5"/>
    <w:rsid w:val="00594061"/>
    <w:rsid w:val="0059433F"/>
    <w:rsid w:val="0059451C"/>
    <w:rsid w:val="005945A7"/>
    <w:rsid w:val="00594991"/>
    <w:rsid w:val="00594CAB"/>
    <w:rsid w:val="00594D47"/>
    <w:rsid w:val="00594D53"/>
    <w:rsid w:val="00594E1B"/>
    <w:rsid w:val="00594EC2"/>
    <w:rsid w:val="00594F8E"/>
    <w:rsid w:val="00594FD0"/>
    <w:rsid w:val="00595170"/>
    <w:rsid w:val="00595338"/>
    <w:rsid w:val="005955BA"/>
    <w:rsid w:val="0059560D"/>
    <w:rsid w:val="00595612"/>
    <w:rsid w:val="00595697"/>
    <w:rsid w:val="00595A10"/>
    <w:rsid w:val="00595A60"/>
    <w:rsid w:val="00595C2F"/>
    <w:rsid w:val="005963FD"/>
    <w:rsid w:val="0059651E"/>
    <w:rsid w:val="00596646"/>
    <w:rsid w:val="00596932"/>
    <w:rsid w:val="00596B52"/>
    <w:rsid w:val="00596C0C"/>
    <w:rsid w:val="00596C17"/>
    <w:rsid w:val="00596E52"/>
    <w:rsid w:val="00597183"/>
    <w:rsid w:val="00597263"/>
    <w:rsid w:val="00597B07"/>
    <w:rsid w:val="00597C8D"/>
    <w:rsid w:val="00597D18"/>
    <w:rsid w:val="00597D4E"/>
    <w:rsid w:val="00597E41"/>
    <w:rsid w:val="00597E7C"/>
    <w:rsid w:val="00597F7B"/>
    <w:rsid w:val="005A00AF"/>
    <w:rsid w:val="005A04C9"/>
    <w:rsid w:val="005A0752"/>
    <w:rsid w:val="005A07A4"/>
    <w:rsid w:val="005A07C8"/>
    <w:rsid w:val="005A0962"/>
    <w:rsid w:val="005A0A3F"/>
    <w:rsid w:val="005A0AB1"/>
    <w:rsid w:val="005A0B94"/>
    <w:rsid w:val="005A0BE0"/>
    <w:rsid w:val="005A0F88"/>
    <w:rsid w:val="005A13B3"/>
    <w:rsid w:val="005A13E0"/>
    <w:rsid w:val="005A17D1"/>
    <w:rsid w:val="005A1CD6"/>
    <w:rsid w:val="005A1DA2"/>
    <w:rsid w:val="005A1DCA"/>
    <w:rsid w:val="005A1FC1"/>
    <w:rsid w:val="005A208E"/>
    <w:rsid w:val="005A23A6"/>
    <w:rsid w:val="005A2490"/>
    <w:rsid w:val="005A2642"/>
    <w:rsid w:val="005A2723"/>
    <w:rsid w:val="005A2C4B"/>
    <w:rsid w:val="005A2D9B"/>
    <w:rsid w:val="005A2DDA"/>
    <w:rsid w:val="005A2E38"/>
    <w:rsid w:val="005A2E57"/>
    <w:rsid w:val="005A334B"/>
    <w:rsid w:val="005A334C"/>
    <w:rsid w:val="005A3739"/>
    <w:rsid w:val="005A3A54"/>
    <w:rsid w:val="005A3D2D"/>
    <w:rsid w:val="005A3DE2"/>
    <w:rsid w:val="005A3E3C"/>
    <w:rsid w:val="005A3EA1"/>
    <w:rsid w:val="005A4291"/>
    <w:rsid w:val="005A4CB0"/>
    <w:rsid w:val="005A5119"/>
    <w:rsid w:val="005A5767"/>
    <w:rsid w:val="005A5916"/>
    <w:rsid w:val="005A5B0A"/>
    <w:rsid w:val="005A5C1C"/>
    <w:rsid w:val="005A6098"/>
    <w:rsid w:val="005A6224"/>
    <w:rsid w:val="005A64E0"/>
    <w:rsid w:val="005A6518"/>
    <w:rsid w:val="005A654C"/>
    <w:rsid w:val="005A65C8"/>
    <w:rsid w:val="005A67CA"/>
    <w:rsid w:val="005A6B49"/>
    <w:rsid w:val="005A6BAD"/>
    <w:rsid w:val="005A6C85"/>
    <w:rsid w:val="005A6D4E"/>
    <w:rsid w:val="005A6FDD"/>
    <w:rsid w:val="005A7465"/>
    <w:rsid w:val="005A75B8"/>
    <w:rsid w:val="005A75F1"/>
    <w:rsid w:val="005A7927"/>
    <w:rsid w:val="005A7D72"/>
    <w:rsid w:val="005A7DE8"/>
    <w:rsid w:val="005B027E"/>
    <w:rsid w:val="005B037A"/>
    <w:rsid w:val="005B0442"/>
    <w:rsid w:val="005B0652"/>
    <w:rsid w:val="005B0A39"/>
    <w:rsid w:val="005B0ACB"/>
    <w:rsid w:val="005B0DD7"/>
    <w:rsid w:val="005B0E54"/>
    <w:rsid w:val="005B115F"/>
    <w:rsid w:val="005B1248"/>
    <w:rsid w:val="005B136B"/>
    <w:rsid w:val="005B1538"/>
    <w:rsid w:val="005B17F6"/>
    <w:rsid w:val="005B193A"/>
    <w:rsid w:val="005B1AA2"/>
    <w:rsid w:val="005B1C5F"/>
    <w:rsid w:val="005B1D56"/>
    <w:rsid w:val="005B20E2"/>
    <w:rsid w:val="005B21FC"/>
    <w:rsid w:val="005B2205"/>
    <w:rsid w:val="005B257C"/>
    <w:rsid w:val="005B265B"/>
    <w:rsid w:val="005B28E8"/>
    <w:rsid w:val="005B2993"/>
    <w:rsid w:val="005B2A11"/>
    <w:rsid w:val="005B2A45"/>
    <w:rsid w:val="005B2E01"/>
    <w:rsid w:val="005B3110"/>
    <w:rsid w:val="005B3131"/>
    <w:rsid w:val="005B31F2"/>
    <w:rsid w:val="005B3391"/>
    <w:rsid w:val="005B3533"/>
    <w:rsid w:val="005B363C"/>
    <w:rsid w:val="005B3CF7"/>
    <w:rsid w:val="005B402B"/>
    <w:rsid w:val="005B408A"/>
    <w:rsid w:val="005B4609"/>
    <w:rsid w:val="005B465F"/>
    <w:rsid w:val="005B4AAC"/>
    <w:rsid w:val="005B4AAE"/>
    <w:rsid w:val="005B4AC3"/>
    <w:rsid w:val="005B4AF1"/>
    <w:rsid w:val="005B4DB8"/>
    <w:rsid w:val="005B4EE9"/>
    <w:rsid w:val="005B5066"/>
    <w:rsid w:val="005B52B6"/>
    <w:rsid w:val="005B55C2"/>
    <w:rsid w:val="005B55DD"/>
    <w:rsid w:val="005B5824"/>
    <w:rsid w:val="005B59CD"/>
    <w:rsid w:val="005B5AB9"/>
    <w:rsid w:val="005B5ABA"/>
    <w:rsid w:val="005B5D52"/>
    <w:rsid w:val="005B5DF5"/>
    <w:rsid w:val="005B62B8"/>
    <w:rsid w:val="005B6356"/>
    <w:rsid w:val="005B6533"/>
    <w:rsid w:val="005B6607"/>
    <w:rsid w:val="005B6790"/>
    <w:rsid w:val="005B68FE"/>
    <w:rsid w:val="005B6A3F"/>
    <w:rsid w:val="005B6A95"/>
    <w:rsid w:val="005B6B0D"/>
    <w:rsid w:val="005B6E74"/>
    <w:rsid w:val="005B7174"/>
    <w:rsid w:val="005B7378"/>
    <w:rsid w:val="005B7749"/>
    <w:rsid w:val="005B779B"/>
    <w:rsid w:val="005B7833"/>
    <w:rsid w:val="005B7AC9"/>
    <w:rsid w:val="005B7CC6"/>
    <w:rsid w:val="005B7D35"/>
    <w:rsid w:val="005B7F5A"/>
    <w:rsid w:val="005B7F81"/>
    <w:rsid w:val="005B7FC5"/>
    <w:rsid w:val="005C045B"/>
    <w:rsid w:val="005C0703"/>
    <w:rsid w:val="005C0962"/>
    <w:rsid w:val="005C10E5"/>
    <w:rsid w:val="005C127F"/>
    <w:rsid w:val="005C1444"/>
    <w:rsid w:val="005C1EB1"/>
    <w:rsid w:val="005C1EEC"/>
    <w:rsid w:val="005C208D"/>
    <w:rsid w:val="005C24D2"/>
    <w:rsid w:val="005C24D8"/>
    <w:rsid w:val="005C26AD"/>
    <w:rsid w:val="005C28A8"/>
    <w:rsid w:val="005C28BD"/>
    <w:rsid w:val="005C2B0C"/>
    <w:rsid w:val="005C2CEA"/>
    <w:rsid w:val="005C2E25"/>
    <w:rsid w:val="005C2F10"/>
    <w:rsid w:val="005C300D"/>
    <w:rsid w:val="005C30FF"/>
    <w:rsid w:val="005C3391"/>
    <w:rsid w:val="005C3411"/>
    <w:rsid w:val="005C343C"/>
    <w:rsid w:val="005C37BF"/>
    <w:rsid w:val="005C3A03"/>
    <w:rsid w:val="005C3A92"/>
    <w:rsid w:val="005C3DD4"/>
    <w:rsid w:val="005C40A0"/>
    <w:rsid w:val="005C4225"/>
    <w:rsid w:val="005C431D"/>
    <w:rsid w:val="005C44C9"/>
    <w:rsid w:val="005C4675"/>
    <w:rsid w:val="005C47A2"/>
    <w:rsid w:val="005C496F"/>
    <w:rsid w:val="005C5002"/>
    <w:rsid w:val="005C508C"/>
    <w:rsid w:val="005C5132"/>
    <w:rsid w:val="005C57FC"/>
    <w:rsid w:val="005C5964"/>
    <w:rsid w:val="005C5A01"/>
    <w:rsid w:val="005C5C3D"/>
    <w:rsid w:val="005C5CA1"/>
    <w:rsid w:val="005C5CA7"/>
    <w:rsid w:val="005C5D72"/>
    <w:rsid w:val="005C5E6B"/>
    <w:rsid w:val="005C6259"/>
    <w:rsid w:val="005C62E2"/>
    <w:rsid w:val="005C630D"/>
    <w:rsid w:val="005C6605"/>
    <w:rsid w:val="005C683B"/>
    <w:rsid w:val="005C6905"/>
    <w:rsid w:val="005C69D2"/>
    <w:rsid w:val="005C6C9D"/>
    <w:rsid w:val="005C6E38"/>
    <w:rsid w:val="005C731D"/>
    <w:rsid w:val="005C7412"/>
    <w:rsid w:val="005C743A"/>
    <w:rsid w:val="005C7544"/>
    <w:rsid w:val="005C7753"/>
    <w:rsid w:val="005C7A9E"/>
    <w:rsid w:val="005C7CCB"/>
    <w:rsid w:val="005C7D1E"/>
    <w:rsid w:val="005C7E6C"/>
    <w:rsid w:val="005C7FC3"/>
    <w:rsid w:val="005D0028"/>
    <w:rsid w:val="005D0072"/>
    <w:rsid w:val="005D01B7"/>
    <w:rsid w:val="005D01C0"/>
    <w:rsid w:val="005D0D52"/>
    <w:rsid w:val="005D0FD7"/>
    <w:rsid w:val="005D103D"/>
    <w:rsid w:val="005D1142"/>
    <w:rsid w:val="005D1702"/>
    <w:rsid w:val="005D19F5"/>
    <w:rsid w:val="005D1BF1"/>
    <w:rsid w:val="005D1DE1"/>
    <w:rsid w:val="005D235A"/>
    <w:rsid w:val="005D276C"/>
    <w:rsid w:val="005D27BE"/>
    <w:rsid w:val="005D27DE"/>
    <w:rsid w:val="005D2A99"/>
    <w:rsid w:val="005D2F52"/>
    <w:rsid w:val="005D2FDC"/>
    <w:rsid w:val="005D329D"/>
    <w:rsid w:val="005D35D8"/>
    <w:rsid w:val="005D35DB"/>
    <w:rsid w:val="005D37BE"/>
    <w:rsid w:val="005D39E5"/>
    <w:rsid w:val="005D3AA7"/>
    <w:rsid w:val="005D3C5A"/>
    <w:rsid w:val="005D3CA6"/>
    <w:rsid w:val="005D3E8F"/>
    <w:rsid w:val="005D3F03"/>
    <w:rsid w:val="005D4147"/>
    <w:rsid w:val="005D41D2"/>
    <w:rsid w:val="005D42E6"/>
    <w:rsid w:val="005D4693"/>
    <w:rsid w:val="005D4762"/>
    <w:rsid w:val="005D483F"/>
    <w:rsid w:val="005D4B6A"/>
    <w:rsid w:val="005D4C5C"/>
    <w:rsid w:val="005D4CA7"/>
    <w:rsid w:val="005D4D63"/>
    <w:rsid w:val="005D4DC6"/>
    <w:rsid w:val="005D4F5B"/>
    <w:rsid w:val="005D54A9"/>
    <w:rsid w:val="005D55F6"/>
    <w:rsid w:val="005D5902"/>
    <w:rsid w:val="005D5A9E"/>
    <w:rsid w:val="005D5C0C"/>
    <w:rsid w:val="005D5E9C"/>
    <w:rsid w:val="005D6085"/>
    <w:rsid w:val="005D63DF"/>
    <w:rsid w:val="005D64CF"/>
    <w:rsid w:val="005D66FC"/>
    <w:rsid w:val="005D6768"/>
    <w:rsid w:val="005D6910"/>
    <w:rsid w:val="005D693E"/>
    <w:rsid w:val="005D6980"/>
    <w:rsid w:val="005D69A3"/>
    <w:rsid w:val="005D69E2"/>
    <w:rsid w:val="005D6F84"/>
    <w:rsid w:val="005D73D7"/>
    <w:rsid w:val="005D7769"/>
    <w:rsid w:val="005D77A3"/>
    <w:rsid w:val="005D7A24"/>
    <w:rsid w:val="005D7AD8"/>
    <w:rsid w:val="005D7EE3"/>
    <w:rsid w:val="005D7EFC"/>
    <w:rsid w:val="005D7FE6"/>
    <w:rsid w:val="005E01A1"/>
    <w:rsid w:val="005E0367"/>
    <w:rsid w:val="005E055E"/>
    <w:rsid w:val="005E05B2"/>
    <w:rsid w:val="005E061C"/>
    <w:rsid w:val="005E07E8"/>
    <w:rsid w:val="005E0BC0"/>
    <w:rsid w:val="005E0C4F"/>
    <w:rsid w:val="005E0ED7"/>
    <w:rsid w:val="005E0F1C"/>
    <w:rsid w:val="005E109A"/>
    <w:rsid w:val="005E1156"/>
    <w:rsid w:val="005E13F5"/>
    <w:rsid w:val="005E154C"/>
    <w:rsid w:val="005E15B6"/>
    <w:rsid w:val="005E17A9"/>
    <w:rsid w:val="005E1B3C"/>
    <w:rsid w:val="005E1D27"/>
    <w:rsid w:val="005E21D1"/>
    <w:rsid w:val="005E249A"/>
    <w:rsid w:val="005E2547"/>
    <w:rsid w:val="005E2653"/>
    <w:rsid w:val="005E2696"/>
    <w:rsid w:val="005E286E"/>
    <w:rsid w:val="005E2E39"/>
    <w:rsid w:val="005E2FE5"/>
    <w:rsid w:val="005E3571"/>
    <w:rsid w:val="005E37A7"/>
    <w:rsid w:val="005E3CF8"/>
    <w:rsid w:val="005E3F2D"/>
    <w:rsid w:val="005E4257"/>
    <w:rsid w:val="005E4293"/>
    <w:rsid w:val="005E43D0"/>
    <w:rsid w:val="005E4653"/>
    <w:rsid w:val="005E48A7"/>
    <w:rsid w:val="005E4A82"/>
    <w:rsid w:val="005E4AC4"/>
    <w:rsid w:val="005E50BD"/>
    <w:rsid w:val="005E581A"/>
    <w:rsid w:val="005E5A3E"/>
    <w:rsid w:val="005E5CE6"/>
    <w:rsid w:val="005E5D17"/>
    <w:rsid w:val="005E5F3C"/>
    <w:rsid w:val="005E6142"/>
    <w:rsid w:val="005E62BA"/>
    <w:rsid w:val="005E63A3"/>
    <w:rsid w:val="005E6410"/>
    <w:rsid w:val="005E68A4"/>
    <w:rsid w:val="005E68C3"/>
    <w:rsid w:val="005E69EC"/>
    <w:rsid w:val="005E6AEF"/>
    <w:rsid w:val="005E6C9F"/>
    <w:rsid w:val="005E6D80"/>
    <w:rsid w:val="005E6E97"/>
    <w:rsid w:val="005E70AA"/>
    <w:rsid w:val="005E7352"/>
    <w:rsid w:val="005E73C1"/>
    <w:rsid w:val="005E7475"/>
    <w:rsid w:val="005E7493"/>
    <w:rsid w:val="005E7809"/>
    <w:rsid w:val="005E781A"/>
    <w:rsid w:val="005E7936"/>
    <w:rsid w:val="005E7AE4"/>
    <w:rsid w:val="005E7C6F"/>
    <w:rsid w:val="005F015F"/>
    <w:rsid w:val="005F0182"/>
    <w:rsid w:val="005F06F6"/>
    <w:rsid w:val="005F07FA"/>
    <w:rsid w:val="005F0946"/>
    <w:rsid w:val="005F0957"/>
    <w:rsid w:val="005F09D7"/>
    <w:rsid w:val="005F0B81"/>
    <w:rsid w:val="005F0D31"/>
    <w:rsid w:val="005F0EC8"/>
    <w:rsid w:val="005F127F"/>
    <w:rsid w:val="005F1452"/>
    <w:rsid w:val="005F159C"/>
    <w:rsid w:val="005F15F9"/>
    <w:rsid w:val="005F1BFC"/>
    <w:rsid w:val="005F1C9A"/>
    <w:rsid w:val="005F1E03"/>
    <w:rsid w:val="005F1E33"/>
    <w:rsid w:val="005F205C"/>
    <w:rsid w:val="005F2634"/>
    <w:rsid w:val="005F271C"/>
    <w:rsid w:val="005F272C"/>
    <w:rsid w:val="005F27FE"/>
    <w:rsid w:val="005F28FC"/>
    <w:rsid w:val="005F2ACB"/>
    <w:rsid w:val="005F2AEF"/>
    <w:rsid w:val="005F2C5C"/>
    <w:rsid w:val="005F2D84"/>
    <w:rsid w:val="005F2F8A"/>
    <w:rsid w:val="005F2FF0"/>
    <w:rsid w:val="005F3344"/>
    <w:rsid w:val="005F34E5"/>
    <w:rsid w:val="005F350A"/>
    <w:rsid w:val="005F397D"/>
    <w:rsid w:val="005F4107"/>
    <w:rsid w:val="005F416A"/>
    <w:rsid w:val="005F4232"/>
    <w:rsid w:val="005F4364"/>
    <w:rsid w:val="005F4459"/>
    <w:rsid w:val="005F44BE"/>
    <w:rsid w:val="005F45A9"/>
    <w:rsid w:val="005F4678"/>
    <w:rsid w:val="005F4707"/>
    <w:rsid w:val="005F51C4"/>
    <w:rsid w:val="005F5476"/>
    <w:rsid w:val="005F579F"/>
    <w:rsid w:val="005F5B70"/>
    <w:rsid w:val="005F5CBC"/>
    <w:rsid w:val="005F5DB7"/>
    <w:rsid w:val="005F5DCC"/>
    <w:rsid w:val="005F5DF3"/>
    <w:rsid w:val="005F5E20"/>
    <w:rsid w:val="005F5E94"/>
    <w:rsid w:val="005F5EC4"/>
    <w:rsid w:val="005F6135"/>
    <w:rsid w:val="005F623C"/>
    <w:rsid w:val="005F6321"/>
    <w:rsid w:val="005F648A"/>
    <w:rsid w:val="005F6519"/>
    <w:rsid w:val="005F669E"/>
    <w:rsid w:val="005F671A"/>
    <w:rsid w:val="005F68B4"/>
    <w:rsid w:val="005F6D16"/>
    <w:rsid w:val="005F6FAE"/>
    <w:rsid w:val="005F712B"/>
    <w:rsid w:val="005F7131"/>
    <w:rsid w:val="005F727C"/>
    <w:rsid w:val="005F7338"/>
    <w:rsid w:val="005F73E5"/>
    <w:rsid w:val="005F782B"/>
    <w:rsid w:val="005F7B77"/>
    <w:rsid w:val="005F7C6F"/>
    <w:rsid w:val="005F7CAC"/>
    <w:rsid w:val="00600115"/>
    <w:rsid w:val="006001E4"/>
    <w:rsid w:val="0060023F"/>
    <w:rsid w:val="0060035D"/>
    <w:rsid w:val="006003A0"/>
    <w:rsid w:val="00600808"/>
    <w:rsid w:val="00600BF4"/>
    <w:rsid w:val="00600C65"/>
    <w:rsid w:val="00600D2A"/>
    <w:rsid w:val="00601097"/>
    <w:rsid w:val="00601330"/>
    <w:rsid w:val="00601730"/>
    <w:rsid w:val="00601915"/>
    <w:rsid w:val="00601C7C"/>
    <w:rsid w:val="00601DE9"/>
    <w:rsid w:val="00601DF1"/>
    <w:rsid w:val="00601E57"/>
    <w:rsid w:val="00601E5A"/>
    <w:rsid w:val="00602007"/>
    <w:rsid w:val="00602034"/>
    <w:rsid w:val="00602260"/>
    <w:rsid w:val="006022D9"/>
    <w:rsid w:val="0060234E"/>
    <w:rsid w:val="00602375"/>
    <w:rsid w:val="00602652"/>
    <w:rsid w:val="00602877"/>
    <w:rsid w:val="006029A8"/>
    <w:rsid w:val="006029AF"/>
    <w:rsid w:val="00602C05"/>
    <w:rsid w:val="00602CCF"/>
    <w:rsid w:val="00602EE7"/>
    <w:rsid w:val="00602F76"/>
    <w:rsid w:val="0060315D"/>
    <w:rsid w:val="0060366F"/>
    <w:rsid w:val="0060387A"/>
    <w:rsid w:val="0060390D"/>
    <w:rsid w:val="00603BF0"/>
    <w:rsid w:val="00604081"/>
    <w:rsid w:val="006040AE"/>
    <w:rsid w:val="00604453"/>
    <w:rsid w:val="00604A99"/>
    <w:rsid w:val="00604D48"/>
    <w:rsid w:val="00604DC8"/>
    <w:rsid w:val="0060503F"/>
    <w:rsid w:val="006051CD"/>
    <w:rsid w:val="00605204"/>
    <w:rsid w:val="00605438"/>
    <w:rsid w:val="00605471"/>
    <w:rsid w:val="0060559C"/>
    <w:rsid w:val="006055C7"/>
    <w:rsid w:val="0060598D"/>
    <w:rsid w:val="00605A53"/>
    <w:rsid w:val="00605B18"/>
    <w:rsid w:val="00605CB5"/>
    <w:rsid w:val="00605CBA"/>
    <w:rsid w:val="00605D8D"/>
    <w:rsid w:val="00605E84"/>
    <w:rsid w:val="00605F62"/>
    <w:rsid w:val="00605F8D"/>
    <w:rsid w:val="00605F93"/>
    <w:rsid w:val="00605FE5"/>
    <w:rsid w:val="00606313"/>
    <w:rsid w:val="00606732"/>
    <w:rsid w:val="006069D6"/>
    <w:rsid w:val="00606B6E"/>
    <w:rsid w:val="00606E58"/>
    <w:rsid w:val="00606E84"/>
    <w:rsid w:val="00606F2C"/>
    <w:rsid w:val="00606FC5"/>
    <w:rsid w:val="0060715F"/>
    <w:rsid w:val="006071FF"/>
    <w:rsid w:val="00607285"/>
    <w:rsid w:val="006073F2"/>
    <w:rsid w:val="0060747B"/>
    <w:rsid w:val="0060748A"/>
    <w:rsid w:val="006074F6"/>
    <w:rsid w:val="0060760B"/>
    <w:rsid w:val="006076EC"/>
    <w:rsid w:val="006077F2"/>
    <w:rsid w:val="00607BBA"/>
    <w:rsid w:val="00607C94"/>
    <w:rsid w:val="0061002A"/>
    <w:rsid w:val="0061014A"/>
    <w:rsid w:val="00610199"/>
    <w:rsid w:val="0061033E"/>
    <w:rsid w:val="00610398"/>
    <w:rsid w:val="0061039B"/>
    <w:rsid w:val="006103C8"/>
    <w:rsid w:val="00610533"/>
    <w:rsid w:val="00610AC7"/>
    <w:rsid w:val="00610CA3"/>
    <w:rsid w:val="00610CC5"/>
    <w:rsid w:val="00610D5E"/>
    <w:rsid w:val="00610FDB"/>
    <w:rsid w:val="00611141"/>
    <w:rsid w:val="006112B5"/>
    <w:rsid w:val="00611314"/>
    <w:rsid w:val="00611745"/>
    <w:rsid w:val="00611771"/>
    <w:rsid w:val="0061177B"/>
    <w:rsid w:val="006117DC"/>
    <w:rsid w:val="00611909"/>
    <w:rsid w:val="00611932"/>
    <w:rsid w:val="00611A28"/>
    <w:rsid w:val="00611C27"/>
    <w:rsid w:val="006122DA"/>
    <w:rsid w:val="0061231D"/>
    <w:rsid w:val="00612356"/>
    <w:rsid w:val="00612519"/>
    <w:rsid w:val="006126D3"/>
    <w:rsid w:val="00612716"/>
    <w:rsid w:val="0061272A"/>
    <w:rsid w:val="0061280B"/>
    <w:rsid w:val="006130A1"/>
    <w:rsid w:val="006130D9"/>
    <w:rsid w:val="00613123"/>
    <w:rsid w:val="00613410"/>
    <w:rsid w:val="00613430"/>
    <w:rsid w:val="00613581"/>
    <w:rsid w:val="00613652"/>
    <w:rsid w:val="006136C0"/>
    <w:rsid w:val="006138AE"/>
    <w:rsid w:val="006139A3"/>
    <w:rsid w:val="00613C07"/>
    <w:rsid w:val="00613C3F"/>
    <w:rsid w:val="006141F4"/>
    <w:rsid w:val="006143E9"/>
    <w:rsid w:val="00614605"/>
    <w:rsid w:val="0061467F"/>
    <w:rsid w:val="006146B9"/>
    <w:rsid w:val="006146BB"/>
    <w:rsid w:val="006146FE"/>
    <w:rsid w:val="00614AC9"/>
    <w:rsid w:val="00614B0B"/>
    <w:rsid w:val="00614DCB"/>
    <w:rsid w:val="00614F12"/>
    <w:rsid w:val="00614FDD"/>
    <w:rsid w:val="0061500F"/>
    <w:rsid w:val="006150FF"/>
    <w:rsid w:val="00615226"/>
    <w:rsid w:val="006153EC"/>
    <w:rsid w:val="006156D4"/>
    <w:rsid w:val="0061574B"/>
    <w:rsid w:val="00615A26"/>
    <w:rsid w:val="00615D2F"/>
    <w:rsid w:val="006161C1"/>
    <w:rsid w:val="006162EF"/>
    <w:rsid w:val="0061638F"/>
    <w:rsid w:val="00616568"/>
    <w:rsid w:val="0061663B"/>
    <w:rsid w:val="0061697D"/>
    <w:rsid w:val="00616C02"/>
    <w:rsid w:val="00616C04"/>
    <w:rsid w:val="00617008"/>
    <w:rsid w:val="006170BE"/>
    <w:rsid w:val="006170C1"/>
    <w:rsid w:val="00617721"/>
    <w:rsid w:val="006177BD"/>
    <w:rsid w:val="00617970"/>
    <w:rsid w:val="00617A88"/>
    <w:rsid w:val="00617AC1"/>
    <w:rsid w:val="0062023A"/>
    <w:rsid w:val="00620591"/>
    <w:rsid w:val="00620799"/>
    <w:rsid w:val="006207F1"/>
    <w:rsid w:val="006208EA"/>
    <w:rsid w:val="00620AAE"/>
    <w:rsid w:val="00620AC2"/>
    <w:rsid w:val="00620B7D"/>
    <w:rsid w:val="00621534"/>
    <w:rsid w:val="0062180D"/>
    <w:rsid w:val="0062186F"/>
    <w:rsid w:val="006218D6"/>
    <w:rsid w:val="00621A06"/>
    <w:rsid w:val="00621AA3"/>
    <w:rsid w:val="00621BEE"/>
    <w:rsid w:val="00621CF7"/>
    <w:rsid w:val="00621F65"/>
    <w:rsid w:val="006220C2"/>
    <w:rsid w:val="0062212F"/>
    <w:rsid w:val="006224B8"/>
    <w:rsid w:val="006227A3"/>
    <w:rsid w:val="00622969"/>
    <w:rsid w:val="00622AB2"/>
    <w:rsid w:val="00622C0E"/>
    <w:rsid w:val="00622E9C"/>
    <w:rsid w:val="00622F09"/>
    <w:rsid w:val="0062306B"/>
    <w:rsid w:val="006233F9"/>
    <w:rsid w:val="006234C5"/>
    <w:rsid w:val="00623760"/>
    <w:rsid w:val="00623831"/>
    <w:rsid w:val="00623868"/>
    <w:rsid w:val="00623F9F"/>
    <w:rsid w:val="00623FF0"/>
    <w:rsid w:val="00624B01"/>
    <w:rsid w:val="00624F9C"/>
    <w:rsid w:val="00625048"/>
    <w:rsid w:val="006252A7"/>
    <w:rsid w:val="00625373"/>
    <w:rsid w:val="00625790"/>
    <w:rsid w:val="00625F14"/>
    <w:rsid w:val="00625F65"/>
    <w:rsid w:val="00626010"/>
    <w:rsid w:val="00626516"/>
    <w:rsid w:val="00626558"/>
    <w:rsid w:val="006266A0"/>
    <w:rsid w:val="006266CA"/>
    <w:rsid w:val="006266DB"/>
    <w:rsid w:val="00626800"/>
    <w:rsid w:val="00626CE1"/>
    <w:rsid w:val="00626E7C"/>
    <w:rsid w:val="00626EBC"/>
    <w:rsid w:val="00626EE6"/>
    <w:rsid w:val="0062701C"/>
    <w:rsid w:val="006270D5"/>
    <w:rsid w:val="006273BF"/>
    <w:rsid w:val="0062744B"/>
    <w:rsid w:val="00627574"/>
    <w:rsid w:val="006277D7"/>
    <w:rsid w:val="0062786D"/>
    <w:rsid w:val="0062787A"/>
    <w:rsid w:val="0062788F"/>
    <w:rsid w:val="006278A8"/>
    <w:rsid w:val="00627962"/>
    <w:rsid w:val="00627AC6"/>
    <w:rsid w:val="00627B60"/>
    <w:rsid w:val="00627CB2"/>
    <w:rsid w:val="00627D3A"/>
    <w:rsid w:val="00627D3C"/>
    <w:rsid w:val="00630194"/>
    <w:rsid w:val="0063019A"/>
    <w:rsid w:val="0063023D"/>
    <w:rsid w:val="006302A9"/>
    <w:rsid w:val="0063054D"/>
    <w:rsid w:val="00630620"/>
    <w:rsid w:val="00630869"/>
    <w:rsid w:val="00630923"/>
    <w:rsid w:val="0063097B"/>
    <w:rsid w:val="00630B53"/>
    <w:rsid w:val="00630C08"/>
    <w:rsid w:val="00630D4E"/>
    <w:rsid w:val="00630E47"/>
    <w:rsid w:val="00630FE0"/>
    <w:rsid w:val="00631252"/>
    <w:rsid w:val="006312B0"/>
    <w:rsid w:val="006315F2"/>
    <w:rsid w:val="00631833"/>
    <w:rsid w:val="00631843"/>
    <w:rsid w:val="00632211"/>
    <w:rsid w:val="00632226"/>
    <w:rsid w:val="00632342"/>
    <w:rsid w:val="006323C2"/>
    <w:rsid w:val="006325A1"/>
    <w:rsid w:val="006326D0"/>
    <w:rsid w:val="00632806"/>
    <w:rsid w:val="0063281A"/>
    <w:rsid w:val="00632A02"/>
    <w:rsid w:val="00632B4D"/>
    <w:rsid w:val="00632BA6"/>
    <w:rsid w:val="00632C02"/>
    <w:rsid w:val="006332BB"/>
    <w:rsid w:val="006334C6"/>
    <w:rsid w:val="006336C9"/>
    <w:rsid w:val="00633708"/>
    <w:rsid w:val="00633989"/>
    <w:rsid w:val="006339D9"/>
    <w:rsid w:val="00633AC4"/>
    <w:rsid w:val="00633C6F"/>
    <w:rsid w:val="00633E18"/>
    <w:rsid w:val="00633E9B"/>
    <w:rsid w:val="00634055"/>
    <w:rsid w:val="006340C7"/>
    <w:rsid w:val="006349DB"/>
    <w:rsid w:val="00634AAB"/>
    <w:rsid w:val="00634AE4"/>
    <w:rsid w:val="00634D46"/>
    <w:rsid w:val="00634F50"/>
    <w:rsid w:val="0063564B"/>
    <w:rsid w:val="00635701"/>
    <w:rsid w:val="0063581C"/>
    <w:rsid w:val="0063599C"/>
    <w:rsid w:val="006359AB"/>
    <w:rsid w:val="00635F35"/>
    <w:rsid w:val="006360AC"/>
    <w:rsid w:val="006361EB"/>
    <w:rsid w:val="00636536"/>
    <w:rsid w:val="006367C7"/>
    <w:rsid w:val="00636986"/>
    <w:rsid w:val="006369FF"/>
    <w:rsid w:val="00636A0B"/>
    <w:rsid w:val="00636A8A"/>
    <w:rsid w:val="00636B2E"/>
    <w:rsid w:val="00636C6C"/>
    <w:rsid w:val="00636D26"/>
    <w:rsid w:val="00636FD4"/>
    <w:rsid w:val="00637060"/>
    <w:rsid w:val="00637165"/>
    <w:rsid w:val="00637392"/>
    <w:rsid w:val="006373CC"/>
    <w:rsid w:val="006375AC"/>
    <w:rsid w:val="006375DA"/>
    <w:rsid w:val="0063775D"/>
    <w:rsid w:val="0063782B"/>
    <w:rsid w:val="00637867"/>
    <w:rsid w:val="006401AC"/>
    <w:rsid w:val="00640325"/>
    <w:rsid w:val="00640788"/>
    <w:rsid w:val="006409A1"/>
    <w:rsid w:val="00640C6F"/>
    <w:rsid w:val="00640DE5"/>
    <w:rsid w:val="00640E6A"/>
    <w:rsid w:val="00640EC7"/>
    <w:rsid w:val="006410C8"/>
    <w:rsid w:val="0064118D"/>
    <w:rsid w:val="006413A1"/>
    <w:rsid w:val="006413D6"/>
    <w:rsid w:val="006417F6"/>
    <w:rsid w:val="006418FB"/>
    <w:rsid w:val="00641A58"/>
    <w:rsid w:val="00641CAF"/>
    <w:rsid w:val="00641E14"/>
    <w:rsid w:val="00641E80"/>
    <w:rsid w:val="00641EA9"/>
    <w:rsid w:val="006420DF"/>
    <w:rsid w:val="006420ED"/>
    <w:rsid w:val="006421A7"/>
    <w:rsid w:val="0064226A"/>
    <w:rsid w:val="0064279F"/>
    <w:rsid w:val="00642A4D"/>
    <w:rsid w:val="00642AD7"/>
    <w:rsid w:val="00642AFE"/>
    <w:rsid w:val="00642CBC"/>
    <w:rsid w:val="00642D43"/>
    <w:rsid w:val="00643091"/>
    <w:rsid w:val="0064324E"/>
    <w:rsid w:val="006433B8"/>
    <w:rsid w:val="00643403"/>
    <w:rsid w:val="00643A67"/>
    <w:rsid w:val="00643B41"/>
    <w:rsid w:val="00644223"/>
    <w:rsid w:val="00644379"/>
    <w:rsid w:val="006448A9"/>
    <w:rsid w:val="00644A8B"/>
    <w:rsid w:val="00644BFE"/>
    <w:rsid w:val="00644C28"/>
    <w:rsid w:val="00645013"/>
    <w:rsid w:val="006451A3"/>
    <w:rsid w:val="006452BE"/>
    <w:rsid w:val="0064545A"/>
    <w:rsid w:val="006455BA"/>
    <w:rsid w:val="0064581D"/>
    <w:rsid w:val="00645875"/>
    <w:rsid w:val="00645A5E"/>
    <w:rsid w:val="00645B63"/>
    <w:rsid w:val="00645B6A"/>
    <w:rsid w:val="00645DC9"/>
    <w:rsid w:val="00645F20"/>
    <w:rsid w:val="00646058"/>
    <w:rsid w:val="00646396"/>
    <w:rsid w:val="006465DC"/>
    <w:rsid w:val="006466E0"/>
    <w:rsid w:val="0064682F"/>
    <w:rsid w:val="00646979"/>
    <w:rsid w:val="00646B63"/>
    <w:rsid w:val="00646BCD"/>
    <w:rsid w:val="00646CD3"/>
    <w:rsid w:val="00646DD9"/>
    <w:rsid w:val="00646E14"/>
    <w:rsid w:val="00646F8D"/>
    <w:rsid w:val="00647001"/>
    <w:rsid w:val="006470EB"/>
    <w:rsid w:val="00647453"/>
    <w:rsid w:val="00647564"/>
    <w:rsid w:val="006475DA"/>
    <w:rsid w:val="00647648"/>
    <w:rsid w:val="00647ABB"/>
    <w:rsid w:val="00647AC3"/>
    <w:rsid w:val="00647BA9"/>
    <w:rsid w:val="00647CB2"/>
    <w:rsid w:val="00650105"/>
    <w:rsid w:val="0065027C"/>
    <w:rsid w:val="006503B7"/>
    <w:rsid w:val="00650576"/>
    <w:rsid w:val="00650902"/>
    <w:rsid w:val="00650A56"/>
    <w:rsid w:val="00650B22"/>
    <w:rsid w:val="00650BDD"/>
    <w:rsid w:val="00650DAF"/>
    <w:rsid w:val="00650F3B"/>
    <w:rsid w:val="00650FC8"/>
    <w:rsid w:val="00650FF1"/>
    <w:rsid w:val="00651267"/>
    <w:rsid w:val="00651742"/>
    <w:rsid w:val="006517EB"/>
    <w:rsid w:val="00651829"/>
    <w:rsid w:val="0065185B"/>
    <w:rsid w:val="006519F1"/>
    <w:rsid w:val="00651D80"/>
    <w:rsid w:val="00651EC1"/>
    <w:rsid w:val="00651FA0"/>
    <w:rsid w:val="006521F8"/>
    <w:rsid w:val="0065228A"/>
    <w:rsid w:val="006522A5"/>
    <w:rsid w:val="0065246A"/>
    <w:rsid w:val="006527FA"/>
    <w:rsid w:val="0065297D"/>
    <w:rsid w:val="00652B08"/>
    <w:rsid w:val="00652EDB"/>
    <w:rsid w:val="00652FDE"/>
    <w:rsid w:val="00653021"/>
    <w:rsid w:val="00653043"/>
    <w:rsid w:val="00653223"/>
    <w:rsid w:val="00653891"/>
    <w:rsid w:val="006538F6"/>
    <w:rsid w:val="006539B5"/>
    <w:rsid w:val="006539CA"/>
    <w:rsid w:val="00653E92"/>
    <w:rsid w:val="00653EF1"/>
    <w:rsid w:val="006540CC"/>
    <w:rsid w:val="006542F2"/>
    <w:rsid w:val="00654454"/>
    <w:rsid w:val="0065472A"/>
    <w:rsid w:val="006547EF"/>
    <w:rsid w:val="0065482A"/>
    <w:rsid w:val="00654943"/>
    <w:rsid w:val="00654C08"/>
    <w:rsid w:val="00654CC4"/>
    <w:rsid w:val="00654F20"/>
    <w:rsid w:val="00654FF7"/>
    <w:rsid w:val="006551E1"/>
    <w:rsid w:val="006552D7"/>
    <w:rsid w:val="006554CB"/>
    <w:rsid w:val="006554D5"/>
    <w:rsid w:val="00655756"/>
    <w:rsid w:val="00655766"/>
    <w:rsid w:val="00655991"/>
    <w:rsid w:val="00655A2D"/>
    <w:rsid w:val="00655B33"/>
    <w:rsid w:val="00655D65"/>
    <w:rsid w:val="00655D6E"/>
    <w:rsid w:val="00655D97"/>
    <w:rsid w:val="00655DAF"/>
    <w:rsid w:val="00655DE5"/>
    <w:rsid w:val="00655EF8"/>
    <w:rsid w:val="00656146"/>
    <w:rsid w:val="0065628E"/>
    <w:rsid w:val="0065682F"/>
    <w:rsid w:val="006568ED"/>
    <w:rsid w:val="00656A23"/>
    <w:rsid w:val="00656BD5"/>
    <w:rsid w:val="00656F4A"/>
    <w:rsid w:val="00657045"/>
    <w:rsid w:val="00657444"/>
    <w:rsid w:val="0065752D"/>
    <w:rsid w:val="006578E5"/>
    <w:rsid w:val="00657B74"/>
    <w:rsid w:val="00657C20"/>
    <w:rsid w:val="00657F41"/>
    <w:rsid w:val="006600F8"/>
    <w:rsid w:val="00660391"/>
    <w:rsid w:val="006603A5"/>
    <w:rsid w:val="006604E7"/>
    <w:rsid w:val="00660656"/>
    <w:rsid w:val="00660687"/>
    <w:rsid w:val="006606AD"/>
    <w:rsid w:val="00660792"/>
    <w:rsid w:val="00660956"/>
    <w:rsid w:val="00660A59"/>
    <w:rsid w:val="00660D3E"/>
    <w:rsid w:val="00660DD6"/>
    <w:rsid w:val="00661069"/>
    <w:rsid w:val="0066120C"/>
    <w:rsid w:val="006614AA"/>
    <w:rsid w:val="0066155E"/>
    <w:rsid w:val="006615DE"/>
    <w:rsid w:val="0066181A"/>
    <w:rsid w:val="006619EF"/>
    <w:rsid w:val="00661A42"/>
    <w:rsid w:val="00661AEB"/>
    <w:rsid w:val="00661D97"/>
    <w:rsid w:val="00661FDF"/>
    <w:rsid w:val="006621E9"/>
    <w:rsid w:val="00662318"/>
    <w:rsid w:val="0066253E"/>
    <w:rsid w:val="00662566"/>
    <w:rsid w:val="00662681"/>
    <w:rsid w:val="006626AE"/>
    <w:rsid w:val="006626EB"/>
    <w:rsid w:val="006627F6"/>
    <w:rsid w:val="0066295F"/>
    <w:rsid w:val="006629D0"/>
    <w:rsid w:val="00662ABA"/>
    <w:rsid w:val="00662AFE"/>
    <w:rsid w:val="00662D71"/>
    <w:rsid w:val="00662DE5"/>
    <w:rsid w:val="00662DEE"/>
    <w:rsid w:val="00662E5B"/>
    <w:rsid w:val="0066328D"/>
    <w:rsid w:val="00663298"/>
    <w:rsid w:val="006636A5"/>
    <w:rsid w:val="0066382F"/>
    <w:rsid w:val="00663887"/>
    <w:rsid w:val="00663AC9"/>
    <w:rsid w:val="00663CE6"/>
    <w:rsid w:val="00663DEB"/>
    <w:rsid w:val="006640CC"/>
    <w:rsid w:val="006640FA"/>
    <w:rsid w:val="00664738"/>
    <w:rsid w:val="006648A0"/>
    <w:rsid w:val="006648ED"/>
    <w:rsid w:val="006649E5"/>
    <w:rsid w:val="00664C3C"/>
    <w:rsid w:val="00664C8A"/>
    <w:rsid w:val="00665142"/>
    <w:rsid w:val="00665244"/>
    <w:rsid w:val="00665353"/>
    <w:rsid w:val="0066547E"/>
    <w:rsid w:val="006655BC"/>
    <w:rsid w:val="006655C8"/>
    <w:rsid w:val="0066563E"/>
    <w:rsid w:val="006658BD"/>
    <w:rsid w:val="00665A15"/>
    <w:rsid w:val="00665ADE"/>
    <w:rsid w:val="00665D81"/>
    <w:rsid w:val="00665FA3"/>
    <w:rsid w:val="0066658A"/>
    <w:rsid w:val="0066694A"/>
    <w:rsid w:val="00666B0E"/>
    <w:rsid w:val="00666BD6"/>
    <w:rsid w:val="00666BDF"/>
    <w:rsid w:val="00666CF0"/>
    <w:rsid w:val="00666EB2"/>
    <w:rsid w:val="00666F3D"/>
    <w:rsid w:val="00666FF2"/>
    <w:rsid w:val="00667004"/>
    <w:rsid w:val="0066709C"/>
    <w:rsid w:val="00667393"/>
    <w:rsid w:val="006673D8"/>
    <w:rsid w:val="0066772E"/>
    <w:rsid w:val="00667773"/>
    <w:rsid w:val="006677DC"/>
    <w:rsid w:val="00667833"/>
    <w:rsid w:val="006678EF"/>
    <w:rsid w:val="00667953"/>
    <w:rsid w:val="006679FC"/>
    <w:rsid w:val="00667A01"/>
    <w:rsid w:val="00670540"/>
    <w:rsid w:val="00670726"/>
    <w:rsid w:val="00670A7B"/>
    <w:rsid w:val="00670AB8"/>
    <w:rsid w:val="00670BA4"/>
    <w:rsid w:val="00670D4D"/>
    <w:rsid w:val="00670D57"/>
    <w:rsid w:val="00670ED7"/>
    <w:rsid w:val="00670FB8"/>
    <w:rsid w:val="0067127A"/>
    <w:rsid w:val="00671283"/>
    <w:rsid w:val="00671318"/>
    <w:rsid w:val="00671441"/>
    <w:rsid w:val="0067146C"/>
    <w:rsid w:val="006715FA"/>
    <w:rsid w:val="00671A43"/>
    <w:rsid w:val="00671B49"/>
    <w:rsid w:val="00671E99"/>
    <w:rsid w:val="00671F8D"/>
    <w:rsid w:val="006722E4"/>
    <w:rsid w:val="006729BD"/>
    <w:rsid w:val="006729FA"/>
    <w:rsid w:val="00672AF4"/>
    <w:rsid w:val="00672BE1"/>
    <w:rsid w:val="00672C06"/>
    <w:rsid w:val="00672C80"/>
    <w:rsid w:val="00672DEF"/>
    <w:rsid w:val="00672E79"/>
    <w:rsid w:val="00672EA0"/>
    <w:rsid w:val="006730F8"/>
    <w:rsid w:val="006731C0"/>
    <w:rsid w:val="006732C1"/>
    <w:rsid w:val="00673499"/>
    <w:rsid w:val="00673717"/>
    <w:rsid w:val="00673728"/>
    <w:rsid w:val="00673B2F"/>
    <w:rsid w:val="00673C9D"/>
    <w:rsid w:val="00673E1C"/>
    <w:rsid w:val="0067407E"/>
    <w:rsid w:val="006742DB"/>
    <w:rsid w:val="006747F3"/>
    <w:rsid w:val="00674876"/>
    <w:rsid w:val="006748D6"/>
    <w:rsid w:val="00674A86"/>
    <w:rsid w:val="00674C1A"/>
    <w:rsid w:val="00674E86"/>
    <w:rsid w:val="0067511C"/>
    <w:rsid w:val="0067512F"/>
    <w:rsid w:val="00675345"/>
    <w:rsid w:val="0067540D"/>
    <w:rsid w:val="006754EF"/>
    <w:rsid w:val="00675631"/>
    <w:rsid w:val="00675845"/>
    <w:rsid w:val="00675A6B"/>
    <w:rsid w:val="00675B00"/>
    <w:rsid w:val="00675C7E"/>
    <w:rsid w:val="00675CF3"/>
    <w:rsid w:val="00675E2E"/>
    <w:rsid w:val="00676652"/>
    <w:rsid w:val="006768C3"/>
    <w:rsid w:val="00676AD7"/>
    <w:rsid w:val="00676B12"/>
    <w:rsid w:val="00676D14"/>
    <w:rsid w:val="00676D98"/>
    <w:rsid w:val="00676E92"/>
    <w:rsid w:val="00676F5A"/>
    <w:rsid w:val="006770B2"/>
    <w:rsid w:val="006770D7"/>
    <w:rsid w:val="006771CC"/>
    <w:rsid w:val="00677413"/>
    <w:rsid w:val="00677428"/>
    <w:rsid w:val="006774A3"/>
    <w:rsid w:val="006776B4"/>
    <w:rsid w:val="006777C9"/>
    <w:rsid w:val="006777DA"/>
    <w:rsid w:val="00677C0C"/>
    <w:rsid w:val="00677DE8"/>
    <w:rsid w:val="00677E67"/>
    <w:rsid w:val="0068043E"/>
    <w:rsid w:val="006805A5"/>
    <w:rsid w:val="00680760"/>
    <w:rsid w:val="00680A05"/>
    <w:rsid w:val="00680A1C"/>
    <w:rsid w:val="00680B8D"/>
    <w:rsid w:val="00680C34"/>
    <w:rsid w:val="00680F04"/>
    <w:rsid w:val="00680FD4"/>
    <w:rsid w:val="006810BB"/>
    <w:rsid w:val="00681268"/>
    <w:rsid w:val="0068137A"/>
    <w:rsid w:val="00681400"/>
    <w:rsid w:val="00681602"/>
    <w:rsid w:val="006816B1"/>
    <w:rsid w:val="006819F5"/>
    <w:rsid w:val="00681E60"/>
    <w:rsid w:val="00681EF8"/>
    <w:rsid w:val="006820BB"/>
    <w:rsid w:val="006820C8"/>
    <w:rsid w:val="006822AA"/>
    <w:rsid w:val="006823FC"/>
    <w:rsid w:val="0068251C"/>
    <w:rsid w:val="006825BE"/>
    <w:rsid w:val="00682721"/>
    <w:rsid w:val="006829ED"/>
    <w:rsid w:val="00682BAF"/>
    <w:rsid w:val="00682C86"/>
    <w:rsid w:val="00682DA8"/>
    <w:rsid w:val="00682E83"/>
    <w:rsid w:val="00682F1B"/>
    <w:rsid w:val="006830EE"/>
    <w:rsid w:val="006834F9"/>
    <w:rsid w:val="00683819"/>
    <w:rsid w:val="00683E33"/>
    <w:rsid w:val="00683E71"/>
    <w:rsid w:val="00683F46"/>
    <w:rsid w:val="0068405B"/>
    <w:rsid w:val="006842B3"/>
    <w:rsid w:val="006842FF"/>
    <w:rsid w:val="0068485E"/>
    <w:rsid w:val="0068491E"/>
    <w:rsid w:val="006849DB"/>
    <w:rsid w:val="006849E8"/>
    <w:rsid w:val="00684D66"/>
    <w:rsid w:val="006850A8"/>
    <w:rsid w:val="006850B7"/>
    <w:rsid w:val="00685169"/>
    <w:rsid w:val="00685186"/>
    <w:rsid w:val="0068531B"/>
    <w:rsid w:val="00685353"/>
    <w:rsid w:val="006853BD"/>
    <w:rsid w:val="00685452"/>
    <w:rsid w:val="006854D2"/>
    <w:rsid w:val="00685B11"/>
    <w:rsid w:val="00685D8E"/>
    <w:rsid w:val="00685E7A"/>
    <w:rsid w:val="006860C5"/>
    <w:rsid w:val="00686493"/>
    <w:rsid w:val="00686695"/>
    <w:rsid w:val="006867C7"/>
    <w:rsid w:val="00686902"/>
    <w:rsid w:val="0068696D"/>
    <w:rsid w:val="00686A33"/>
    <w:rsid w:val="00686B20"/>
    <w:rsid w:val="00686C0A"/>
    <w:rsid w:val="00686C4C"/>
    <w:rsid w:val="00686CB8"/>
    <w:rsid w:val="00686F46"/>
    <w:rsid w:val="006870EA"/>
    <w:rsid w:val="006875B4"/>
    <w:rsid w:val="0068767C"/>
    <w:rsid w:val="00687686"/>
    <w:rsid w:val="0068794F"/>
    <w:rsid w:val="00687DBC"/>
    <w:rsid w:val="00687E83"/>
    <w:rsid w:val="006900B6"/>
    <w:rsid w:val="006901DF"/>
    <w:rsid w:val="0069025C"/>
    <w:rsid w:val="006903BA"/>
    <w:rsid w:val="006905B4"/>
    <w:rsid w:val="006907AB"/>
    <w:rsid w:val="006909A9"/>
    <w:rsid w:val="00690A57"/>
    <w:rsid w:val="00690B38"/>
    <w:rsid w:val="00690B8F"/>
    <w:rsid w:val="00690C9D"/>
    <w:rsid w:val="00691108"/>
    <w:rsid w:val="0069114C"/>
    <w:rsid w:val="00691371"/>
    <w:rsid w:val="00691560"/>
    <w:rsid w:val="00691747"/>
    <w:rsid w:val="00691794"/>
    <w:rsid w:val="00691990"/>
    <w:rsid w:val="00691A0D"/>
    <w:rsid w:val="00691BA6"/>
    <w:rsid w:val="00691C5C"/>
    <w:rsid w:val="00691F28"/>
    <w:rsid w:val="006922E4"/>
    <w:rsid w:val="00692738"/>
    <w:rsid w:val="00692838"/>
    <w:rsid w:val="006929A6"/>
    <w:rsid w:val="00692B2B"/>
    <w:rsid w:val="00692B5D"/>
    <w:rsid w:val="00692D63"/>
    <w:rsid w:val="0069301B"/>
    <w:rsid w:val="00693557"/>
    <w:rsid w:val="00693638"/>
    <w:rsid w:val="006939A8"/>
    <w:rsid w:val="00693CFE"/>
    <w:rsid w:val="00693D77"/>
    <w:rsid w:val="00693F1D"/>
    <w:rsid w:val="00693F8E"/>
    <w:rsid w:val="00693FAA"/>
    <w:rsid w:val="006940D2"/>
    <w:rsid w:val="006940FB"/>
    <w:rsid w:val="0069425F"/>
    <w:rsid w:val="006942B5"/>
    <w:rsid w:val="0069431D"/>
    <w:rsid w:val="0069436D"/>
    <w:rsid w:val="006943BD"/>
    <w:rsid w:val="00694447"/>
    <w:rsid w:val="00694486"/>
    <w:rsid w:val="00694692"/>
    <w:rsid w:val="00694759"/>
    <w:rsid w:val="00694AFE"/>
    <w:rsid w:val="00694B63"/>
    <w:rsid w:val="00694E07"/>
    <w:rsid w:val="0069512A"/>
    <w:rsid w:val="006953E9"/>
    <w:rsid w:val="0069545F"/>
    <w:rsid w:val="006954F3"/>
    <w:rsid w:val="0069551A"/>
    <w:rsid w:val="00695694"/>
    <w:rsid w:val="0069593F"/>
    <w:rsid w:val="00695947"/>
    <w:rsid w:val="00695952"/>
    <w:rsid w:val="00695D26"/>
    <w:rsid w:val="00695EC1"/>
    <w:rsid w:val="006961A3"/>
    <w:rsid w:val="0069648A"/>
    <w:rsid w:val="006964B3"/>
    <w:rsid w:val="00696579"/>
    <w:rsid w:val="006965EA"/>
    <w:rsid w:val="00696636"/>
    <w:rsid w:val="00696873"/>
    <w:rsid w:val="00696907"/>
    <w:rsid w:val="00696A10"/>
    <w:rsid w:val="00696B03"/>
    <w:rsid w:val="00696B62"/>
    <w:rsid w:val="00696D04"/>
    <w:rsid w:val="00696D7C"/>
    <w:rsid w:val="00696E42"/>
    <w:rsid w:val="00696FEE"/>
    <w:rsid w:val="00697119"/>
    <w:rsid w:val="006975B3"/>
    <w:rsid w:val="006976C8"/>
    <w:rsid w:val="00697821"/>
    <w:rsid w:val="00697BDF"/>
    <w:rsid w:val="00697D67"/>
    <w:rsid w:val="00697D76"/>
    <w:rsid w:val="00697F7F"/>
    <w:rsid w:val="006A0112"/>
    <w:rsid w:val="006A0167"/>
    <w:rsid w:val="006A0226"/>
    <w:rsid w:val="006A02C8"/>
    <w:rsid w:val="006A037E"/>
    <w:rsid w:val="006A048D"/>
    <w:rsid w:val="006A04FE"/>
    <w:rsid w:val="006A05AF"/>
    <w:rsid w:val="006A0683"/>
    <w:rsid w:val="006A09BF"/>
    <w:rsid w:val="006A0A3E"/>
    <w:rsid w:val="006A0AF3"/>
    <w:rsid w:val="006A0B31"/>
    <w:rsid w:val="006A0EAC"/>
    <w:rsid w:val="006A0F5D"/>
    <w:rsid w:val="006A0FC4"/>
    <w:rsid w:val="006A12A6"/>
    <w:rsid w:val="006A14B2"/>
    <w:rsid w:val="006A1761"/>
    <w:rsid w:val="006A184C"/>
    <w:rsid w:val="006A1D80"/>
    <w:rsid w:val="006A1DAB"/>
    <w:rsid w:val="006A1F0B"/>
    <w:rsid w:val="006A1FCD"/>
    <w:rsid w:val="006A2033"/>
    <w:rsid w:val="006A2329"/>
    <w:rsid w:val="006A24C6"/>
    <w:rsid w:val="006A25B2"/>
    <w:rsid w:val="006A2622"/>
    <w:rsid w:val="006A265B"/>
    <w:rsid w:val="006A2BAD"/>
    <w:rsid w:val="006A2FB4"/>
    <w:rsid w:val="006A2FFE"/>
    <w:rsid w:val="006A3106"/>
    <w:rsid w:val="006A34F4"/>
    <w:rsid w:val="006A3589"/>
    <w:rsid w:val="006A37B9"/>
    <w:rsid w:val="006A3DA6"/>
    <w:rsid w:val="006A3E68"/>
    <w:rsid w:val="006A42D8"/>
    <w:rsid w:val="006A43BD"/>
    <w:rsid w:val="006A43C2"/>
    <w:rsid w:val="006A43F8"/>
    <w:rsid w:val="006A4421"/>
    <w:rsid w:val="006A44E7"/>
    <w:rsid w:val="006A45CA"/>
    <w:rsid w:val="006A4744"/>
    <w:rsid w:val="006A4855"/>
    <w:rsid w:val="006A4990"/>
    <w:rsid w:val="006A4C80"/>
    <w:rsid w:val="006A4ED2"/>
    <w:rsid w:val="006A4F7A"/>
    <w:rsid w:val="006A5336"/>
    <w:rsid w:val="006A553A"/>
    <w:rsid w:val="006A57E0"/>
    <w:rsid w:val="006A59A0"/>
    <w:rsid w:val="006A5A35"/>
    <w:rsid w:val="006A5B5F"/>
    <w:rsid w:val="006A5C3A"/>
    <w:rsid w:val="006A5F85"/>
    <w:rsid w:val="006A6146"/>
    <w:rsid w:val="006A61CE"/>
    <w:rsid w:val="006A6F0C"/>
    <w:rsid w:val="006A7045"/>
    <w:rsid w:val="006A7106"/>
    <w:rsid w:val="006A713A"/>
    <w:rsid w:val="006A758B"/>
    <w:rsid w:val="006A76BF"/>
    <w:rsid w:val="006A7AB8"/>
    <w:rsid w:val="006A7AD6"/>
    <w:rsid w:val="006A7CFD"/>
    <w:rsid w:val="006A7D22"/>
    <w:rsid w:val="006A7DB9"/>
    <w:rsid w:val="006A7E8C"/>
    <w:rsid w:val="006A7F16"/>
    <w:rsid w:val="006B014E"/>
    <w:rsid w:val="006B0233"/>
    <w:rsid w:val="006B0241"/>
    <w:rsid w:val="006B02F7"/>
    <w:rsid w:val="006B075D"/>
    <w:rsid w:val="006B08DA"/>
    <w:rsid w:val="006B0961"/>
    <w:rsid w:val="006B09FC"/>
    <w:rsid w:val="006B0BAF"/>
    <w:rsid w:val="006B0F88"/>
    <w:rsid w:val="006B0FCD"/>
    <w:rsid w:val="006B1026"/>
    <w:rsid w:val="006B10C6"/>
    <w:rsid w:val="006B10EE"/>
    <w:rsid w:val="006B132B"/>
    <w:rsid w:val="006B1574"/>
    <w:rsid w:val="006B15F8"/>
    <w:rsid w:val="006B16DC"/>
    <w:rsid w:val="006B16E6"/>
    <w:rsid w:val="006B1700"/>
    <w:rsid w:val="006B1B15"/>
    <w:rsid w:val="006B1B64"/>
    <w:rsid w:val="006B1CBE"/>
    <w:rsid w:val="006B1CEF"/>
    <w:rsid w:val="006B1D02"/>
    <w:rsid w:val="006B255E"/>
    <w:rsid w:val="006B273F"/>
    <w:rsid w:val="006B2896"/>
    <w:rsid w:val="006B2BA5"/>
    <w:rsid w:val="006B2DB6"/>
    <w:rsid w:val="006B3171"/>
    <w:rsid w:val="006B34ED"/>
    <w:rsid w:val="006B3831"/>
    <w:rsid w:val="006B3A5C"/>
    <w:rsid w:val="006B3BF7"/>
    <w:rsid w:val="006B3D1E"/>
    <w:rsid w:val="006B3DDD"/>
    <w:rsid w:val="006B3FAF"/>
    <w:rsid w:val="006B4023"/>
    <w:rsid w:val="006B41AD"/>
    <w:rsid w:val="006B459B"/>
    <w:rsid w:val="006B4F21"/>
    <w:rsid w:val="006B5190"/>
    <w:rsid w:val="006B53D8"/>
    <w:rsid w:val="006B54D6"/>
    <w:rsid w:val="006B54FE"/>
    <w:rsid w:val="006B5625"/>
    <w:rsid w:val="006B568C"/>
    <w:rsid w:val="006B578C"/>
    <w:rsid w:val="006B5815"/>
    <w:rsid w:val="006B58FB"/>
    <w:rsid w:val="006B5C63"/>
    <w:rsid w:val="006B5C7B"/>
    <w:rsid w:val="006B5CCE"/>
    <w:rsid w:val="006B5DF6"/>
    <w:rsid w:val="006B5E54"/>
    <w:rsid w:val="006B5F3E"/>
    <w:rsid w:val="006B602D"/>
    <w:rsid w:val="006B60BB"/>
    <w:rsid w:val="006B69D9"/>
    <w:rsid w:val="006B6F90"/>
    <w:rsid w:val="006B74B2"/>
    <w:rsid w:val="006B7569"/>
    <w:rsid w:val="006B765A"/>
    <w:rsid w:val="006B7DDC"/>
    <w:rsid w:val="006B7EFE"/>
    <w:rsid w:val="006B7F92"/>
    <w:rsid w:val="006C02E7"/>
    <w:rsid w:val="006C03B7"/>
    <w:rsid w:val="006C04E0"/>
    <w:rsid w:val="006C04F5"/>
    <w:rsid w:val="006C0A79"/>
    <w:rsid w:val="006C0E96"/>
    <w:rsid w:val="006C0FA3"/>
    <w:rsid w:val="006C10BE"/>
    <w:rsid w:val="006C1106"/>
    <w:rsid w:val="006C11D2"/>
    <w:rsid w:val="006C12B8"/>
    <w:rsid w:val="006C1302"/>
    <w:rsid w:val="006C14BF"/>
    <w:rsid w:val="006C151D"/>
    <w:rsid w:val="006C15C3"/>
    <w:rsid w:val="006C175F"/>
    <w:rsid w:val="006C17CE"/>
    <w:rsid w:val="006C1876"/>
    <w:rsid w:val="006C1939"/>
    <w:rsid w:val="006C1A59"/>
    <w:rsid w:val="006C1B03"/>
    <w:rsid w:val="006C1B74"/>
    <w:rsid w:val="006C1D7C"/>
    <w:rsid w:val="006C1DB9"/>
    <w:rsid w:val="006C1E0C"/>
    <w:rsid w:val="006C2283"/>
    <w:rsid w:val="006C24BD"/>
    <w:rsid w:val="006C2697"/>
    <w:rsid w:val="006C275B"/>
    <w:rsid w:val="006C27E7"/>
    <w:rsid w:val="006C29B3"/>
    <w:rsid w:val="006C2A1D"/>
    <w:rsid w:val="006C2A31"/>
    <w:rsid w:val="006C2B12"/>
    <w:rsid w:val="006C2BB4"/>
    <w:rsid w:val="006C2DDA"/>
    <w:rsid w:val="006C3087"/>
    <w:rsid w:val="006C30D1"/>
    <w:rsid w:val="006C3132"/>
    <w:rsid w:val="006C357D"/>
    <w:rsid w:val="006C36A3"/>
    <w:rsid w:val="006C3A4C"/>
    <w:rsid w:val="006C3CE5"/>
    <w:rsid w:val="006C4074"/>
    <w:rsid w:val="006C43AB"/>
    <w:rsid w:val="006C4583"/>
    <w:rsid w:val="006C47E1"/>
    <w:rsid w:val="006C49C4"/>
    <w:rsid w:val="006C4A2F"/>
    <w:rsid w:val="006C4ED0"/>
    <w:rsid w:val="006C5245"/>
    <w:rsid w:val="006C52C2"/>
    <w:rsid w:val="006C52C4"/>
    <w:rsid w:val="006C53CB"/>
    <w:rsid w:val="006C5535"/>
    <w:rsid w:val="006C56F0"/>
    <w:rsid w:val="006C57B9"/>
    <w:rsid w:val="006C57D9"/>
    <w:rsid w:val="006C58F1"/>
    <w:rsid w:val="006C595D"/>
    <w:rsid w:val="006C5967"/>
    <w:rsid w:val="006C5E88"/>
    <w:rsid w:val="006C6092"/>
    <w:rsid w:val="006C60CD"/>
    <w:rsid w:val="006C615F"/>
    <w:rsid w:val="006C61FF"/>
    <w:rsid w:val="006C63CA"/>
    <w:rsid w:val="006C6B9F"/>
    <w:rsid w:val="006C6BA0"/>
    <w:rsid w:val="006C7085"/>
    <w:rsid w:val="006C745B"/>
    <w:rsid w:val="006C7472"/>
    <w:rsid w:val="006C7479"/>
    <w:rsid w:val="006C750E"/>
    <w:rsid w:val="006C76D8"/>
    <w:rsid w:val="006C7976"/>
    <w:rsid w:val="006C79E5"/>
    <w:rsid w:val="006C7B83"/>
    <w:rsid w:val="006C7CA9"/>
    <w:rsid w:val="006C7FAE"/>
    <w:rsid w:val="006D0130"/>
    <w:rsid w:val="006D021B"/>
    <w:rsid w:val="006D047D"/>
    <w:rsid w:val="006D0942"/>
    <w:rsid w:val="006D0A04"/>
    <w:rsid w:val="006D0A1A"/>
    <w:rsid w:val="006D0AE2"/>
    <w:rsid w:val="006D1020"/>
    <w:rsid w:val="006D1110"/>
    <w:rsid w:val="006D113B"/>
    <w:rsid w:val="006D114F"/>
    <w:rsid w:val="006D12E4"/>
    <w:rsid w:val="006D142C"/>
    <w:rsid w:val="006D14DE"/>
    <w:rsid w:val="006D164A"/>
    <w:rsid w:val="006D1677"/>
    <w:rsid w:val="006D18A3"/>
    <w:rsid w:val="006D1C9F"/>
    <w:rsid w:val="006D1CDA"/>
    <w:rsid w:val="006D1F23"/>
    <w:rsid w:val="006D215D"/>
    <w:rsid w:val="006D2367"/>
    <w:rsid w:val="006D243F"/>
    <w:rsid w:val="006D26C4"/>
    <w:rsid w:val="006D29DA"/>
    <w:rsid w:val="006D2A2E"/>
    <w:rsid w:val="006D2D6B"/>
    <w:rsid w:val="006D2F8B"/>
    <w:rsid w:val="006D30A0"/>
    <w:rsid w:val="006D323C"/>
    <w:rsid w:val="006D331C"/>
    <w:rsid w:val="006D339E"/>
    <w:rsid w:val="006D353B"/>
    <w:rsid w:val="006D3687"/>
    <w:rsid w:val="006D3BBC"/>
    <w:rsid w:val="006D3BF7"/>
    <w:rsid w:val="006D3CF2"/>
    <w:rsid w:val="006D3D36"/>
    <w:rsid w:val="006D419C"/>
    <w:rsid w:val="006D41B0"/>
    <w:rsid w:val="006D43CA"/>
    <w:rsid w:val="006D4B1E"/>
    <w:rsid w:val="006D5065"/>
    <w:rsid w:val="006D5566"/>
    <w:rsid w:val="006D5602"/>
    <w:rsid w:val="006D5645"/>
    <w:rsid w:val="006D5764"/>
    <w:rsid w:val="006D5804"/>
    <w:rsid w:val="006D5853"/>
    <w:rsid w:val="006D5C4C"/>
    <w:rsid w:val="006D5CD0"/>
    <w:rsid w:val="006D5E07"/>
    <w:rsid w:val="006D6049"/>
    <w:rsid w:val="006D6085"/>
    <w:rsid w:val="006D61ED"/>
    <w:rsid w:val="006D62C5"/>
    <w:rsid w:val="006D62DF"/>
    <w:rsid w:val="006D62FB"/>
    <w:rsid w:val="006D6401"/>
    <w:rsid w:val="006D6685"/>
    <w:rsid w:val="006D6801"/>
    <w:rsid w:val="006D6950"/>
    <w:rsid w:val="006D6E67"/>
    <w:rsid w:val="006D6FB6"/>
    <w:rsid w:val="006D710A"/>
    <w:rsid w:val="006D7177"/>
    <w:rsid w:val="006D71FF"/>
    <w:rsid w:val="006D734A"/>
    <w:rsid w:val="006D7AB0"/>
    <w:rsid w:val="006D7B87"/>
    <w:rsid w:val="006D7CAD"/>
    <w:rsid w:val="006D7E0A"/>
    <w:rsid w:val="006D7F08"/>
    <w:rsid w:val="006D7F2F"/>
    <w:rsid w:val="006E005E"/>
    <w:rsid w:val="006E01D1"/>
    <w:rsid w:val="006E01E0"/>
    <w:rsid w:val="006E0525"/>
    <w:rsid w:val="006E08AF"/>
    <w:rsid w:val="006E126A"/>
    <w:rsid w:val="006E144D"/>
    <w:rsid w:val="006E163D"/>
    <w:rsid w:val="006E1643"/>
    <w:rsid w:val="006E19D1"/>
    <w:rsid w:val="006E1BD2"/>
    <w:rsid w:val="006E1CEE"/>
    <w:rsid w:val="006E1E90"/>
    <w:rsid w:val="006E2230"/>
    <w:rsid w:val="006E238D"/>
    <w:rsid w:val="006E24A2"/>
    <w:rsid w:val="006E27CF"/>
    <w:rsid w:val="006E2E54"/>
    <w:rsid w:val="006E2F4B"/>
    <w:rsid w:val="006E3676"/>
    <w:rsid w:val="006E4175"/>
    <w:rsid w:val="006E43E8"/>
    <w:rsid w:val="006E440F"/>
    <w:rsid w:val="006E47EA"/>
    <w:rsid w:val="006E4841"/>
    <w:rsid w:val="006E48B6"/>
    <w:rsid w:val="006E49B6"/>
    <w:rsid w:val="006E4A66"/>
    <w:rsid w:val="006E4AB5"/>
    <w:rsid w:val="006E4C59"/>
    <w:rsid w:val="006E4D21"/>
    <w:rsid w:val="006E4DEC"/>
    <w:rsid w:val="006E4E4C"/>
    <w:rsid w:val="006E4FF5"/>
    <w:rsid w:val="006E525A"/>
    <w:rsid w:val="006E53E6"/>
    <w:rsid w:val="006E53ED"/>
    <w:rsid w:val="006E54BE"/>
    <w:rsid w:val="006E555E"/>
    <w:rsid w:val="006E55EE"/>
    <w:rsid w:val="006E5796"/>
    <w:rsid w:val="006E580B"/>
    <w:rsid w:val="006E5F34"/>
    <w:rsid w:val="006E5F90"/>
    <w:rsid w:val="006E5FC0"/>
    <w:rsid w:val="006E60EF"/>
    <w:rsid w:val="006E6190"/>
    <w:rsid w:val="006E63AF"/>
    <w:rsid w:val="006E641C"/>
    <w:rsid w:val="006E6450"/>
    <w:rsid w:val="006E65B3"/>
    <w:rsid w:val="006E69AC"/>
    <w:rsid w:val="006E6BCC"/>
    <w:rsid w:val="006E6C8A"/>
    <w:rsid w:val="006E7274"/>
    <w:rsid w:val="006E769E"/>
    <w:rsid w:val="006E788F"/>
    <w:rsid w:val="006E793C"/>
    <w:rsid w:val="006E7DAB"/>
    <w:rsid w:val="006E7DBB"/>
    <w:rsid w:val="006E7E97"/>
    <w:rsid w:val="006F01E0"/>
    <w:rsid w:val="006F031A"/>
    <w:rsid w:val="006F034B"/>
    <w:rsid w:val="006F0625"/>
    <w:rsid w:val="006F07C2"/>
    <w:rsid w:val="006F07C3"/>
    <w:rsid w:val="006F08E9"/>
    <w:rsid w:val="006F0925"/>
    <w:rsid w:val="006F09C1"/>
    <w:rsid w:val="006F0DE6"/>
    <w:rsid w:val="006F106B"/>
    <w:rsid w:val="006F1438"/>
    <w:rsid w:val="006F17EC"/>
    <w:rsid w:val="006F17EE"/>
    <w:rsid w:val="006F197A"/>
    <w:rsid w:val="006F1A11"/>
    <w:rsid w:val="006F1A45"/>
    <w:rsid w:val="006F1A74"/>
    <w:rsid w:val="006F1E7B"/>
    <w:rsid w:val="006F21D4"/>
    <w:rsid w:val="006F23C0"/>
    <w:rsid w:val="006F2601"/>
    <w:rsid w:val="006F27EF"/>
    <w:rsid w:val="006F2A52"/>
    <w:rsid w:val="006F2BCF"/>
    <w:rsid w:val="006F2CB5"/>
    <w:rsid w:val="006F2DD2"/>
    <w:rsid w:val="006F320B"/>
    <w:rsid w:val="006F326B"/>
    <w:rsid w:val="006F3361"/>
    <w:rsid w:val="006F347F"/>
    <w:rsid w:val="006F35BF"/>
    <w:rsid w:val="006F3650"/>
    <w:rsid w:val="006F37EC"/>
    <w:rsid w:val="006F397A"/>
    <w:rsid w:val="006F3A75"/>
    <w:rsid w:val="006F4061"/>
    <w:rsid w:val="006F425C"/>
    <w:rsid w:val="006F42A8"/>
    <w:rsid w:val="006F45C1"/>
    <w:rsid w:val="006F48A6"/>
    <w:rsid w:val="006F4A71"/>
    <w:rsid w:val="006F4BE1"/>
    <w:rsid w:val="006F5009"/>
    <w:rsid w:val="006F508B"/>
    <w:rsid w:val="006F572D"/>
    <w:rsid w:val="006F5AFE"/>
    <w:rsid w:val="006F5AFF"/>
    <w:rsid w:val="006F5B74"/>
    <w:rsid w:val="006F5B86"/>
    <w:rsid w:val="006F5C33"/>
    <w:rsid w:val="006F5D6C"/>
    <w:rsid w:val="006F6048"/>
    <w:rsid w:val="006F6080"/>
    <w:rsid w:val="006F6291"/>
    <w:rsid w:val="006F641F"/>
    <w:rsid w:val="006F6474"/>
    <w:rsid w:val="006F6918"/>
    <w:rsid w:val="006F73F6"/>
    <w:rsid w:val="006F74DF"/>
    <w:rsid w:val="006F7590"/>
    <w:rsid w:val="006F7693"/>
    <w:rsid w:val="006F76C8"/>
    <w:rsid w:val="006F7917"/>
    <w:rsid w:val="006F7A3A"/>
    <w:rsid w:val="006F7B4E"/>
    <w:rsid w:val="006F7CDA"/>
    <w:rsid w:val="006F7DE1"/>
    <w:rsid w:val="006F7EC0"/>
    <w:rsid w:val="007000BE"/>
    <w:rsid w:val="00700429"/>
    <w:rsid w:val="00700653"/>
    <w:rsid w:val="00700761"/>
    <w:rsid w:val="0070090C"/>
    <w:rsid w:val="007009E6"/>
    <w:rsid w:val="00700AEE"/>
    <w:rsid w:val="00700B5D"/>
    <w:rsid w:val="00700BEC"/>
    <w:rsid w:val="00700C13"/>
    <w:rsid w:val="00700E2A"/>
    <w:rsid w:val="00700E2C"/>
    <w:rsid w:val="007010C9"/>
    <w:rsid w:val="007011B1"/>
    <w:rsid w:val="00701229"/>
    <w:rsid w:val="0070128B"/>
    <w:rsid w:val="0070146C"/>
    <w:rsid w:val="007014A0"/>
    <w:rsid w:val="00701894"/>
    <w:rsid w:val="00701991"/>
    <w:rsid w:val="00701CA2"/>
    <w:rsid w:val="00701D71"/>
    <w:rsid w:val="00701DC9"/>
    <w:rsid w:val="00702297"/>
    <w:rsid w:val="007028FB"/>
    <w:rsid w:val="00702EF6"/>
    <w:rsid w:val="00702FFE"/>
    <w:rsid w:val="0070304A"/>
    <w:rsid w:val="0070359E"/>
    <w:rsid w:val="0070373C"/>
    <w:rsid w:val="007038BE"/>
    <w:rsid w:val="00703C6F"/>
    <w:rsid w:val="00703E04"/>
    <w:rsid w:val="00703F4B"/>
    <w:rsid w:val="0070403A"/>
    <w:rsid w:val="00704490"/>
    <w:rsid w:val="0070472C"/>
    <w:rsid w:val="00704C63"/>
    <w:rsid w:val="00704FE1"/>
    <w:rsid w:val="0070508D"/>
    <w:rsid w:val="00705137"/>
    <w:rsid w:val="007054C4"/>
    <w:rsid w:val="0070571C"/>
    <w:rsid w:val="00705737"/>
    <w:rsid w:val="007059E4"/>
    <w:rsid w:val="00705AAB"/>
    <w:rsid w:val="00705BB3"/>
    <w:rsid w:val="00705CD4"/>
    <w:rsid w:val="00705D36"/>
    <w:rsid w:val="0070600A"/>
    <w:rsid w:val="0070622D"/>
    <w:rsid w:val="007062C2"/>
    <w:rsid w:val="007064E0"/>
    <w:rsid w:val="00706975"/>
    <w:rsid w:val="00706B2E"/>
    <w:rsid w:val="00706C7A"/>
    <w:rsid w:val="00706D6D"/>
    <w:rsid w:val="00706DF8"/>
    <w:rsid w:val="0070713B"/>
    <w:rsid w:val="00707230"/>
    <w:rsid w:val="00707243"/>
    <w:rsid w:val="007073A9"/>
    <w:rsid w:val="007073B6"/>
    <w:rsid w:val="0070752C"/>
    <w:rsid w:val="00707B85"/>
    <w:rsid w:val="00707C04"/>
    <w:rsid w:val="00707EAF"/>
    <w:rsid w:val="00710282"/>
    <w:rsid w:val="00710300"/>
    <w:rsid w:val="00710569"/>
    <w:rsid w:val="0071074C"/>
    <w:rsid w:val="007108EC"/>
    <w:rsid w:val="00710C18"/>
    <w:rsid w:val="00710C9E"/>
    <w:rsid w:val="00710D15"/>
    <w:rsid w:val="00710DCE"/>
    <w:rsid w:val="00710E2C"/>
    <w:rsid w:val="00710EFE"/>
    <w:rsid w:val="00710F67"/>
    <w:rsid w:val="00711597"/>
    <w:rsid w:val="00711636"/>
    <w:rsid w:val="007118BF"/>
    <w:rsid w:val="00711C31"/>
    <w:rsid w:val="00711E28"/>
    <w:rsid w:val="00711E9C"/>
    <w:rsid w:val="0071201F"/>
    <w:rsid w:val="007120E0"/>
    <w:rsid w:val="00712543"/>
    <w:rsid w:val="00712630"/>
    <w:rsid w:val="00712653"/>
    <w:rsid w:val="007126F0"/>
    <w:rsid w:val="0071274F"/>
    <w:rsid w:val="00712A3F"/>
    <w:rsid w:val="00712AF1"/>
    <w:rsid w:val="00712B53"/>
    <w:rsid w:val="00712BA4"/>
    <w:rsid w:val="00712BCA"/>
    <w:rsid w:val="00712D3F"/>
    <w:rsid w:val="00712DE6"/>
    <w:rsid w:val="007130E3"/>
    <w:rsid w:val="007131D7"/>
    <w:rsid w:val="00713346"/>
    <w:rsid w:val="007135DF"/>
    <w:rsid w:val="007135ED"/>
    <w:rsid w:val="0071368B"/>
    <w:rsid w:val="007136D9"/>
    <w:rsid w:val="007138AB"/>
    <w:rsid w:val="007138BA"/>
    <w:rsid w:val="0071399F"/>
    <w:rsid w:val="007141B6"/>
    <w:rsid w:val="007141E7"/>
    <w:rsid w:val="00714273"/>
    <w:rsid w:val="007145A6"/>
    <w:rsid w:val="007145F2"/>
    <w:rsid w:val="00714768"/>
    <w:rsid w:val="007147A3"/>
    <w:rsid w:val="00714BB3"/>
    <w:rsid w:val="00714CDC"/>
    <w:rsid w:val="00714D18"/>
    <w:rsid w:val="00714DF8"/>
    <w:rsid w:val="00715089"/>
    <w:rsid w:val="0071513A"/>
    <w:rsid w:val="00715287"/>
    <w:rsid w:val="00715319"/>
    <w:rsid w:val="00715485"/>
    <w:rsid w:val="007155DF"/>
    <w:rsid w:val="007156EE"/>
    <w:rsid w:val="007157C9"/>
    <w:rsid w:val="0071586B"/>
    <w:rsid w:val="007158AF"/>
    <w:rsid w:val="00715991"/>
    <w:rsid w:val="00715B1F"/>
    <w:rsid w:val="00715BF6"/>
    <w:rsid w:val="00715D9C"/>
    <w:rsid w:val="00715E1A"/>
    <w:rsid w:val="00715ED3"/>
    <w:rsid w:val="00715FFF"/>
    <w:rsid w:val="007161BB"/>
    <w:rsid w:val="00716371"/>
    <w:rsid w:val="00716659"/>
    <w:rsid w:val="0071676B"/>
    <w:rsid w:val="00716940"/>
    <w:rsid w:val="007170C1"/>
    <w:rsid w:val="0071736F"/>
    <w:rsid w:val="007173B3"/>
    <w:rsid w:val="00717DD8"/>
    <w:rsid w:val="00717F17"/>
    <w:rsid w:val="00717FDC"/>
    <w:rsid w:val="00720164"/>
    <w:rsid w:val="0072030C"/>
    <w:rsid w:val="00720541"/>
    <w:rsid w:val="0072055D"/>
    <w:rsid w:val="007206E4"/>
    <w:rsid w:val="007207A2"/>
    <w:rsid w:val="007207D3"/>
    <w:rsid w:val="007209A5"/>
    <w:rsid w:val="00720CFB"/>
    <w:rsid w:val="00720E97"/>
    <w:rsid w:val="00721133"/>
    <w:rsid w:val="00721178"/>
    <w:rsid w:val="00721598"/>
    <w:rsid w:val="00721C96"/>
    <w:rsid w:val="00721D7B"/>
    <w:rsid w:val="00721F67"/>
    <w:rsid w:val="00722094"/>
    <w:rsid w:val="007221C3"/>
    <w:rsid w:val="00722217"/>
    <w:rsid w:val="00722357"/>
    <w:rsid w:val="00722658"/>
    <w:rsid w:val="007228AE"/>
    <w:rsid w:val="007228BE"/>
    <w:rsid w:val="0072296B"/>
    <w:rsid w:val="00722ABC"/>
    <w:rsid w:val="00722FA2"/>
    <w:rsid w:val="007230F1"/>
    <w:rsid w:val="00723434"/>
    <w:rsid w:val="007235C1"/>
    <w:rsid w:val="007236B8"/>
    <w:rsid w:val="00723773"/>
    <w:rsid w:val="0072384C"/>
    <w:rsid w:val="00723CDD"/>
    <w:rsid w:val="00724388"/>
    <w:rsid w:val="00724401"/>
    <w:rsid w:val="00724431"/>
    <w:rsid w:val="00724A12"/>
    <w:rsid w:val="00724A7E"/>
    <w:rsid w:val="00724BE9"/>
    <w:rsid w:val="00724D09"/>
    <w:rsid w:val="00724D63"/>
    <w:rsid w:val="00725177"/>
    <w:rsid w:val="007254B3"/>
    <w:rsid w:val="00725537"/>
    <w:rsid w:val="00725660"/>
    <w:rsid w:val="007256FC"/>
    <w:rsid w:val="007258C8"/>
    <w:rsid w:val="00725A25"/>
    <w:rsid w:val="00725B69"/>
    <w:rsid w:val="00725C07"/>
    <w:rsid w:val="00725CC4"/>
    <w:rsid w:val="007261A7"/>
    <w:rsid w:val="0072641E"/>
    <w:rsid w:val="007264D6"/>
    <w:rsid w:val="00726982"/>
    <w:rsid w:val="00726B36"/>
    <w:rsid w:val="00726CCD"/>
    <w:rsid w:val="00726F8F"/>
    <w:rsid w:val="00727098"/>
    <w:rsid w:val="007271BC"/>
    <w:rsid w:val="007272F5"/>
    <w:rsid w:val="0072734A"/>
    <w:rsid w:val="00727429"/>
    <w:rsid w:val="0072780F"/>
    <w:rsid w:val="0072792F"/>
    <w:rsid w:val="00727AC6"/>
    <w:rsid w:val="00727B97"/>
    <w:rsid w:val="00727BB1"/>
    <w:rsid w:val="00727CB0"/>
    <w:rsid w:val="00727D61"/>
    <w:rsid w:val="00727F30"/>
    <w:rsid w:val="00727FBC"/>
    <w:rsid w:val="007301F8"/>
    <w:rsid w:val="007304EC"/>
    <w:rsid w:val="007306D7"/>
    <w:rsid w:val="0073081F"/>
    <w:rsid w:val="007309D5"/>
    <w:rsid w:val="00730A15"/>
    <w:rsid w:val="00730B34"/>
    <w:rsid w:val="00730CD7"/>
    <w:rsid w:val="00730E65"/>
    <w:rsid w:val="00730EB2"/>
    <w:rsid w:val="00730F10"/>
    <w:rsid w:val="00730F70"/>
    <w:rsid w:val="00731059"/>
    <w:rsid w:val="00731122"/>
    <w:rsid w:val="0073129D"/>
    <w:rsid w:val="007312F8"/>
    <w:rsid w:val="00731480"/>
    <w:rsid w:val="00731704"/>
    <w:rsid w:val="0073183C"/>
    <w:rsid w:val="00731AC5"/>
    <w:rsid w:val="00731B3D"/>
    <w:rsid w:val="00731C19"/>
    <w:rsid w:val="00731C6A"/>
    <w:rsid w:val="00731DC0"/>
    <w:rsid w:val="00731F7F"/>
    <w:rsid w:val="0073207A"/>
    <w:rsid w:val="007325C3"/>
    <w:rsid w:val="0073268A"/>
    <w:rsid w:val="00732B4C"/>
    <w:rsid w:val="00732DCA"/>
    <w:rsid w:val="00732DDD"/>
    <w:rsid w:val="007330EA"/>
    <w:rsid w:val="00733125"/>
    <w:rsid w:val="007332A4"/>
    <w:rsid w:val="007333C6"/>
    <w:rsid w:val="007334C2"/>
    <w:rsid w:val="00733542"/>
    <w:rsid w:val="00733549"/>
    <w:rsid w:val="007335A7"/>
    <w:rsid w:val="00733751"/>
    <w:rsid w:val="00733B64"/>
    <w:rsid w:val="00733BF2"/>
    <w:rsid w:val="00734372"/>
    <w:rsid w:val="007345F0"/>
    <w:rsid w:val="007348F1"/>
    <w:rsid w:val="00734A60"/>
    <w:rsid w:val="00734BD5"/>
    <w:rsid w:val="00734D73"/>
    <w:rsid w:val="007350A1"/>
    <w:rsid w:val="007350BE"/>
    <w:rsid w:val="00735273"/>
    <w:rsid w:val="007355FE"/>
    <w:rsid w:val="007356A6"/>
    <w:rsid w:val="00735845"/>
    <w:rsid w:val="0073589A"/>
    <w:rsid w:val="00735913"/>
    <w:rsid w:val="007359AE"/>
    <w:rsid w:val="007359D8"/>
    <w:rsid w:val="00735C5D"/>
    <w:rsid w:val="00735E21"/>
    <w:rsid w:val="00735F0B"/>
    <w:rsid w:val="00735F13"/>
    <w:rsid w:val="007360CB"/>
    <w:rsid w:val="0073610A"/>
    <w:rsid w:val="00736212"/>
    <w:rsid w:val="0073626E"/>
    <w:rsid w:val="007365B3"/>
    <w:rsid w:val="0073699B"/>
    <w:rsid w:val="00736AA0"/>
    <w:rsid w:val="00736AAF"/>
    <w:rsid w:val="00736B23"/>
    <w:rsid w:val="00736CA2"/>
    <w:rsid w:val="007370E3"/>
    <w:rsid w:val="0073769A"/>
    <w:rsid w:val="00737762"/>
    <w:rsid w:val="00737CD7"/>
    <w:rsid w:val="00737E05"/>
    <w:rsid w:val="007400DB"/>
    <w:rsid w:val="007400E8"/>
    <w:rsid w:val="0074017C"/>
    <w:rsid w:val="007401B4"/>
    <w:rsid w:val="00740395"/>
    <w:rsid w:val="00740710"/>
    <w:rsid w:val="007407E3"/>
    <w:rsid w:val="0074087C"/>
    <w:rsid w:val="007408B3"/>
    <w:rsid w:val="0074090E"/>
    <w:rsid w:val="00740D15"/>
    <w:rsid w:val="00740EC7"/>
    <w:rsid w:val="00740F3C"/>
    <w:rsid w:val="0074110D"/>
    <w:rsid w:val="00741364"/>
    <w:rsid w:val="0074137C"/>
    <w:rsid w:val="00741490"/>
    <w:rsid w:val="0074154C"/>
    <w:rsid w:val="007419D5"/>
    <w:rsid w:val="00741B39"/>
    <w:rsid w:val="00741C7B"/>
    <w:rsid w:val="00741F65"/>
    <w:rsid w:val="00742250"/>
    <w:rsid w:val="0074257E"/>
    <w:rsid w:val="007427C9"/>
    <w:rsid w:val="007428A9"/>
    <w:rsid w:val="00742929"/>
    <w:rsid w:val="007429F0"/>
    <w:rsid w:val="00742AD8"/>
    <w:rsid w:val="00742BE7"/>
    <w:rsid w:val="00742F07"/>
    <w:rsid w:val="00742F1A"/>
    <w:rsid w:val="00743201"/>
    <w:rsid w:val="007435D7"/>
    <w:rsid w:val="00743C51"/>
    <w:rsid w:val="00743E2C"/>
    <w:rsid w:val="00743EA0"/>
    <w:rsid w:val="00743EEF"/>
    <w:rsid w:val="00744215"/>
    <w:rsid w:val="0074443A"/>
    <w:rsid w:val="00744551"/>
    <w:rsid w:val="00744562"/>
    <w:rsid w:val="0074459B"/>
    <w:rsid w:val="007447B8"/>
    <w:rsid w:val="007449BF"/>
    <w:rsid w:val="00744DB2"/>
    <w:rsid w:val="00744ECF"/>
    <w:rsid w:val="007451B4"/>
    <w:rsid w:val="007452B2"/>
    <w:rsid w:val="00745585"/>
    <w:rsid w:val="00745610"/>
    <w:rsid w:val="00745645"/>
    <w:rsid w:val="00745712"/>
    <w:rsid w:val="00745838"/>
    <w:rsid w:val="00745A88"/>
    <w:rsid w:val="00745BC7"/>
    <w:rsid w:val="00745E8B"/>
    <w:rsid w:val="0074664E"/>
    <w:rsid w:val="00746744"/>
    <w:rsid w:val="007467DB"/>
    <w:rsid w:val="00746928"/>
    <w:rsid w:val="00746CF6"/>
    <w:rsid w:val="00746D05"/>
    <w:rsid w:val="00746DD0"/>
    <w:rsid w:val="007470F2"/>
    <w:rsid w:val="007470FD"/>
    <w:rsid w:val="00747398"/>
    <w:rsid w:val="007473A5"/>
    <w:rsid w:val="0074769A"/>
    <w:rsid w:val="00747720"/>
    <w:rsid w:val="0074779D"/>
    <w:rsid w:val="007477F8"/>
    <w:rsid w:val="00747989"/>
    <w:rsid w:val="00747AFB"/>
    <w:rsid w:val="00747B25"/>
    <w:rsid w:val="00747CD4"/>
    <w:rsid w:val="00747EC8"/>
    <w:rsid w:val="0075012A"/>
    <w:rsid w:val="007501D2"/>
    <w:rsid w:val="00750248"/>
    <w:rsid w:val="007502C6"/>
    <w:rsid w:val="007504DF"/>
    <w:rsid w:val="00750A2E"/>
    <w:rsid w:val="00750A6F"/>
    <w:rsid w:val="00750B38"/>
    <w:rsid w:val="00750CA5"/>
    <w:rsid w:val="00750E97"/>
    <w:rsid w:val="00750F29"/>
    <w:rsid w:val="0075141C"/>
    <w:rsid w:val="00751505"/>
    <w:rsid w:val="0075175D"/>
    <w:rsid w:val="00751D38"/>
    <w:rsid w:val="00751F3E"/>
    <w:rsid w:val="0075202D"/>
    <w:rsid w:val="007520AE"/>
    <w:rsid w:val="00752294"/>
    <w:rsid w:val="00752389"/>
    <w:rsid w:val="007523E1"/>
    <w:rsid w:val="0075254C"/>
    <w:rsid w:val="00752850"/>
    <w:rsid w:val="00752AB2"/>
    <w:rsid w:val="00752CDF"/>
    <w:rsid w:val="0075301A"/>
    <w:rsid w:val="00753079"/>
    <w:rsid w:val="0075316F"/>
    <w:rsid w:val="00753187"/>
    <w:rsid w:val="00753972"/>
    <w:rsid w:val="00753B6A"/>
    <w:rsid w:val="00753C1B"/>
    <w:rsid w:val="00753CD7"/>
    <w:rsid w:val="00753CF0"/>
    <w:rsid w:val="00753DF8"/>
    <w:rsid w:val="00753EB1"/>
    <w:rsid w:val="00753F3F"/>
    <w:rsid w:val="0075401C"/>
    <w:rsid w:val="00754101"/>
    <w:rsid w:val="007542BF"/>
    <w:rsid w:val="00754446"/>
    <w:rsid w:val="00754546"/>
    <w:rsid w:val="0075482C"/>
    <w:rsid w:val="007548C1"/>
    <w:rsid w:val="00754928"/>
    <w:rsid w:val="00754CEB"/>
    <w:rsid w:val="00755006"/>
    <w:rsid w:val="0075524F"/>
    <w:rsid w:val="0075525D"/>
    <w:rsid w:val="007553E8"/>
    <w:rsid w:val="007556E7"/>
    <w:rsid w:val="00755720"/>
    <w:rsid w:val="00755910"/>
    <w:rsid w:val="00755D27"/>
    <w:rsid w:val="00755E20"/>
    <w:rsid w:val="00755EEE"/>
    <w:rsid w:val="0075648B"/>
    <w:rsid w:val="00756542"/>
    <w:rsid w:val="00756707"/>
    <w:rsid w:val="00756760"/>
    <w:rsid w:val="007568D5"/>
    <w:rsid w:val="00756CAE"/>
    <w:rsid w:val="00756E67"/>
    <w:rsid w:val="00757079"/>
    <w:rsid w:val="00757212"/>
    <w:rsid w:val="0075724F"/>
    <w:rsid w:val="007574E9"/>
    <w:rsid w:val="00757587"/>
    <w:rsid w:val="00757713"/>
    <w:rsid w:val="007578D0"/>
    <w:rsid w:val="007578F5"/>
    <w:rsid w:val="00757ADB"/>
    <w:rsid w:val="00757C37"/>
    <w:rsid w:val="00757E41"/>
    <w:rsid w:val="00757F54"/>
    <w:rsid w:val="00760023"/>
    <w:rsid w:val="007603C4"/>
    <w:rsid w:val="007606CC"/>
    <w:rsid w:val="00760722"/>
    <w:rsid w:val="00760AF5"/>
    <w:rsid w:val="00760C82"/>
    <w:rsid w:val="00760CD7"/>
    <w:rsid w:val="00760D0E"/>
    <w:rsid w:val="00760F5A"/>
    <w:rsid w:val="00760F73"/>
    <w:rsid w:val="00760F78"/>
    <w:rsid w:val="00760FCF"/>
    <w:rsid w:val="007611FB"/>
    <w:rsid w:val="007612F9"/>
    <w:rsid w:val="007613D1"/>
    <w:rsid w:val="00761483"/>
    <w:rsid w:val="0076153A"/>
    <w:rsid w:val="00761833"/>
    <w:rsid w:val="00761A75"/>
    <w:rsid w:val="00761B16"/>
    <w:rsid w:val="00761B72"/>
    <w:rsid w:val="00761C9A"/>
    <w:rsid w:val="00761E02"/>
    <w:rsid w:val="00761EE8"/>
    <w:rsid w:val="00762361"/>
    <w:rsid w:val="007623D5"/>
    <w:rsid w:val="007624AD"/>
    <w:rsid w:val="007624E8"/>
    <w:rsid w:val="00762638"/>
    <w:rsid w:val="00762875"/>
    <w:rsid w:val="0076287F"/>
    <w:rsid w:val="007628F8"/>
    <w:rsid w:val="007629CC"/>
    <w:rsid w:val="007629DC"/>
    <w:rsid w:val="00762AC0"/>
    <w:rsid w:val="00762BBE"/>
    <w:rsid w:val="00762C8C"/>
    <w:rsid w:val="00762CAC"/>
    <w:rsid w:val="007630A9"/>
    <w:rsid w:val="0076318E"/>
    <w:rsid w:val="007632DA"/>
    <w:rsid w:val="007634DC"/>
    <w:rsid w:val="00763805"/>
    <w:rsid w:val="0076380F"/>
    <w:rsid w:val="007638AC"/>
    <w:rsid w:val="007638B3"/>
    <w:rsid w:val="007638C0"/>
    <w:rsid w:val="00763CB7"/>
    <w:rsid w:val="00763CC5"/>
    <w:rsid w:val="00764330"/>
    <w:rsid w:val="00764496"/>
    <w:rsid w:val="0076465C"/>
    <w:rsid w:val="007646A0"/>
    <w:rsid w:val="00764BD9"/>
    <w:rsid w:val="00764EA2"/>
    <w:rsid w:val="00764EA5"/>
    <w:rsid w:val="007650EA"/>
    <w:rsid w:val="00765100"/>
    <w:rsid w:val="00765118"/>
    <w:rsid w:val="00765437"/>
    <w:rsid w:val="0076555A"/>
    <w:rsid w:val="007655FF"/>
    <w:rsid w:val="00765846"/>
    <w:rsid w:val="00765A5F"/>
    <w:rsid w:val="00765A91"/>
    <w:rsid w:val="00765C13"/>
    <w:rsid w:val="00765C2C"/>
    <w:rsid w:val="00765C2D"/>
    <w:rsid w:val="00765D20"/>
    <w:rsid w:val="00765E1C"/>
    <w:rsid w:val="00765E56"/>
    <w:rsid w:val="00765F7A"/>
    <w:rsid w:val="00766057"/>
    <w:rsid w:val="0076618B"/>
    <w:rsid w:val="007662C9"/>
    <w:rsid w:val="00766371"/>
    <w:rsid w:val="0076639D"/>
    <w:rsid w:val="007663FA"/>
    <w:rsid w:val="0076641B"/>
    <w:rsid w:val="007664F7"/>
    <w:rsid w:val="007665C4"/>
    <w:rsid w:val="007665FE"/>
    <w:rsid w:val="0076673C"/>
    <w:rsid w:val="007669D7"/>
    <w:rsid w:val="00766D66"/>
    <w:rsid w:val="0076702A"/>
    <w:rsid w:val="0076703B"/>
    <w:rsid w:val="0076709D"/>
    <w:rsid w:val="007673C1"/>
    <w:rsid w:val="007674D9"/>
    <w:rsid w:val="00767584"/>
    <w:rsid w:val="007677BA"/>
    <w:rsid w:val="007679C4"/>
    <w:rsid w:val="00767B37"/>
    <w:rsid w:val="00767C1C"/>
    <w:rsid w:val="00767CA2"/>
    <w:rsid w:val="00767EAB"/>
    <w:rsid w:val="0077012A"/>
    <w:rsid w:val="007706FB"/>
    <w:rsid w:val="007707CC"/>
    <w:rsid w:val="007708E6"/>
    <w:rsid w:val="007709E8"/>
    <w:rsid w:val="00770B07"/>
    <w:rsid w:val="00770B48"/>
    <w:rsid w:val="00770E96"/>
    <w:rsid w:val="0077117D"/>
    <w:rsid w:val="007715BF"/>
    <w:rsid w:val="00771630"/>
    <w:rsid w:val="007716B9"/>
    <w:rsid w:val="0077172E"/>
    <w:rsid w:val="00771A97"/>
    <w:rsid w:val="0077220F"/>
    <w:rsid w:val="00772255"/>
    <w:rsid w:val="00772419"/>
    <w:rsid w:val="00772434"/>
    <w:rsid w:val="007724AD"/>
    <w:rsid w:val="00772676"/>
    <w:rsid w:val="00772746"/>
    <w:rsid w:val="00772C0D"/>
    <w:rsid w:val="00772C67"/>
    <w:rsid w:val="00772CC8"/>
    <w:rsid w:val="00772E46"/>
    <w:rsid w:val="007731E4"/>
    <w:rsid w:val="00773286"/>
    <w:rsid w:val="00773315"/>
    <w:rsid w:val="0077331A"/>
    <w:rsid w:val="007738A7"/>
    <w:rsid w:val="00773910"/>
    <w:rsid w:val="00773B69"/>
    <w:rsid w:val="00773C46"/>
    <w:rsid w:val="00773C6D"/>
    <w:rsid w:val="00773F77"/>
    <w:rsid w:val="007740AB"/>
    <w:rsid w:val="007741E6"/>
    <w:rsid w:val="00774276"/>
    <w:rsid w:val="00774841"/>
    <w:rsid w:val="00774914"/>
    <w:rsid w:val="00774949"/>
    <w:rsid w:val="007749AE"/>
    <w:rsid w:val="00774AA8"/>
    <w:rsid w:val="00774CB0"/>
    <w:rsid w:val="007751A1"/>
    <w:rsid w:val="007756EC"/>
    <w:rsid w:val="007757F8"/>
    <w:rsid w:val="007759D7"/>
    <w:rsid w:val="00775B09"/>
    <w:rsid w:val="00775D26"/>
    <w:rsid w:val="00775DC5"/>
    <w:rsid w:val="00775E57"/>
    <w:rsid w:val="00775FA9"/>
    <w:rsid w:val="007760C4"/>
    <w:rsid w:val="007761AF"/>
    <w:rsid w:val="00776248"/>
    <w:rsid w:val="00776410"/>
    <w:rsid w:val="00776733"/>
    <w:rsid w:val="007767DD"/>
    <w:rsid w:val="00776940"/>
    <w:rsid w:val="0077694A"/>
    <w:rsid w:val="0077695B"/>
    <w:rsid w:val="00776998"/>
    <w:rsid w:val="00776C45"/>
    <w:rsid w:val="00776D29"/>
    <w:rsid w:val="00776E45"/>
    <w:rsid w:val="007771C8"/>
    <w:rsid w:val="007771FD"/>
    <w:rsid w:val="00777299"/>
    <w:rsid w:val="00777414"/>
    <w:rsid w:val="0077749F"/>
    <w:rsid w:val="00777516"/>
    <w:rsid w:val="00777737"/>
    <w:rsid w:val="00777750"/>
    <w:rsid w:val="00777D44"/>
    <w:rsid w:val="00777DF5"/>
    <w:rsid w:val="00780031"/>
    <w:rsid w:val="0078022D"/>
    <w:rsid w:val="007802E1"/>
    <w:rsid w:val="00780467"/>
    <w:rsid w:val="00780ACE"/>
    <w:rsid w:val="00780AF6"/>
    <w:rsid w:val="00780D02"/>
    <w:rsid w:val="00781088"/>
    <w:rsid w:val="00781327"/>
    <w:rsid w:val="00781547"/>
    <w:rsid w:val="00781971"/>
    <w:rsid w:val="00782165"/>
    <w:rsid w:val="00782498"/>
    <w:rsid w:val="007824B7"/>
    <w:rsid w:val="00782D68"/>
    <w:rsid w:val="00782E63"/>
    <w:rsid w:val="00783770"/>
    <w:rsid w:val="007837E9"/>
    <w:rsid w:val="00783A9E"/>
    <w:rsid w:val="00783B3C"/>
    <w:rsid w:val="00783CFD"/>
    <w:rsid w:val="00783D55"/>
    <w:rsid w:val="007840D2"/>
    <w:rsid w:val="00784143"/>
    <w:rsid w:val="00784174"/>
    <w:rsid w:val="00784626"/>
    <w:rsid w:val="0078464B"/>
    <w:rsid w:val="007849C5"/>
    <w:rsid w:val="00784AA7"/>
    <w:rsid w:val="00784B06"/>
    <w:rsid w:val="007852B6"/>
    <w:rsid w:val="00785AF0"/>
    <w:rsid w:val="00785E49"/>
    <w:rsid w:val="00785F30"/>
    <w:rsid w:val="0078606D"/>
    <w:rsid w:val="0078617A"/>
    <w:rsid w:val="007863ED"/>
    <w:rsid w:val="00786446"/>
    <w:rsid w:val="0078663C"/>
    <w:rsid w:val="007866BB"/>
    <w:rsid w:val="007868FC"/>
    <w:rsid w:val="00786A09"/>
    <w:rsid w:val="00786BDB"/>
    <w:rsid w:val="00786EB0"/>
    <w:rsid w:val="00787145"/>
    <w:rsid w:val="007872B0"/>
    <w:rsid w:val="0078730F"/>
    <w:rsid w:val="0078755A"/>
    <w:rsid w:val="00787583"/>
    <w:rsid w:val="00787622"/>
    <w:rsid w:val="00787654"/>
    <w:rsid w:val="007876DB"/>
    <w:rsid w:val="0078795F"/>
    <w:rsid w:val="00787982"/>
    <w:rsid w:val="00787AF1"/>
    <w:rsid w:val="0079000F"/>
    <w:rsid w:val="00790145"/>
    <w:rsid w:val="007902EC"/>
    <w:rsid w:val="00790629"/>
    <w:rsid w:val="007906AE"/>
    <w:rsid w:val="00790816"/>
    <w:rsid w:val="00790891"/>
    <w:rsid w:val="0079089E"/>
    <w:rsid w:val="0079092C"/>
    <w:rsid w:val="00790990"/>
    <w:rsid w:val="00790A96"/>
    <w:rsid w:val="00790B5A"/>
    <w:rsid w:val="00790DFF"/>
    <w:rsid w:val="00790E3E"/>
    <w:rsid w:val="00791272"/>
    <w:rsid w:val="0079153B"/>
    <w:rsid w:val="007915C1"/>
    <w:rsid w:val="007916CB"/>
    <w:rsid w:val="0079175C"/>
    <w:rsid w:val="00791784"/>
    <w:rsid w:val="00791A1C"/>
    <w:rsid w:val="00791C40"/>
    <w:rsid w:val="00791C98"/>
    <w:rsid w:val="0079248A"/>
    <w:rsid w:val="007924D6"/>
    <w:rsid w:val="00792558"/>
    <w:rsid w:val="0079266A"/>
    <w:rsid w:val="00792797"/>
    <w:rsid w:val="00792871"/>
    <w:rsid w:val="007928AD"/>
    <w:rsid w:val="00792B07"/>
    <w:rsid w:val="00792C20"/>
    <w:rsid w:val="00792EC8"/>
    <w:rsid w:val="00793085"/>
    <w:rsid w:val="007933E8"/>
    <w:rsid w:val="007938E9"/>
    <w:rsid w:val="00793978"/>
    <w:rsid w:val="00793A61"/>
    <w:rsid w:val="00793B5B"/>
    <w:rsid w:val="00793D0A"/>
    <w:rsid w:val="00793D78"/>
    <w:rsid w:val="00793F7C"/>
    <w:rsid w:val="00794305"/>
    <w:rsid w:val="00794475"/>
    <w:rsid w:val="007950C3"/>
    <w:rsid w:val="00795233"/>
    <w:rsid w:val="007952E8"/>
    <w:rsid w:val="00795586"/>
    <w:rsid w:val="007956CA"/>
    <w:rsid w:val="007957D7"/>
    <w:rsid w:val="007958A0"/>
    <w:rsid w:val="00795973"/>
    <w:rsid w:val="00795C56"/>
    <w:rsid w:val="00795D01"/>
    <w:rsid w:val="00795F7C"/>
    <w:rsid w:val="00796046"/>
    <w:rsid w:val="00796082"/>
    <w:rsid w:val="007963D1"/>
    <w:rsid w:val="0079658F"/>
    <w:rsid w:val="007965E4"/>
    <w:rsid w:val="0079698D"/>
    <w:rsid w:val="00796B51"/>
    <w:rsid w:val="00796DA0"/>
    <w:rsid w:val="00796DDC"/>
    <w:rsid w:val="00796E3E"/>
    <w:rsid w:val="00796EFC"/>
    <w:rsid w:val="00796FAC"/>
    <w:rsid w:val="0079701D"/>
    <w:rsid w:val="0079713C"/>
    <w:rsid w:val="007973D6"/>
    <w:rsid w:val="0079774E"/>
    <w:rsid w:val="00797888"/>
    <w:rsid w:val="00797900"/>
    <w:rsid w:val="00797A0F"/>
    <w:rsid w:val="00797B3B"/>
    <w:rsid w:val="00797E1A"/>
    <w:rsid w:val="00797E53"/>
    <w:rsid w:val="00797E6F"/>
    <w:rsid w:val="00797F76"/>
    <w:rsid w:val="00797FF0"/>
    <w:rsid w:val="007A012D"/>
    <w:rsid w:val="007A031C"/>
    <w:rsid w:val="007A0429"/>
    <w:rsid w:val="007A0431"/>
    <w:rsid w:val="007A06C1"/>
    <w:rsid w:val="007A0781"/>
    <w:rsid w:val="007A087C"/>
    <w:rsid w:val="007A096F"/>
    <w:rsid w:val="007A15AE"/>
    <w:rsid w:val="007A1677"/>
    <w:rsid w:val="007A16F2"/>
    <w:rsid w:val="007A1867"/>
    <w:rsid w:val="007A1C96"/>
    <w:rsid w:val="007A1D30"/>
    <w:rsid w:val="007A1E88"/>
    <w:rsid w:val="007A1F37"/>
    <w:rsid w:val="007A20BD"/>
    <w:rsid w:val="007A2103"/>
    <w:rsid w:val="007A2363"/>
    <w:rsid w:val="007A2740"/>
    <w:rsid w:val="007A2753"/>
    <w:rsid w:val="007A2D79"/>
    <w:rsid w:val="007A2DE0"/>
    <w:rsid w:val="007A2DE7"/>
    <w:rsid w:val="007A2F5C"/>
    <w:rsid w:val="007A3384"/>
    <w:rsid w:val="007A3426"/>
    <w:rsid w:val="007A36B7"/>
    <w:rsid w:val="007A38AE"/>
    <w:rsid w:val="007A391A"/>
    <w:rsid w:val="007A3BCA"/>
    <w:rsid w:val="007A3F64"/>
    <w:rsid w:val="007A3FB0"/>
    <w:rsid w:val="007A3FE7"/>
    <w:rsid w:val="007A4073"/>
    <w:rsid w:val="007A457E"/>
    <w:rsid w:val="007A49A5"/>
    <w:rsid w:val="007A4B7E"/>
    <w:rsid w:val="007A4C34"/>
    <w:rsid w:val="007A4C95"/>
    <w:rsid w:val="007A5262"/>
    <w:rsid w:val="007A52D8"/>
    <w:rsid w:val="007A550E"/>
    <w:rsid w:val="007A55FF"/>
    <w:rsid w:val="007A56E3"/>
    <w:rsid w:val="007A59A5"/>
    <w:rsid w:val="007A5AF3"/>
    <w:rsid w:val="007A631E"/>
    <w:rsid w:val="007A6322"/>
    <w:rsid w:val="007A6457"/>
    <w:rsid w:val="007A65F6"/>
    <w:rsid w:val="007A6812"/>
    <w:rsid w:val="007A69F1"/>
    <w:rsid w:val="007A71EF"/>
    <w:rsid w:val="007A7299"/>
    <w:rsid w:val="007A7314"/>
    <w:rsid w:val="007A73CF"/>
    <w:rsid w:val="007A7448"/>
    <w:rsid w:val="007A74AA"/>
    <w:rsid w:val="007A7535"/>
    <w:rsid w:val="007A7613"/>
    <w:rsid w:val="007A7867"/>
    <w:rsid w:val="007A7B46"/>
    <w:rsid w:val="007A7BDE"/>
    <w:rsid w:val="007A7C15"/>
    <w:rsid w:val="007B02AE"/>
    <w:rsid w:val="007B04D1"/>
    <w:rsid w:val="007B04F1"/>
    <w:rsid w:val="007B0517"/>
    <w:rsid w:val="007B0839"/>
    <w:rsid w:val="007B0A77"/>
    <w:rsid w:val="007B0AB6"/>
    <w:rsid w:val="007B0BD3"/>
    <w:rsid w:val="007B0BE4"/>
    <w:rsid w:val="007B0C76"/>
    <w:rsid w:val="007B0DEA"/>
    <w:rsid w:val="007B0E94"/>
    <w:rsid w:val="007B10E5"/>
    <w:rsid w:val="007B1107"/>
    <w:rsid w:val="007B11E4"/>
    <w:rsid w:val="007B1263"/>
    <w:rsid w:val="007B1395"/>
    <w:rsid w:val="007B13AA"/>
    <w:rsid w:val="007B157F"/>
    <w:rsid w:val="007B15EA"/>
    <w:rsid w:val="007B1800"/>
    <w:rsid w:val="007B1820"/>
    <w:rsid w:val="007B1880"/>
    <w:rsid w:val="007B1922"/>
    <w:rsid w:val="007B19D1"/>
    <w:rsid w:val="007B1BA2"/>
    <w:rsid w:val="007B1BA6"/>
    <w:rsid w:val="007B1D1D"/>
    <w:rsid w:val="007B2096"/>
    <w:rsid w:val="007B20C2"/>
    <w:rsid w:val="007B2150"/>
    <w:rsid w:val="007B252C"/>
    <w:rsid w:val="007B271F"/>
    <w:rsid w:val="007B2C6E"/>
    <w:rsid w:val="007B2D5E"/>
    <w:rsid w:val="007B3286"/>
    <w:rsid w:val="007B3380"/>
    <w:rsid w:val="007B3501"/>
    <w:rsid w:val="007B3561"/>
    <w:rsid w:val="007B35BE"/>
    <w:rsid w:val="007B360E"/>
    <w:rsid w:val="007B36AF"/>
    <w:rsid w:val="007B38B7"/>
    <w:rsid w:val="007B38D0"/>
    <w:rsid w:val="007B3AB8"/>
    <w:rsid w:val="007B3BD5"/>
    <w:rsid w:val="007B3C01"/>
    <w:rsid w:val="007B3F4C"/>
    <w:rsid w:val="007B44D9"/>
    <w:rsid w:val="007B4535"/>
    <w:rsid w:val="007B4607"/>
    <w:rsid w:val="007B4690"/>
    <w:rsid w:val="007B4876"/>
    <w:rsid w:val="007B4B00"/>
    <w:rsid w:val="007B4BB6"/>
    <w:rsid w:val="007B4DD1"/>
    <w:rsid w:val="007B501F"/>
    <w:rsid w:val="007B503B"/>
    <w:rsid w:val="007B5171"/>
    <w:rsid w:val="007B518F"/>
    <w:rsid w:val="007B5231"/>
    <w:rsid w:val="007B52BD"/>
    <w:rsid w:val="007B5622"/>
    <w:rsid w:val="007B57BD"/>
    <w:rsid w:val="007B5923"/>
    <w:rsid w:val="007B5BDA"/>
    <w:rsid w:val="007B5C7C"/>
    <w:rsid w:val="007B5D48"/>
    <w:rsid w:val="007B6287"/>
    <w:rsid w:val="007B66AF"/>
    <w:rsid w:val="007B675F"/>
    <w:rsid w:val="007B67AD"/>
    <w:rsid w:val="007B6910"/>
    <w:rsid w:val="007B69DC"/>
    <w:rsid w:val="007B6C0E"/>
    <w:rsid w:val="007B6E9E"/>
    <w:rsid w:val="007B71B6"/>
    <w:rsid w:val="007B754C"/>
    <w:rsid w:val="007B7A6A"/>
    <w:rsid w:val="007B7AA0"/>
    <w:rsid w:val="007B7BEF"/>
    <w:rsid w:val="007B7DA5"/>
    <w:rsid w:val="007C0031"/>
    <w:rsid w:val="007C041E"/>
    <w:rsid w:val="007C087C"/>
    <w:rsid w:val="007C0A0B"/>
    <w:rsid w:val="007C0B02"/>
    <w:rsid w:val="007C0B19"/>
    <w:rsid w:val="007C0F09"/>
    <w:rsid w:val="007C1445"/>
    <w:rsid w:val="007C1453"/>
    <w:rsid w:val="007C1529"/>
    <w:rsid w:val="007C17E0"/>
    <w:rsid w:val="007C1AB3"/>
    <w:rsid w:val="007C1AC8"/>
    <w:rsid w:val="007C1AD0"/>
    <w:rsid w:val="007C1D14"/>
    <w:rsid w:val="007C1D7D"/>
    <w:rsid w:val="007C1E9A"/>
    <w:rsid w:val="007C2324"/>
    <w:rsid w:val="007C252D"/>
    <w:rsid w:val="007C258B"/>
    <w:rsid w:val="007C2BB1"/>
    <w:rsid w:val="007C2C6B"/>
    <w:rsid w:val="007C2D04"/>
    <w:rsid w:val="007C3069"/>
    <w:rsid w:val="007C3143"/>
    <w:rsid w:val="007C3162"/>
    <w:rsid w:val="007C3316"/>
    <w:rsid w:val="007C33F4"/>
    <w:rsid w:val="007C3B88"/>
    <w:rsid w:val="007C3C18"/>
    <w:rsid w:val="007C3C23"/>
    <w:rsid w:val="007C3D4E"/>
    <w:rsid w:val="007C4253"/>
    <w:rsid w:val="007C4266"/>
    <w:rsid w:val="007C445F"/>
    <w:rsid w:val="007C4691"/>
    <w:rsid w:val="007C48EF"/>
    <w:rsid w:val="007C4906"/>
    <w:rsid w:val="007C4B6E"/>
    <w:rsid w:val="007C4DCC"/>
    <w:rsid w:val="007C5421"/>
    <w:rsid w:val="007C548D"/>
    <w:rsid w:val="007C54A6"/>
    <w:rsid w:val="007C54C9"/>
    <w:rsid w:val="007C558A"/>
    <w:rsid w:val="007C5622"/>
    <w:rsid w:val="007C5678"/>
    <w:rsid w:val="007C5742"/>
    <w:rsid w:val="007C57A9"/>
    <w:rsid w:val="007C5AB8"/>
    <w:rsid w:val="007C5B03"/>
    <w:rsid w:val="007C5B87"/>
    <w:rsid w:val="007C5E20"/>
    <w:rsid w:val="007C66E1"/>
    <w:rsid w:val="007C6732"/>
    <w:rsid w:val="007C693C"/>
    <w:rsid w:val="007C697E"/>
    <w:rsid w:val="007C6A72"/>
    <w:rsid w:val="007C6AD5"/>
    <w:rsid w:val="007C6B14"/>
    <w:rsid w:val="007C6B7B"/>
    <w:rsid w:val="007C6B8F"/>
    <w:rsid w:val="007C6D9C"/>
    <w:rsid w:val="007C6DB9"/>
    <w:rsid w:val="007C6EC5"/>
    <w:rsid w:val="007C6F2D"/>
    <w:rsid w:val="007C6FBC"/>
    <w:rsid w:val="007C737D"/>
    <w:rsid w:val="007C7442"/>
    <w:rsid w:val="007C75AC"/>
    <w:rsid w:val="007C799F"/>
    <w:rsid w:val="007C7A20"/>
    <w:rsid w:val="007C7AB2"/>
    <w:rsid w:val="007C7AC3"/>
    <w:rsid w:val="007C7B40"/>
    <w:rsid w:val="007C7B46"/>
    <w:rsid w:val="007C7B75"/>
    <w:rsid w:val="007C7CA4"/>
    <w:rsid w:val="007C7DA4"/>
    <w:rsid w:val="007C7E0A"/>
    <w:rsid w:val="007C7E54"/>
    <w:rsid w:val="007D0467"/>
    <w:rsid w:val="007D0492"/>
    <w:rsid w:val="007D095A"/>
    <w:rsid w:val="007D0AD4"/>
    <w:rsid w:val="007D0CE6"/>
    <w:rsid w:val="007D0F37"/>
    <w:rsid w:val="007D112B"/>
    <w:rsid w:val="007D12A6"/>
    <w:rsid w:val="007D15E7"/>
    <w:rsid w:val="007D18D5"/>
    <w:rsid w:val="007D1A43"/>
    <w:rsid w:val="007D1E7A"/>
    <w:rsid w:val="007D1FF7"/>
    <w:rsid w:val="007D203C"/>
    <w:rsid w:val="007D21E2"/>
    <w:rsid w:val="007D2372"/>
    <w:rsid w:val="007D29C1"/>
    <w:rsid w:val="007D2B61"/>
    <w:rsid w:val="007D2BF7"/>
    <w:rsid w:val="007D2E10"/>
    <w:rsid w:val="007D2E8A"/>
    <w:rsid w:val="007D2F54"/>
    <w:rsid w:val="007D308C"/>
    <w:rsid w:val="007D31BE"/>
    <w:rsid w:val="007D3465"/>
    <w:rsid w:val="007D34F6"/>
    <w:rsid w:val="007D3571"/>
    <w:rsid w:val="007D381A"/>
    <w:rsid w:val="007D38EE"/>
    <w:rsid w:val="007D3BB4"/>
    <w:rsid w:val="007D3C86"/>
    <w:rsid w:val="007D4010"/>
    <w:rsid w:val="007D41A9"/>
    <w:rsid w:val="007D41D4"/>
    <w:rsid w:val="007D41EE"/>
    <w:rsid w:val="007D423C"/>
    <w:rsid w:val="007D4299"/>
    <w:rsid w:val="007D42B5"/>
    <w:rsid w:val="007D4399"/>
    <w:rsid w:val="007D44FA"/>
    <w:rsid w:val="007D46F9"/>
    <w:rsid w:val="007D4889"/>
    <w:rsid w:val="007D4C69"/>
    <w:rsid w:val="007D4FEA"/>
    <w:rsid w:val="007D5237"/>
    <w:rsid w:val="007D524C"/>
    <w:rsid w:val="007D558C"/>
    <w:rsid w:val="007D55FB"/>
    <w:rsid w:val="007D57D7"/>
    <w:rsid w:val="007D5CF7"/>
    <w:rsid w:val="007D6000"/>
    <w:rsid w:val="007D6184"/>
    <w:rsid w:val="007D629E"/>
    <w:rsid w:val="007D62C8"/>
    <w:rsid w:val="007D66F3"/>
    <w:rsid w:val="007D68A1"/>
    <w:rsid w:val="007D6AAA"/>
    <w:rsid w:val="007D6D48"/>
    <w:rsid w:val="007D6E6B"/>
    <w:rsid w:val="007D6F71"/>
    <w:rsid w:val="007D7398"/>
    <w:rsid w:val="007D76C4"/>
    <w:rsid w:val="007D79B0"/>
    <w:rsid w:val="007D7A83"/>
    <w:rsid w:val="007D7ACD"/>
    <w:rsid w:val="007D7B85"/>
    <w:rsid w:val="007D7C4C"/>
    <w:rsid w:val="007D7E81"/>
    <w:rsid w:val="007D7E82"/>
    <w:rsid w:val="007D7EE7"/>
    <w:rsid w:val="007E04BC"/>
    <w:rsid w:val="007E0625"/>
    <w:rsid w:val="007E08B8"/>
    <w:rsid w:val="007E08E3"/>
    <w:rsid w:val="007E0B8F"/>
    <w:rsid w:val="007E0D36"/>
    <w:rsid w:val="007E1323"/>
    <w:rsid w:val="007E1441"/>
    <w:rsid w:val="007E14AC"/>
    <w:rsid w:val="007E1585"/>
    <w:rsid w:val="007E15CB"/>
    <w:rsid w:val="007E15F2"/>
    <w:rsid w:val="007E18C6"/>
    <w:rsid w:val="007E1D56"/>
    <w:rsid w:val="007E1DD8"/>
    <w:rsid w:val="007E1EE2"/>
    <w:rsid w:val="007E1F14"/>
    <w:rsid w:val="007E1F21"/>
    <w:rsid w:val="007E2093"/>
    <w:rsid w:val="007E2158"/>
    <w:rsid w:val="007E245D"/>
    <w:rsid w:val="007E25BC"/>
    <w:rsid w:val="007E25C5"/>
    <w:rsid w:val="007E2730"/>
    <w:rsid w:val="007E2762"/>
    <w:rsid w:val="007E2764"/>
    <w:rsid w:val="007E28CA"/>
    <w:rsid w:val="007E2990"/>
    <w:rsid w:val="007E2A07"/>
    <w:rsid w:val="007E2D0A"/>
    <w:rsid w:val="007E2D5A"/>
    <w:rsid w:val="007E2E51"/>
    <w:rsid w:val="007E2E9A"/>
    <w:rsid w:val="007E31CF"/>
    <w:rsid w:val="007E31F5"/>
    <w:rsid w:val="007E31FD"/>
    <w:rsid w:val="007E3315"/>
    <w:rsid w:val="007E3463"/>
    <w:rsid w:val="007E386B"/>
    <w:rsid w:val="007E3A8A"/>
    <w:rsid w:val="007E3C80"/>
    <w:rsid w:val="007E4347"/>
    <w:rsid w:val="007E434A"/>
    <w:rsid w:val="007E438D"/>
    <w:rsid w:val="007E4602"/>
    <w:rsid w:val="007E48AC"/>
    <w:rsid w:val="007E49C1"/>
    <w:rsid w:val="007E4ACF"/>
    <w:rsid w:val="007E4C7B"/>
    <w:rsid w:val="007E506C"/>
    <w:rsid w:val="007E50D0"/>
    <w:rsid w:val="007E51EC"/>
    <w:rsid w:val="007E5209"/>
    <w:rsid w:val="007E52EB"/>
    <w:rsid w:val="007E52FE"/>
    <w:rsid w:val="007E5426"/>
    <w:rsid w:val="007E560C"/>
    <w:rsid w:val="007E5664"/>
    <w:rsid w:val="007E56A8"/>
    <w:rsid w:val="007E56E7"/>
    <w:rsid w:val="007E5814"/>
    <w:rsid w:val="007E5ABC"/>
    <w:rsid w:val="007E62EA"/>
    <w:rsid w:val="007E643B"/>
    <w:rsid w:val="007E66E2"/>
    <w:rsid w:val="007E676D"/>
    <w:rsid w:val="007E6A1A"/>
    <w:rsid w:val="007E6AB2"/>
    <w:rsid w:val="007E6AE5"/>
    <w:rsid w:val="007E6C2A"/>
    <w:rsid w:val="007E6E8A"/>
    <w:rsid w:val="007E6FD5"/>
    <w:rsid w:val="007E729A"/>
    <w:rsid w:val="007E750B"/>
    <w:rsid w:val="007E758A"/>
    <w:rsid w:val="007E7696"/>
    <w:rsid w:val="007E7704"/>
    <w:rsid w:val="007E792E"/>
    <w:rsid w:val="007E7A26"/>
    <w:rsid w:val="007F0263"/>
    <w:rsid w:val="007F0866"/>
    <w:rsid w:val="007F092D"/>
    <w:rsid w:val="007F0995"/>
    <w:rsid w:val="007F0BCC"/>
    <w:rsid w:val="007F0C6C"/>
    <w:rsid w:val="007F0D36"/>
    <w:rsid w:val="007F1002"/>
    <w:rsid w:val="007F12BD"/>
    <w:rsid w:val="007F1432"/>
    <w:rsid w:val="007F14A9"/>
    <w:rsid w:val="007F1AB3"/>
    <w:rsid w:val="007F1B68"/>
    <w:rsid w:val="007F2021"/>
    <w:rsid w:val="007F2087"/>
    <w:rsid w:val="007F2342"/>
    <w:rsid w:val="007F2421"/>
    <w:rsid w:val="007F2494"/>
    <w:rsid w:val="007F25C9"/>
    <w:rsid w:val="007F2623"/>
    <w:rsid w:val="007F2711"/>
    <w:rsid w:val="007F273D"/>
    <w:rsid w:val="007F2A60"/>
    <w:rsid w:val="007F2AE7"/>
    <w:rsid w:val="007F2AED"/>
    <w:rsid w:val="007F2C41"/>
    <w:rsid w:val="007F2C70"/>
    <w:rsid w:val="007F2F8F"/>
    <w:rsid w:val="007F2FD8"/>
    <w:rsid w:val="007F3177"/>
    <w:rsid w:val="007F32AC"/>
    <w:rsid w:val="007F35D0"/>
    <w:rsid w:val="007F369F"/>
    <w:rsid w:val="007F3B1E"/>
    <w:rsid w:val="007F4042"/>
    <w:rsid w:val="007F407C"/>
    <w:rsid w:val="007F4179"/>
    <w:rsid w:val="007F43F9"/>
    <w:rsid w:val="007F4505"/>
    <w:rsid w:val="007F454E"/>
    <w:rsid w:val="007F46AF"/>
    <w:rsid w:val="007F4883"/>
    <w:rsid w:val="007F4993"/>
    <w:rsid w:val="007F4C11"/>
    <w:rsid w:val="007F4C4B"/>
    <w:rsid w:val="007F4CD0"/>
    <w:rsid w:val="007F4CE8"/>
    <w:rsid w:val="007F519E"/>
    <w:rsid w:val="007F559B"/>
    <w:rsid w:val="007F5AB5"/>
    <w:rsid w:val="007F5B01"/>
    <w:rsid w:val="007F5BE6"/>
    <w:rsid w:val="007F5CC9"/>
    <w:rsid w:val="007F5D4A"/>
    <w:rsid w:val="007F5E59"/>
    <w:rsid w:val="007F6143"/>
    <w:rsid w:val="007F63D7"/>
    <w:rsid w:val="007F6440"/>
    <w:rsid w:val="007F65DB"/>
    <w:rsid w:val="007F6728"/>
    <w:rsid w:val="007F6946"/>
    <w:rsid w:val="007F6E9D"/>
    <w:rsid w:val="007F7173"/>
    <w:rsid w:val="007F7205"/>
    <w:rsid w:val="007F752F"/>
    <w:rsid w:val="007F7646"/>
    <w:rsid w:val="007F76E6"/>
    <w:rsid w:val="007F7789"/>
    <w:rsid w:val="007F79D4"/>
    <w:rsid w:val="007F7AF4"/>
    <w:rsid w:val="007F7B12"/>
    <w:rsid w:val="007F7BB2"/>
    <w:rsid w:val="007F7E0E"/>
    <w:rsid w:val="0080053B"/>
    <w:rsid w:val="008008CB"/>
    <w:rsid w:val="00800938"/>
    <w:rsid w:val="00800C11"/>
    <w:rsid w:val="00800E06"/>
    <w:rsid w:val="00801160"/>
    <w:rsid w:val="008011A0"/>
    <w:rsid w:val="0080151C"/>
    <w:rsid w:val="00801664"/>
    <w:rsid w:val="008017B4"/>
    <w:rsid w:val="0080185D"/>
    <w:rsid w:val="008019C2"/>
    <w:rsid w:val="008021D9"/>
    <w:rsid w:val="0080234A"/>
    <w:rsid w:val="008023B7"/>
    <w:rsid w:val="008023E4"/>
    <w:rsid w:val="0080242F"/>
    <w:rsid w:val="00802477"/>
    <w:rsid w:val="00802616"/>
    <w:rsid w:val="00802834"/>
    <w:rsid w:val="00802D3C"/>
    <w:rsid w:val="00802DD8"/>
    <w:rsid w:val="00803126"/>
    <w:rsid w:val="008031F7"/>
    <w:rsid w:val="0080325E"/>
    <w:rsid w:val="00803A55"/>
    <w:rsid w:val="00803E6D"/>
    <w:rsid w:val="00803F4E"/>
    <w:rsid w:val="00804060"/>
    <w:rsid w:val="008040F4"/>
    <w:rsid w:val="008043A5"/>
    <w:rsid w:val="00804490"/>
    <w:rsid w:val="00804822"/>
    <w:rsid w:val="0080492B"/>
    <w:rsid w:val="0080497F"/>
    <w:rsid w:val="00804A5C"/>
    <w:rsid w:val="00804AAC"/>
    <w:rsid w:val="00804E51"/>
    <w:rsid w:val="00804E84"/>
    <w:rsid w:val="008050DE"/>
    <w:rsid w:val="00805103"/>
    <w:rsid w:val="00805579"/>
    <w:rsid w:val="00805611"/>
    <w:rsid w:val="00805741"/>
    <w:rsid w:val="00805746"/>
    <w:rsid w:val="00805D71"/>
    <w:rsid w:val="0080609A"/>
    <w:rsid w:val="00806276"/>
    <w:rsid w:val="0080643D"/>
    <w:rsid w:val="008064E3"/>
    <w:rsid w:val="00806579"/>
    <w:rsid w:val="0080659F"/>
    <w:rsid w:val="0080690E"/>
    <w:rsid w:val="00806A05"/>
    <w:rsid w:val="00806AB5"/>
    <w:rsid w:val="00806B70"/>
    <w:rsid w:val="00806B71"/>
    <w:rsid w:val="00806BA2"/>
    <w:rsid w:val="00806F33"/>
    <w:rsid w:val="00806F62"/>
    <w:rsid w:val="00806FF7"/>
    <w:rsid w:val="00807233"/>
    <w:rsid w:val="008074BD"/>
    <w:rsid w:val="00807596"/>
    <w:rsid w:val="00807795"/>
    <w:rsid w:val="008077EB"/>
    <w:rsid w:val="00807872"/>
    <w:rsid w:val="008078CF"/>
    <w:rsid w:val="00807C25"/>
    <w:rsid w:val="00807CCB"/>
    <w:rsid w:val="00807E9C"/>
    <w:rsid w:val="00807F5A"/>
    <w:rsid w:val="00810050"/>
    <w:rsid w:val="00810210"/>
    <w:rsid w:val="00810379"/>
    <w:rsid w:val="008103DF"/>
    <w:rsid w:val="00810A1E"/>
    <w:rsid w:val="00810AEA"/>
    <w:rsid w:val="00810D6A"/>
    <w:rsid w:val="00810F0C"/>
    <w:rsid w:val="00811121"/>
    <w:rsid w:val="0081118E"/>
    <w:rsid w:val="008111D8"/>
    <w:rsid w:val="008117A7"/>
    <w:rsid w:val="00811A89"/>
    <w:rsid w:val="00812243"/>
    <w:rsid w:val="00812521"/>
    <w:rsid w:val="0081263C"/>
    <w:rsid w:val="008128A7"/>
    <w:rsid w:val="00812EB8"/>
    <w:rsid w:val="00812F10"/>
    <w:rsid w:val="0081314B"/>
    <w:rsid w:val="008131D3"/>
    <w:rsid w:val="00813240"/>
    <w:rsid w:val="008132A4"/>
    <w:rsid w:val="008134B9"/>
    <w:rsid w:val="008135B0"/>
    <w:rsid w:val="0081372E"/>
    <w:rsid w:val="00813A45"/>
    <w:rsid w:val="00813A4A"/>
    <w:rsid w:val="00813AB6"/>
    <w:rsid w:val="00813B11"/>
    <w:rsid w:val="00813BEB"/>
    <w:rsid w:val="00813EDE"/>
    <w:rsid w:val="00814285"/>
    <w:rsid w:val="00814343"/>
    <w:rsid w:val="008144C2"/>
    <w:rsid w:val="008144C5"/>
    <w:rsid w:val="0081455C"/>
    <w:rsid w:val="00814760"/>
    <w:rsid w:val="0081478B"/>
    <w:rsid w:val="00814872"/>
    <w:rsid w:val="00814C71"/>
    <w:rsid w:val="00814EEA"/>
    <w:rsid w:val="00814F99"/>
    <w:rsid w:val="0081516E"/>
    <w:rsid w:val="008151EA"/>
    <w:rsid w:val="008154BD"/>
    <w:rsid w:val="008155CF"/>
    <w:rsid w:val="0081563A"/>
    <w:rsid w:val="008157B9"/>
    <w:rsid w:val="0081587B"/>
    <w:rsid w:val="00815BE2"/>
    <w:rsid w:val="00815D01"/>
    <w:rsid w:val="00815D51"/>
    <w:rsid w:val="00815DDA"/>
    <w:rsid w:val="00816256"/>
    <w:rsid w:val="008164EA"/>
    <w:rsid w:val="00816579"/>
    <w:rsid w:val="00816E3A"/>
    <w:rsid w:val="0081702F"/>
    <w:rsid w:val="00817107"/>
    <w:rsid w:val="0081754F"/>
    <w:rsid w:val="0081762E"/>
    <w:rsid w:val="00817665"/>
    <w:rsid w:val="0081787E"/>
    <w:rsid w:val="00817DB2"/>
    <w:rsid w:val="00820075"/>
    <w:rsid w:val="008200D6"/>
    <w:rsid w:val="00820747"/>
    <w:rsid w:val="00820770"/>
    <w:rsid w:val="008208FB"/>
    <w:rsid w:val="008209BC"/>
    <w:rsid w:val="00820A42"/>
    <w:rsid w:val="00820A4E"/>
    <w:rsid w:val="00820CC1"/>
    <w:rsid w:val="00820CE5"/>
    <w:rsid w:val="00820F0D"/>
    <w:rsid w:val="00821369"/>
    <w:rsid w:val="008214AF"/>
    <w:rsid w:val="008216ED"/>
    <w:rsid w:val="0082174B"/>
    <w:rsid w:val="008219B1"/>
    <w:rsid w:val="00821A02"/>
    <w:rsid w:val="00821A3F"/>
    <w:rsid w:val="00821C64"/>
    <w:rsid w:val="00821FEB"/>
    <w:rsid w:val="008221E5"/>
    <w:rsid w:val="0082232A"/>
    <w:rsid w:val="008223F9"/>
    <w:rsid w:val="00822629"/>
    <w:rsid w:val="008226D9"/>
    <w:rsid w:val="0082282F"/>
    <w:rsid w:val="00822921"/>
    <w:rsid w:val="00822FC8"/>
    <w:rsid w:val="0082325C"/>
    <w:rsid w:val="00823290"/>
    <w:rsid w:val="00823456"/>
    <w:rsid w:val="00823602"/>
    <w:rsid w:val="00823829"/>
    <w:rsid w:val="0082408F"/>
    <w:rsid w:val="008240D2"/>
    <w:rsid w:val="0082415A"/>
    <w:rsid w:val="008242D1"/>
    <w:rsid w:val="00824449"/>
    <w:rsid w:val="00824467"/>
    <w:rsid w:val="00824A5C"/>
    <w:rsid w:val="00824B2E"/>
    <w:rsid w:val="00824D58"/>
    <w:rsid w:val="00824D9C"/>
    <w:rsid w:val="00824DE7"/>
    <w:rsid w:val="00824DEC"/>
    <w:rsid w:val="00824F27"/>
    <w:rsid w:val="00825008"/>
    <w:rsid w:val="00825046"/>
    <w:rsid w:val="008257CA"/>
    <w:rsid w:val="00825ABE"/>
    <w:rsid w:val="00825C94"/>
    <w:rsid w:val="00825CFE"/>
    <w:rsid w:val="00825F6C"/>
    <w:rsid w:val="0082620D"/>
    <w:rsid w:val="008262F1"/>
    <w:rsid w:val="008264FB"/>
    <w:rsid w:val="008266C1"/>
    <w:rsid w:val="00826C7B"/>
    <w:rsid w:val="00826F00"/>
    <w:rsid w:val="008270C5"/>
    <w:rsid w:val="0082715D"/>
    <w:rsid w:val="0082749D"/>
    <w:rsid w:val="0082758F"/>
    <w:rsid w:val="00827760"/>
    <w:rsid w:val="008277EB"/>
    <w:rsid w:val="00827B40"/>
    <w:rsid w:val="00827DF1"/>
    <w:rsid w:val="0083035C"/>
    <w:rsid w:val="008304C9"/>
    <w:rsid w:val="00830808"/>
    <w:rsid w:val="00830968"/>
    <w:rsid w:val="00830BD7"/>
    <w:rsid w:val="00830C86"/>
    <w:rsid w:val="00830E69"/>
    <w:rsid w:val="00831298"/>
    <w:rsid w:val="00831334"/>
    <w:rsid w:val="0083142B"/>
    <w:rsid w:val="008319CC"/>
    <w:rsid w:val="00831D5D"/>
    <w:rsid w:val="00831D95"/>
    <w:rsid w:val="00831DDF"/>
    <w:rsid w:val="00831E54"/>
    <w:rsid w:val="00831F57"/>
    <w:rsid w:val="0083213D"/>
    <w:rsid w:val="0083224C"/>
    <w:rsid w:val="00832599"/>
    <w:rsid w:val="008325BF"/>
    <w:rsid w:val="008327CC"/>
    <w:rsid w:val="0083296F"/>
    <w:rsid w:val="0083299E"/>
    <w:rsid w:val="00832B28"/>
    <w:rsid w:val="00832BAE"/>
    <w:rsid w:val="00832CE1"/>
    <w:rsid w:val="00832ED9"/>
    <w:rsid w:val="0083312D"/>
    <w:rsid w:val="008331F0"/>
    <w:rsid w:val="0083358D"/>
    <w:rsid w:val="00833665"/>
    <w:rsid w:val="00833735"/>
    <w:rsid w:val="00833902"/>
    <w:rsid w:val="008339D2"/>
    <w:rsid w:val="00833A17"/>
    <w:rsid w:val="008344CD"/>
    <w:rsid w:val="00834850"/>
    <w:rsid w:val="008348AC"/>
    <w:rsid w:val="00834A48"/>
    <w:rsid w:val="00834A84"/>
    <w:rsid w:val="00834B78"/>
    <w:rsid w:val="00834C7B"/>
    <w:rsid w:val="00834D32"/>
    <w:rsid w:val="00834DBC"/>
    <w:rsid w:val="00834F04"/>
    <w:rsid w:val="00835027"/>
    <w:rsid w:val="008351A8"/>
    <w:rsid w:val="00835257"/>
    <w:rsid w:val="0083532E"/>
    <w:rsid w:val="00835686"/>
    <w:rsid w:val="008357E3"/>
    <w:rsid w:val="00835810"/>
    <w:rsid w:val="008359BD"/>
    <w:rsid w:val="00835A82"/>
    <w:rsid w:val="00835BA1"/>
    <w:rsid w:val="00835D27"/>
    <w:rsid w:val="00835F6D"/>
    <w:rsid w:val="00836003"/>
    <w:rsid w:val="00836190"/>
    <w:rsid w:val="0083633A"/>
    <w:rsid w:val="008363F7"/>
    <w:rsid w:val="00836AC3"/>
    <w:rsid w:val="00836D56"/>
    <w:rsid w:val="008372E4"/>
    <w:rsid w:val="00837364"/>
    <w:rsid w:val="0083741E"/>
    <w:rsid w:val="00837561"/>
    <w:rsid w:val="008375DC"/>
    <w:rsid w:val="00837A5E"/>
    <w:rsid w:val="00837A79"/>
    <w:rsid w:val="00837AD3"/>
    <w:rsid w:val="00837C22"/>
    <w:rsid w:val="00837EFF"/>
    <w:rsid w:val="0084005F"/>
    <w:rsid w:val="0084020C"/>
    <w:rsid w:val="00840420"/>
    <w:rsid w:val="008404A0"/>
    <w:rsid w:val="00840655"/>
    <w:rsid w:val="008409CB"/>
    <w:rsid w:val="008409D7"/>
    <w:rsid w:val="00840A39"/>
    <w:rsid w:val="00840AE4"/>
    <w:rsid w:val="00840D73"/>
    <w:rsid w:val="00840F4D"/>
    <w:rsid w:val="008411B8"/>
    <w:rsid w:val="00841324"/>
    <w:rsid w:val="008413E0"/>
    <w:rsid w:val="0084146E"/>
    <w:rsid w:val="008414B0"/>
    <w:rsid w:val="00841838"/>
    <w:rsid w:val="00841B34"/>
    <w:rsid w:val="00841BA1"/>
    <w:rsid w:val="00841D08"/>
    <w:rsid w:val="00841F82"/>
    <w:rsid w:val="008421FD"/>
    <w:rsid w:val="00842E16"/>
    <w:rsid w:val="00842F62"/>
    <w:rsid w:val="00842F93"/>
    <w:rsid w:val="0084304F"/>
    <w:rsid w:val="00843052"/>
    <w:rsid w:val="00843216"/>
    <w:rsid w:val="008432E6"/>
    <w:rsid w:val="0084343E"/>
    <w:rsid w:val="0084351D"/>
    <w:rsid w:val="00843932"/>
    <w:rsid w:val="0084394F"/>
    <w:rsid w:val="00843EE7"/>
    <w:rsid w:val="00844128"/>
    <w:rsid w:val="00844228"/>
    <w:rsid w:val="00844360"/>
    <w:rsid w:val="008445DE"/>
    <w:rsid w:val="00844621"/>
    <w:rsid w:val="0084469A"/>
    <w:rsid w:val="008448AE"/>
    <w:rsid w:val="00844A34"/>
    <w:rsid w:val="00844A5C"/>
    <w:rsid w:val="00844E9C"/>
    <w:rsid w:val="00844F61"/>
    <w:rsid w:val="0084504F"/>
    <w:rsid w:val="0084513A"/>
    <w:rsid w:val="008454E6"/>
    <w:rsid w:val="0084554A"/>
    <w:rsid w:val="008455F2"/>
    <w:rsid w:val="00845640"/>
    <w:rsid w:val="00845AB6"/>
    <w:rsid w:val="00845B27"/>
    <w:rsid w:val="0084600F"/>
    <w:rsid w:val="008462AD"/>
    <w:rsid w:val="008464C1"/>
    <w:rsid w:val="00846726"/>
    <w:rsid w:val="0084677B"/>
    <w:rsid w:val="008469E0"/>
    <w:rsid w:val="00846AD3"/>
    <w:rsid w:val="00846B79"/>
    <w:rsid w:val="00846C3F"/>
    <w:rsid w:val="00846C84"/>
    <w:rsid w:val="00846EA2"/>
    <w:rsid w:val="00847413"/>
    <w:rsid w:val="008477E1"/>
    <w:rsid w:val="0084799D"/>
    <w:rsid w:val="00847C24"/>
    <w:rsid w:val="00847D27"/>
    <w:rsid w:val="00847E25"/>
    <w:rsid w:val="00847FA7"/>
    <w:rsid w:val="00850149"/>
    <w:rsid w:val="008501CF"/>
    <w:rsid w:val="008501FA"/>
    <w:rsid w:val="0085059C"/>
    <w:rsid w:val="0085070C"/>
    <w:rsid w:val="00850B15"/>
    <w:rsid w:val="00850B95"/>
    <w:rsid w:val="00850BA8"/>
    <w:rsid w:val="00850D5C"/>
    <w:rsid w:val="00850E7B"/>
    <w:rsid w:val="00850E98"/>
    <w:rsid w:val="00851159"/>
    <w:rsid w:val="008511DC"/>
    <w:rsid w:val="00851596"/>
    <w:rsid w:val="00851A67"/>
    <w:rsid w:val="00851EC9"/>
    <w:rsid w:val="00851F89"/>
    <w:rsid w:val="008526E0"/>
    <w:rsid w:val="0085275B"/>
    <w:rsid w:val="008527BF"/>
    <w:rsid w:val="00853159"/>
    <w:rsid w:val="008533F0"/>
    <w:rsid w:val="0085349D"/>
    <w:rsid w:val="00853629"/>
    <w:rsid w:val="0085365A"/>
    <w:rsid w:val="008539CB"/>
    <w:rsid w:val="00853BEE"/>
    <w:rsid w:val="00853CA3"/>
    <w:rsid w:val="00853E50"/>
    <w:rsid w:val="008540FE"/>
    <w:rsid w:val="008541B1"/>
    <w:rsid w:val="0085459F"/>
    <w:rsid w:val="008547F2"/>
    <w:rsid w:val="00854835"/>
    <w:rsid w:val="00854A81"/>
    <w:rsid w:val="00854A9E"/>
    <w:rsid w:val="00854AD3"/>
    <w:rsid w:val="00854C6A"/>
    <w:rsid w:val="00854D50"/>
    <w:rsid w:val="00854EB3"/>
    <w:rsid w:val="00854FFA"/>
    <w:rsid w:val="00855040"/>
    <w:rsid w:val="0085543F"/>
    <w:rsid w:val="00855453"/>
    <w:rsid w:val="0085557C"/>
    <w:rsid w:val="00855685"/>
    <w:rsid w:val="00855707"/>
    <w:rsid w:val="0085581E"/>
    <w:rsid w:val="008558A1"/>
    <w:rsid w:val="00855A71"/>
    <w:rsid w:val="00855B1C"/>
    <w:rsid w:val="00855C1C"/>
    <w:rsid w:val="00855D36"/>
    <w:rsid w:val="00855DA0"/>
    <w:rsid w:val="00855DF4"/>
    <w:rsid w:val="00855E84"/>
    <w:rsid w:val="00855FF8"/>
    <w:rsid w:val="008561BE"/>
    <w:rsid w:val="008561CE"/>
    <w:rsid w:val="008561ED"/>
    <w:rsid w:val="00856384"/>
    <w:rsid w:val="00856963"/>
    <w:rsid w:val="00856B85"/>
    <w:rsid w:val="00856BB7"/>
    <w:rsid w:val="00856D21"/>
    <w:rsid w:val="00856FF1"/>
    <w:rsid w:val="00857147"/>
    <w:rsid w:val="008572FF"/>
    <w:rsid w:val="00857425"/>
    <w:rsid w:val="00857448"/>
    <w:rsid w:val="00857641"/>
    <w:rsid w:val="008577A5"/>
    <w:rsid w:val="008577E7"/>
    <w:rsid w:val="00857828"/>
    <w:rsid w:val="00857CC8"/>
    <w:rsid w:val="00857F34"/>
    <w:rsid w:val="008602AC"/>
    <w:rsid w:val="008606A3"/>
    <w:rsid w:val="008606EF"/>
    <w:rsid w:val="0086075B"/>
    <w:rsid w:val="008607E6"/>
    <w:rsid w:val="008607ED"/>
    <w:rsid w:val="0086094E"/>
    <w:rsid w:val="00860A5C"/>
    <w:rsid w:val="00860D9E"/>
    <w:rsid w:val="008610FF"/>
    <w:rsid w:val="008612C2"/>
    <w:rsid w:val="00861340"/>
    <w:rsid w:val="00861456"/>
    <w:rsid w:val="00861917"/>
    <w:rsid w:val="00861C66"/>
    <w:rsid w:val="00861CC6"/>
    <w:rsid w:val="00861FE6"/>
    <w:rsid w:val="00862157"/>
    <w:rsid w:val="0086220C"/>
    <w:rsid w:val="008624A6"/>
    <w:rsid w:val="00862A33"/>
    <w:rsid w:val="00862C11"/>
    <w:rsid w:val="00862CE6"/>
    <w:rsid w:val="00862CF1"/>
    <w:rsid w:val="00862D37"/>
    <w:rsid w:val="00862D76"/>
    <w:rsid w:val="00862E25"/>
    <w:rsid w:val="00862F71"/>
    <w:rsid w:val="008631B2"/>
    <w:rsid w:val="00863452"/>
    <w:rsid w:val="0086384A"/>
    <w:rsid w:val="00863B30"/>
    <w:rsid w:val="00863B9C"/>
    <w:rsid w:val="00863BD0"/>
    <w:rsid w:val="00863E8B"/>
    <w:rsid w:val="00863FC8"/>
    <w:rsid w:val="0086400A"/>
    <w:rsid w:val="00864066"/>
    <w:rsid w:val="0086425F"/>
    <w:rsid w:val="008647DE"/>
    <w:rsid w:val="00864B1B"/>
    <w:rsid w:val="00864C11"/>
    <w:rsid w:val="00864C1F"/>
    <w:rsid w:val="00864E40"/>
    <w:rsid w:val="00864E5E"/>
    <w:rsid w:val="008650CB"/>
    <w:rsid w:val="0086563E"/>
    <w:rsid w:val="008656D3"/>
    <w:rsid w:val="0086574B"/>
    <w:rsid w:val="00865E6C"/>
    <w:rsid w:val="00865F34"/>
    <w:rsid w:val="0086601D"/>
    <w:rsid w:val="00866738"/>
    <w:rsid w:val="008667CD"/>
    <w:rsid w:val="008668FD"/>
    <w:rsid w:val="0086695C"/>
    <w:rsid w:val="00866A2D"/>
    <w:rsid w:val="00866BA9"/>
    <w:rsid w:val="00866F4B"/>
    <w:rsid w:val="00866FAE"/>
    <w:rsid w:val="00867077"/>
    <w:rsid w:val="00867127"/>
    <w:rsid w:val="00867328"/>
    <w:rsid w:val="00867398"/>
    <w:rsid w:val="00867418"/>
    <w:rsid w:val="00867476"/>
    <w:rsid w:val="00867AF4"/>
    <w:rsid w:val="00870095"/>
    <w:rsid w:val="008707CF"/>
    <w:rsid w:val="00870A4D"/>
    <w:rsid w:val="00870C84"/>
    <w:rsid w:val="00871618"/>
    <w:rsid w:val="008718A2"/>
    <w:rsid w:val="008718EF"/>
    <w:rsid w:val="0087192B"/>
    <w:rsid w:val="00871C91"/>
    <w:rsid w:val="00871DF2"/>
    <w:rsid w:val="0087216B"/>
    <w:rsid w:val="00872202"/>
    <w:rsid w:val="008723BD"/>
    <w:rsid w:val="0087241E"/>
    <w:rsid w:val="00872421"/>
    <w:rsid w:val="008724EB"/>
    <w:rsid w:val="0087262A"/>
    <w:rsid w:val="008726CD"/>
    <w:rsid w:val="00872A41"/>
    <w:rsid w:val="00872B57"/>
    <w:rsid w:val="00872D2E"/>
    <w:rsid w:val="00872E6C"/>
    <w:rsid w:val="008734DE"/>
    <w:rsid w:val="008735FB"/>
    <w:rsid w:val="00873661"/>
    <w:rsid w:val="0087367E"/>
    <w:rsid w:val="0087371D"/>
    <w:rsid w:val="00873733"/>
    <w:rsid w:val="0087380A"/>
    <w:rsid w:val="00873D6F"/>
    <w:rsid w:val="00873DAA"/>
    <w:rsid w:val="00873EBA"/>
    <w:rsid w:val="00874046"/>
    <w:rsid w:val="00874071"/>
    <w:rsid w:val="008740FF"/>
    <w:rsid w:val="00874257"/>
    <w:rsid w:val="008742DA"/>
    <w:rsid w:val="00874330"/>
    <w:rsid w:val="008743C6"/>
    <w:rsid w:val="00874535"/>
    <w:rsid w:val="00874709"/>
    <w:rsid w:val="00874DED"/>
    <w:rsid w:val="008750A5"/>
    <w:rsid w:val="0087514F"/>
    <w:rsid w:val="00875253"/>
    <w:rsid w:val="008753BC"/>
    <w:rsid w:val="0087574F"/>
    <w:rsid w:val="00875AA0"/>
    <w:rsid w:val="00875ADA"/>
    <w:rsid w:val="00875E12"/>
    <w:rsid w:val="0087616D"/>
    <w:rsid w:val="0087628D"/>
    <w:rsid w:val="008762BF"/>
    <w:rsid w:val="0087630E"/>
    <w:rsid w:val="008764FF"/>
    <w:rsid w:val="008769BA"/>
    <w:rsid w:val="00876A85"/>
    <w:rsid w:val="00876CCA"/>
    <w:rsid w:val="00877087"/>
    <w:rsid w:val="008770E9"/>
    <w:rsid w:val="00877420"/>
    <w:rsid w:val="0087763E"/>
    <w:rsid w:val="0087784F"/>
    <w:rsid w:val="0087787E"/>
    <w:rsid w:val="00877BF9"/>
    <w:rsid w:val="00877CC9"/>
    <w:rsid w:val="00877D97"/>
    <w:rsid w:val="00880013"/>
    <w:rsid w:val="0088069E"/>
    <w:rsid w:val="0088097B"/>
    <w:rsid w:val="0088097F"/>
    <w:rsid w:val="00880992"/>
    <w:rsid w:val="00881137"/>
    <w:rsid w:val="0088134F"/>
    <w:rsid w:val="00881378"/>
    <w:rsid w:val="0088137F"/>
    <w:rsid w:val="008814C1"/>
    <w:rsid w:val="00881640"/>
    <w:rsid w:val="00881960"/>
    <w:rsid w:val="00881C32"/>
    <w:rsid w:val="00881E21"/>
    <w:rsid w:val="008822A5"/>
    <w:rsid w:val="0088257C"/>
    <w:rsid w:val="00882637"/>
    <w:rsid w:val="00882817"/>
    <w:rsid w:val="0088286B"/>
    <w:rsid w:val="008829EB"/>
    <w:rsid w:val="00882A34"/>
    <w:rsid w:val="00882C61"/>
    <w:rsid w:val="00882DC4"/>
    <w:rsid w:val="00882DEF"/>
    <w:rsid w:val="00882E12"/>
    <w:rsid w:val="00882F7E"/>
    <w:rsid w:val="00883366"/>
    <w:rsid w:val="008833E6"/>
    <w:rsid w:val="008835B3"/>
    <w:rsid w:val="00883767"/>
    <w:rsid w:val="008839E7"/>
    <w:rsid w:val="00883B81"/>
    <w:rsid w:val="00883D94"/>
    <w:rsid w:val="00883E92"/>
    <w:rsid w:val="0088433F"/>
    <w:rsid w:val="0088435D"/>
    <w:rsid w:val="008844D8"/>
    <w:rsid w:val="008844E4"/>
    <w:rsid w:val="008845FF"/>
    <w:rsid w:val="008846F2"/>
    <w:rsid w:val="00884BDC"/>
    <w:rsid w:val="00884C6F"/>
    <w:rsid w:val="00884CAB"/>
    <w:rsid w:val="00884CE0"/>
    <w:rsid w:val="008851DF"/>
    <w:rsid w:val="00885276"/>
    <w:rsid w:val="008852B0"/>
    <w:rsid w:val="00885494"/>
    <w:rsid w:val="0088556B"/>
    <w:rsid w:val="00885692"/>
    <w:rsid w:val="00885792"/>
    <w:rsid w:val="00885C0F"/>
    <w:rsid w:val="00885DD3"/>
    <w:rsid w:val="00885E19"/>
    <w:rsid w:val="00885E5A"/>
    <w:rsid w:val="00885E5C"/>
    <w:rsid w:val="00885FBA"/>
    <w:rsid w:val="008860BE"/>
    <w:rsid w:val="008861D3"/>
    <w:rsid w:val="008864F0"/>
    <w:rsid w:val="0088687E"/>
    <w:rsid w:val="00886B5D"/>
    <w:rsid w:val="00886E67"/>
    <w:rsid w:val="00886F12"/>
    <w:rsid w:val="00886F8B"/>
    <w:rsid w:val="0088704D"/>
    <w:rsid w:val="0088721A"/>
    <w:rsid w:val="00887412"/>
    <w:rsid w:val="0088749F"/>
    <w:rsid w:val="0088750D"/>
    <w:rsid w:val="00887744"/>
    <w:rsid w:val="00887814"/>
    <w:rsid w:val="008879B7"/>
    <w:rsid w:val="00887A57"/>
    <w:rsid w:val="00887C0C"/>
    <w:rsid w:val="00887C1B"/>
    <w:rsid w:val="00887DC0"/>
    <w:rsid w:val="00887ED2"/>
    <w:rsid w:val="00890038"/>
    <w:rsid w:val="00890179"/>
    <w:rsid w:val="00890321"/>
    <w:rsid w:val="00890336"/>
    <w:rsid w:val="008904F0"/>
    <w:rsid w:val="008905BA"/>
    <w:rsid w:val="0089061C"/>
    <w:rsid w:val="0089076C"/>
    <w:rsid w:val="00890A6C"/>
    <w:rsid w:val="00890B15"/>
    <w:rsid w:val="00890BAF"/>
    <w:rsid w:val="00890C0E"/>
    <w:rsid w:val="00890C7B"/>
    <w:rsid w:val="00890E0C"/>
    <w:rsid w:val="0089139D"/>
    <w:rsid w:val="008913C8"/>
    <w:rsid w:val="0089144B"/>
    <w:rsid w:val="00891620"/>
    <w:rsid w:val="00891623"/>
    <w:rsid w:val="008916E9"/>
    <w:rsid w:val="00891801"/>
    <w:rsid w:val="00891841"/>
    <w:rsid w:val="00891B3B"/>
    <w:rsid w:val="00891CC5"/>
    <w:rsid w:val="00891E6E"/>
    <w:rsid w:val="00891E7A"/>
    <w:rsid w:val="00891F97"/>
    <w:rsid w:val="00891F9B"/>
    <w:rsid w:val="00892077"/>
    <w:rsid w:val="00892094"/>
    <w:rsid w:val="008920D8"/>
    <w:rsid w:val="00892633"/>
    <w:rsid w:val="00892664"/>
    <w:rsid w:val="00892801"/>
    <w:rsid w:val="0089283B"/>
    <w:rsid w:val="008928CE"/>
    <w:rsid w:val="008929EE"/>
    <w:rsid w:val="00892B7E"/>
    <w:rsid w:val="00892BB0"/>
    <w:rsid w:val="00892BCC"/>
    <w:rsid w:val="00892E21"/>
    <w:rsid w:val="00892E3F"/>
    <w:rsid w:val="00892F65"/>
    <w:rsid w:val="00893099"/>
    <w:rsid w:val="0089317D"/>
    <w:rsid w:val="0089328B"/>
    <w:rsid w:val="0089358D"/>
    <w:rsid w:val="00893B07"/>
    <w:rsid w:val="00893CB5"/>
    <w:rsid w:val="00893E13"/>
    <w:rsid w:val="00893E8F"/>
    <w:rsid w:val="00893F00"/>
    <w:rsid w:val="0089406E"/>
    <w:rsid w:val="0089430D"/>
    <w:rsid w:val="00894356"/>
    <w:rsid w:val="00894436"/>
    <w:rsid w:val="008945AD"/>
    <w:rsid w:val="00894701"/>
    <w:rsid w:val="008947D8"/>
    <w:rsid w:val="0089498A"/>
    <w:rsid w:val="00894AFA"/>
    <w:rsid w:val="00894C11"/>
    <w:rsid w:val="00894F4B"/>
    <w:rsid w:val="00894FBC"/>
    <w:rsid w:val="00894FBD"/>
    <w:rsid w:val="00894FF6"/>
    <w:rsid w:val="0089506B"/>
    <w:rsid w:val="008950A9"/>
    <w:rsid w:val="008950F8"/>
    <w:rsid w:val="008954CE"/>
    <w:rsid w:val="0089597D"/>
    <w:rsid w:val="00895A3D"/>
    <w:rsid w:val="00895F2E"/>
    <w:rsid w:val="00896095"/>
    <w:rsid w:val="0089619B"/>
    <w:rsid w:val="008961CD"/>
    <w:rsid w:val="0089651C"/>
    <w:rsid w:val="0089680F"/>
    <w:rsid w:val="00896A79"/>
    <w:rsid w:val="008970D0"/>
    <w:rsid w:val="008972AA"/>
    <w:rsid w:val="008972DE"/>
    <w:rsid w:val="0089730F"/>
    <w:rsid w:val="008974B9"/>
    <w:rsid w:val="00897530"/>
    <w:rsid w:val="00897F82"/>
    <w:rsid w:val="008A00F0"/>
    <w:rsid w:val="008A0251"/>
    <w:rsid w:val="008A0626"/>
    <w:rsid w:val="008A0692"/>
    <w:rsid w:val="008A08B2"/>
    <w:rsid w:val="008A0C86"/>
    <w:rsid w:val="008A0E9C"/>
    <w:rsid w:val="008A0F7D"/>
    <w:rsid w:val="008A1217"/>
    <w:rsid w:val="008A1272"/>
    <w:rsid w:val="008A15C4"/>
    <w:rsid w:val="008A16AD"/>
    <w:rsid w:val="008A19D9"/>
    <w:rsid w:val="008A1B91"/>
    <w:rsid w:val="008A20C2"/>
    <w:rsid w:val="008A213B"/>
    <w:rsid w:val="008A2246"/>
    <w:rsid w:val="008A2322"/>
    <w:rsid w:val="008A23B0"/>
    <w:rsid w:val="008A242C"/>
    <w:rsid w:val="008A2549"/>
    <w:rsid w:val="008A2693"/>
    <w:rsid w:val="008A2D9C"/>
    <w:rsid w:val="008A2E59"/>
    <w:rsid w:val="008A300F"/>
    <w:rsid w:val="008A3071"/>
    <w:rsid w:val="008A3133"/>
    <w:rsid w:val="008A330E"/>
    <w:rsid w:val="008A39D6"/>
    <w:rsid w:val="008A3CD7"/>
    <w:rsid w:val="008A3CE2"/>
    <w:rsid w:val="008A3D40"/>
    <w:rsid w:val="008A3DDB"/>
    <w:rsid w:val="008A3FED"/>
    <w:rsid w:val="008A4012"/>
    <w:rsid w:val="008A401C"/>
    <w:rsid w:val="008A467C"/>
    <w:rsid w:val="008A4CC5"/>
    <w:rsid w:val="008A4D8F"/>
    <w:rsid w:val="008A4F38"/>
    <w:rsid w:val="008A4F3A"/>
    <w:rsid w:val="008A5142"/>
    <w:rsid w:val="008A517F"/>
    <w:rsid w:val="008A51B4"/>
    <w:rsid w:val="008A5531"/>
    <w:rsid w:val="008A5662"/>
    <w:rsid w:val="008A5685"/>
    <w:rsid w:val="008A57C9"/>
    <w:rsid w:val="008A5984"/>
    <w:rsid w:val="008A5A5A"/>
    <w:rsid w:val="008A5AF4"/>
    <w:rsid w:val="008A5BDD"/>
    <w:rsid w:val="008A5EB1"/>
    <w:rsid w:val="008A5F79"/>
    <w:rsid w:val="008A60C0"/>
    <w:rsid w:val="008A619A"/>
    <w:rsid w:val="008A62E0"/>
    <w:rsid w:val="008A6323"/>
    <w:rsid w:val="008A63EA"/>
    <w:rsid w:val="008A65E1"/>
    <w:rsid w:val="008A6781"/>
    <w:rsid w:val="008A6BDF"/>
    <w:rsid w:val="008A6DA4"/>
    <w:rsid w:val="008A6DD9"/>
    <w:rsid w:val="008A6F65"/>
    <w:rsid w:val="008A7C1B"/>
    <w:rsid w:val="008A7D4E"/>
    <w:rsid w:val="008A7D83"/>
    <w:rsid w:val="008A7D8D"/>
    <w:rsid w:val="008A7E22"/>
    <w:rsid w:val="008A7E8B"/>
    <w:rsid w:val="008B002F"/>
    <w:rsid w:val="008B02F8"/>
    <w:rsid w:val="008B0768"/>
    <w:rsid w:val="008B07E9"/>
    <w:rsid w:val="008B0955"/>
    <w:rsid w:val="008B0B4D"/>
    <w:rsid w:val="008B0DCD"/>
    <w:rsid w:val="008B0EAC"/>
    <w:rsid w:val="008B0FF6"/>
    <w:rsid w:val="008B1126"/>
    <w:rsid w:val="008B13E8"/>
    <w:rsid w:val="008B14C9"/>
    <w:rsid w:val="008B17D8"/>
    <w:rsid w:val="008B1B09"/>
    <w:rsid w:val="008B1B17"/>
    <w:rsid w:val="008B1B39"/>
    <w:rsid w:val="008B1B59"/>
    <w:rsid w:val="008B1C12"/>
    <w:rsid w:val="008B1C7B"/>
    <w:rsid w:val="008B2204"/>
    <w:rsid w:val="008B2343"/>
    <w:rsid w:val="008B2494"/>
    <w:rsid w:val="008B2658"/>
    <w:rsid w:val="008B2750"/>
    <w:rsid w:val="008B2868"/>
    <w:rsid w:val="008B293A"/>
    <w:rsid w:val="008B2958"/>
    <w:rsid w:val="008B2AD8"/>
    <w:rsid w:val="008B339F"/>
    <w:rsid w:val="008B34AC"/>
    <w:rsid w:val="008B3632"/>
    <w:rsid w:val="008B3921"/>
    <w:rsid w:val="008B39CB"/>
    <w:rsid w:val="008B39FC"/>
    <w:rsid w:val="008B3AC7"/>
    <w:rsid w:val="008B3D09"/>
    <w:rsid w:val="008B3EEF"/>
    <w:rsid w:val="008B3FC7"/>
    <w:rsid w:val="008B4113"/>
    <w:rsid w:val="008B4144"/>
    <w:rsid w:val="008B4240"/>
    <w:rsid w:val="008B433A"/>
    <w:rsid w:val="008B43CC"/>
    <w:rsid w:val="008B45C3"/>
    <w:rsid w:val="008B495C"/>
    <w:rsid w:val="008B49E0"/>
    <w:rsid w:val="008B4A8B"/>
    <w:rsid w:val="008B4B18"/>
    <w:rsid w:val="008B4B61"/>
    <w:rsid w:val="008B4C23"/>
    <w:rsid w:val="008B4CBD"/>
    <w:rsid w:val="008B4EE8"/>
    <w:rsid w:val="008B5230"/>
    <w:rsid w:val="008B52CB"/>
    <w:rsid w:val="008B52CF"/>
    <w:rsid w:val="008B53B6"/>
    <w:rsid w:val="008B55E2"/>
    <w:rsid w:val="008B5698"/>
    <w:rsid w:val="008B576C"/>
    <w:rsid w:val="008B5B43"/>
    <w:rsid w:val="008B5EAE"/>
    <w:rsid w:val="008B62F1"/>
    <w:rsid w:val="008B6630"/>
    <w:rsid w:val="008B66E8"/>
    <w:rsid w:val="008B6833"/>
    <w:rsid w:val="008B69EB"/>
    <w:rsid w:val="008B6A75"/>
    <w:rsid w:val="008B6B29"/>
    <w:rsid w:val="008B6B71"/>
    <w:rsid w:val="008B6B7A"/>
    <w:rsid w:val="008B6BE4"/>
    <w:rsid w:val="008B6C68"/>
    <w:rsid w:val="008B6F03"/>
    <w:rsid w:val="008B7492"/>
    <w:rsid w:val="008B7937"/>
    <w:rsid w:val="008B7A49"/>
    <w:rsid w:val="008B7CD0"/>
    <w:rsid w:val="008B7D05"/>
    <w:rsid w:val="008B7D08"/>
    <w:rsid w:val="008B7E1B"/>
    <w:rsid w:val="008C01D9"/>
    <w:rsid w:val="008C0490"/>
    <w:rsid w:val="008C05FB"/>
    <w:rsid w:val="008C0A84"/>
    <w:rsid w:val="008C0B12"/>
    <w:rsid w:val="008C0BD9"/>
    <w:rsid w:val="008C0D01"/>
    <w:rsid w:val="008C0FF6"/>
    <w:rsid w:val="008C1431"/>
    <w:rsid w:val="008C17AE"/>
    <w:rsid w:val="008C1809"/>
    <w:rsid w:val="008C1B40"/>
    <w:rsid w:val="008C1D04"/>
    <w:rsid w:val="008C1E56"/>
    <w:rsid w:val="008C2038"/>
    <w:rsid w:val="008C20A7"/>
    <w:rsid w:val="008C21B1"/>
    <w:rsid w:val="008C2350"/>
    <w:rsid w:val="008C2466"/>
    <w:rsid w:val="008C25B8"/>
    <w:rsid w:val="008C28DA"/>
    <w:rsid w:val="008C29A1"/>
    <w:rsid w:val="008C2A75"/>
    <w:rsid w:val="008C305E"/>
    <w:rsid w:val="008C306A"/>
    <w:rsid w:val="008C3095"/>
    <w:rsid w:val="008C3132"/>
    <w:rsid w:val="008C32A7"/>
    <w:rsid w:val="008C3307"/>
    <w:rsid w:val="008C3407"/>
    <w:rsid w:val="008C3452"/>
    <w:rsid w:val="008C34B7"/>
    <w:rsid w:val="008C34C6"/>
    <w:rsid w:val="008C3555"/>
    <w:rsid w:val="008C35F0"/>
    <w:rsid w:val="008C3790"/>
    <w:rsid w:val="008C389B"/>
    <w:rsid w:val="008C3962"/>
    <w:rsid w:val="008C396E"/>
    <w:rsid w:val="008C397F"/>
    <w:rsid w:val="008C3A7B"/>
    <w:rsid w:val="008C3B8E"/>
    <w:rsid w:val="008C3D72"/>
    <w:rsid w:val="008C3FA3"/>
    <w:rsid w:val="008C429B"/>
    <w:rsid w:val="008C4396"/>
    <w:rsid w:val="008C4543"/>
    <w:rsid w:val="008C461A"/>
    <w:rsid w:val="008C472F"/>
    <w:rsid w:val="008C49A9"/>
    <w:rsid w:val="008C4B01"/>
    <w:rsid w:val="008C4B86"/>
    <w:rsid w:val="008C4EEE"/>
    <w:rsid w:val="008C508C"/>
    <w:rsid w:val="008C52E1"/>
    <w:rsid w:val="008C532A"/>
    <w:rsid w:val="008C53A6"/>
    <w:rsid w:val="008C552A"/>
    <w:rsid w:val="008C558B"/>
    <w:rsid w:val="008C558F"/>
    <w:rsid w:val="008C55CA"/>
    <w:rsid w:val="008C585E"/>
    <w:rsid w:val="008C5B2E"/>
    <w:rsid w:val="008C5CE8"/>
    <w:rsid w:val="008C5DEB"/>
    <w:rsid w:val="008C5E73"/>
    <w:rsid w:val="008C5F2E"/>
    <w:rsid w:val="008C61CF"/>
    <w:rsid w:val="008C622D"/>
    <w:rsid w:val="008C6250"/>
    <w:rsid w:val="008C6302"/>
    <w:rsid w:val="008C685A"/>
    <w:rsid w:val="008C6EA9"/>
    <w:rsid w:val="008C6EC9"/>
    <w:rsid w:val="008C72CB"/>
    <w:rsid w:val="008C7464"/>
    <w:rsid w:val="008C77BA"/>
    <w:rsid w:val="008C79CB"/>
    <w:rsid w:val="008C7DC9"/>
    <w:rsid w:val="008C7DFA"/>
    <w:rsid w:val="008D027B"/>
    <w:rsid w:val="008D0351"/>
    <w:rsid w:val="008D03AC"/>
    <w:rsid w:val="008D0625"/>
    <w:rsid w:val="008D07EA"/>
    <w:rsid w:val="008D08DA"/>
    <w:rsid w:val="008D0B90"/>
    <w:rsid w:val="008D0EA7"/>
    <w:rsid w:val="008D0F6D"/>
    <w:rsid w:val="008D0FB5"/>
    <w:rsid w:val="008D0FBB"/>
    <w:rsid w:val="008D1084"/>
    <w:rsid w:val="008D1103"/>
    <w:rsid w:val="008D1173"/>
    <w:rsid w:val="008D11D2"/>
    <w:rsid w:val="008D1261"/>
    <w:rsid w:val="008D1343"/>
    <w:rsid w:val="008D13A8"/>
    <w:rsid w:val="008D1614"/>
    <w:rsid w:val="008D1ADB"/>
    <w:rsid w:val="008D1ADE"/>
    <w:rsid w:val="008D1B60"/>
    <w:rsid w:val="008D1EAA"/>
    <w:rsid w:val="008D1EB4"/>
    <w:rsid w:val="008D1EF8"/>
    <w:rsid w:val="008D1FDC"/>
    <w:rsid w:val="008D2051"/>
    <w:rsid w:val="008D23FC"/>
    <w:rsid w:val="008D25C7"/>
    <w:rsid w:val="008D267C"/>
    <w:rsid w:val="008D270D"/>
    <w:rsid w:val="008D2773"/>
    <w:rsid w:val="008D299E"/>
    <w:rsid w:val="008D2A59"/>
    <w:rsid w:val="008D2A9E"/>
    <w:rsid w:val="008D2DBD"/>
    <w:rsid w:val="008D3185"/>
    <w:rsid w:val="008D31FD"/>
    <w:rsid w:val="008D3944"/>
    <w:rsid w:val="008D3CDC"/>
    <w:rsid w:val="008D3F8E"/>
    <w:rsid w:val="008D44A4"/>
    <w:rsid w:val="008D476F"/>
    <w:rsid w:val="008D49E3"/>
    <w:rsid w:val="008D4AEE"/>
    <w:rsid w:val="008D4D22"/>
    <w:rsid w:val="008D4E39"/>
    <w:rsid w:val="008D4F47"/>
    <w:rsid w:val="008D516E"/>
    <w:rsid w:val="008D5901"/>
    <w:rsid w:val="008D5B2E"/>
    <w:rsid w:val="008D5B93"/>
    <w:rsid w:val="008D6044"/>
    <w:rsid w:val="008D6061"/>
    <w:rsid w:val="008D606B"/>
    <w:rsid w:val="008D60BC"/>
    <w:rsid w:val="008D6385"/>
    <w:rsid w:val="008D6507"/>
    <w:rsid w:val="008D675B"/>
    <w:rsid w:val="008D6844"/>
    <w:rsid w:val="008D6E20"/>
    <w:rsid w:val="008D6E31"/>
    <w:rsid w:val="008D6FCD"/>
    <w:rsid w:val="008D6FD9"/>
    <w:rsid w:val="008D726B"/>
    <w:rsid w:val="008D737D"/>
    <w:rsid w:val="008D7652"/>
    <w:rsid w:val="008D772F"/>
    <w:rsid w:val="008D774E"/>
    <w:rsid w:val="008D7941"/>
    <w:rsid w:val="008E00AB"/>
    <w:rsid w:val="008E0108"/>
    <w:rsid w:val="008E03E7"/>
    <w:rsid w:val="008E056A"/>
    <w:rsid w:val="008E067F"/>
    <w:rsid w:val="008E08BC"/>
    <w:rsid w:val="008E0A51"/>
    <w:rsid w:val="008E153E"/>
    <w:rsid w:val="008E178E"/>
    <w:rsid w:val="008E1801"/>
    <w:rsid w:val="008E1823"/>
    <w:rsid w:val="008E1A02"/>
    <w:rsid w:val="008E1E3D"/>
    <w:rsid w:val="008E1E54"/>
    <w:rsid w:val="008E1E9A"/>
    <w:rsid w:val="008E20FD"/>
    <w:rsid w:val="008E220A"/>
    <w:rsid w:val="008E24BE"/>
    <w:rsid w:val="008E2857"/>
    <w:rsid w:val="008E2AC3"/>
    <w:rsid w:val="008E2AD8"/>
    <w:rsid w:val="008E2B04"/>
    <w:rsid w:val="008E2CBF"/>
    <w:rsid w:val="008E2FC1"/>
    <w:rsid w:val="008E3382"/>
    <w:rsid w:val="008E33EF"/>
    <w:rsid w:val="008E3602"/>
    <w:rsid w:val="008E370C"/>
    <w:rsid w:val="008E3753"/>
    <w:rsid w:val="008E39D6"/>
    <w:rsid w:val="008E3C40"/>
    <w:rsid w:val="008E3D27"/>
    <w:rsid w:val="008E3DE2"/>
    <w:rsid w:val="008E3DF5"/>
    <w:rsid w:val="008E3EBA"/>
    <w:rsid w:val="008E3FCD"/>
    <w:rsid w:val="008E407F"/>
    <w:rsid w:val="008E4254"/>
    <w:rsid w:val="008E4978"/>
    <w:rsid w:val="008E4AB3"/>
    <w:rsid w:val="008E4AF2"/>
    <w:rsid w:val="008E4C33"/>
    <w:rsid w:val="008E4C7D"/>
    <w:rsid w:val="008E4D06"/>
    <w:rsid w:val="008E4F00"/>
    <w:rsid w:val="008E50DE"/>
    <w:rsid w:val="008E52FA"/>
    <w:rsid w:val="008E5ACE"/>
    <w:rsid w:val="008E5C0D"/>
    <w:rsid w:val="008E5E92"/>
    <w:rsid w:val="008E5FA2"/>
    <w:rsid w:val="008E6273"/>
    <w:rsid w:val="008E63B4"/>
    <w:rsid w:val="008E63F6"/>
    <w:rsid w:val="008E6474"/>
    <w:rsid w:val="008E65A1"/>
    <w:rsid w:val="008E68A2"/>
    <w:rsid w:val="008E68B8"/>
    <w:rsid w:val="008E690D"/>
    <w:rsid w:val="008E6BC4"/>
    <w:rsid w:val="008E6D70"/>
    <w:rsid w:val="008E6E45"/>
    <w:rsid w:val="008E6E69"/>
    <w:rsid w:val="008E6EA6"/>
    <w:rsid w:val="008E6F86"/>
    <w:rsid w:val="008E71BD"/>
    <w:rsid w:val="008E71C2"/>
    <w:rsid w:val="008E72E0"/>
    <w:rsid w:val="008E7513"/>
    <w:rsid w:val="008E758A"/>
    <w:rsid w:val="008E76FE"/>
    <w:rsid w:val="008E78B3"/>
    <w:rsid w:val="008E7C10"/>
    <w:rsid w:val="008E7D75"/>
    <w:rsid w:val="008E7DBF"/>
    <w:rsid w:val="008F00A5"/>
    <w:rsid w:val="008F0448"/>
    <w:rsid w:val="008F04C1"/>
    <w:rsid w:val="008F054E"/>
    <w:rsid w:val="008F055B"/>
    <w:rsid w:val="008F056A"/>
    <w:rsid w:val="008F0667"/>
    <w:rsid w:val="008F095D"/>
    <w:rsid w:val="008F0BC9"/>
    <w:rsid w:val="008F1318"/>
    <w:rsid w:val="008F1571"/>
    <w:rsid w:val="008F182D"/>
    <w:rsid w:val="008F1960"/>
    <w:rsid w:val="008F19EF"/>
    <w:rsid w:val="008F1A1B"/>
    <w:rsid w:val="008F1AB8"/>
    <w:rsid w:val="008F1DE9"/>
    <w:rsid w:val="008F1F2F"/>
    <w:rsid w:val="008F20CB"/>
    <w:rsid w:val="008F2136"/>
    <w:rsid w:val="008F21FA"/>
    <w:rsid w:val="008F2254"/>
    <w:rsid w:val="008F22EF"/>
    <w:rsid w:val="008F273F"/>
    <w:rsid w:val="008F2828"/>
    <w:rsid w:val="008F2916"/>
    <w:rsid w:val="008F29EA"/>
    <w:rsid w:val="008F2C35"/>
    <w:rsid w:val="008F2C81"/>
    <w:rsid w:val="008F2EE7"/>
    <w:rsid w:val="008F3098"/>
    <w:rsid w:val="008F31E1"/>
    <w:rsid w:val="008F32ED"/>
    <w:rsid w:val="008F3300"/>
    <w:rsid w:val="008F3529"/>
    <w:rsid w:val="008F369E"/>
    <w:rsid w:val="008F374B"/>
    <w:rsid w:val="008F37EB"/>
    <w:rsid w:val="008F389C"/>
    <w:rsid w:val="008F391F"/>
    <w:rsid w:val="008F3D0A"/>
    <w:rsid w:val="008F3D70"/>
    <w:rsid w:val="008F3D77"/>
    <w:rsid w:val="008F3F56"/>
    <w:rsid w:val="008F3FA7"/>
    <w:rsid w:val="008F410C"/>
    <w:rsid w:val="008F435F"/>
    <w:rsid w:val="008F4587"/>
    <w:rsid w:val="008F4865"/>
    <w:rsid w:val="008F48AF"/>
    <w:rsid w:val="008F4CEC"/>
    <w:rsid w:val="008F4E67"/>
    <w:rsid w:val="008F517E"/>
    <w:rsid w:val="008F51B9"/>
    <w:rsid w:val="008F5240"/>
    <w:rsid w:val="008F55C4"/>
    <w:rsid w:val="008F5951"/>
    <w:rsid w:val="008F59FB"/>
    <w:rsid w:val="008F5BB0"/>
    <w:rsid w:val="008F5F42"/>
    <w:rsid w:val="008F6076"/>
    <w:rsid w:val="008F6265"/>
    <w:rsid w:val="008F62E8"/>
    <w:rsid w:val="008F6A5B"/>
    <w:rsid w:val="008F6C31"/>
    <w:rsid w:val="008F6D14"/>
    <w:rsid w:val="008F6E66"/>
    <w:rsid w:val="008F6FB0"/>
    <w:rsid w:val="008F75FE"/>
    <w:rsid w:val="008F7882"/>
    <w:rsid w:val="008F7D92"/>
    <w:rsid w:val="008F7F4A"/>
    <w:rsid w:val="009000BE"/>
    <w:rsid w:val="0090036D"/>
    <w:rsid w:val="00900A0D"/>
    <w:rsid w:val="00900A67"/>
    <w:rsid w:val="00900AA2"/>
    <w:rsid w:val="00900C80"/>
    <w:rsid w:val="009010FA"/>
    <w:rsid w:val="00901315"/>
    <w:rsid w:val="00901364"/>
    <w:rsid w:val="0090153C"/>
    <w:rsid w:val="009017C6"/>
    <w:rsid w:val="0090189D"/>
    <w:rsid w:val="009018F3"/>
    <w:rsid w:val="009019A1"/>
    <w:rsid w:val="00901A07"/>
    <w:rsid w:val="00901AF7"/>
    <w:rsid w:val="00901BD6"/>
    <w:rsid w:val="00901C77"/>
    <w:rsid w:val="00901D21"/>
    <w:rsid w:val="00901D2A"/>
    <w:rsid w:val="00901DAA"/>
    <w:rsid w:val="00901E16"/>
    <w:rsid w:val="00901EEB"/>
    <w:rsid w:val="009021BD"/>
    <w:rsid w:val="009022F1"/>
    <w:rsid w:val="009027FC"/>
    <w:rsid w:val="009028B7"/>
    <w:rsid w:val="00902AC6"/>
    <w:rsid w:val="00902B4F"/>
    <w:rsid w:val="00903120"/>
    <w:rsid w:val="00903195"/>
    <w:rsid w:val="00903228"/>
    <w:rsid w:val="0090348F"/>
    <w:rsid w:val="0090372B"/>
    <w:rsid w:val="00903A59"/>
    <w:rsid w:val="00903C21"/>
    <w:rsid w:val="00903E6C"/>
    <w:rsid w:val="00903FB2"/>
    <w:rsid w:val="00904268"/>
    <w:rsid w:val="00904346"/>
    <w:rsid w:val="0090441F"/>
    <w:rsid w:val="00904616"/>
    <w:rsid w:val="0090464B"/>
    <w:rsid w:val="0090494F"/>
    <w:rsid w:val="00904B05"/>
    <w:rsid w:val="00904B12"/>
    <w:rsid w:val="00904C08"/>
    <w:rsid w:val="00904DF6"/>
    <w:rsid w:val="00904FC3"/>
    <w:rsid w:val="009052AB"/>
    <w:rsid w:val="0090534F"/>
    <w:rsid w:val="009054E0"/>
    <w:rsid w:val="009055A1"/>
    <w:rsid w:val="00905626"/>
    <w:rsid w:val="009057D5"/>
    <w:rsid w:val="00905857"/>
    <w:rsid w:val="0090591D"/>
    <w:rsid w:val="00905980"/>
    <w:rsid w:val="009059D4"/>
    <w:rsid w:val="00905B1B"/>
    <w:rsid w:val="00905D11"/>
    <w:rsid w:val="00905D3B"/>
    <w:rsid w:val="00905D70"/>
    <w:rsid w:val="00905E3A"/>
    <w:rsid w:val="00905EC2"/>
    <w:rsid w:val="00905FD6"/>
    <w:rsid w:val="00906198"/>
    <w:rsid w:val="009063CD"/>
    <w:rsid w:val="009069D2"/>
    <w:rsid w:val="00906EF7"/>
    <w:rsid w:val="00907430"/>
    <w:rsid w:val="009074A3"/>
    <w:rsid w:val="00907537"/>
    <w:rsid w:val="009076EB"/>
    <w:rsid w:val="00907ABC"/>
    <w:rsid w:val="00907CA8"/>
    <w:rsid w:val="00907FF5"/>
    <w:rsid w:val="00907FFB"/>
    <w:rsid w:val="009102BD"/>
    <w:rsid w:val="00910716"/>
    <w:rsid w:val="0091081F"/>
    <w:rsid w:val="00910B0A"/>
    <w:rsid w:val="00910F0A"/>
    <w:rsid w:val="00910FC0"/>
    <w:rsid w:val="009110C0"/>
    <w:rsid w:val="009113D8"/>
    <w:rsid w:val="00911437"/>
    <w:rsid w:val="00911716"/>
    <w:rsid w:val="00911866"/>
    <w:rsid w:val="00911B9F"/>
    <w:rsid w:val="00911BF7"/>
    <w:rsid w:val="00911CF4"/>
    <w:rsid w:val="00912175"/>
    <w:rsid w:val="00912313"/>
    <w:rsid w:val="0091244A"/>
    <w:rsid w:val="009124BD"/>
    <w:rsid w:val="00912692"/>
    <w:rsid w:val="009127E7"/>
    <w:rsid w:val="009129AA"/>
    <w:rsid w:val="00912F5F"/>
    <w:rsid w:val="00913058"/>
    <w:rsid w:val="0091327C"/>
    <w:rsid w:val="009133A5"/>
    <w:rsid w:val="009136CA"/>
    <w:rsid w:val="009138E5"/>
    <w:rsid w:val="00913932"/>
    <w:rsid w:val="00913990"/>
    <w:rsid w:val="00913A85"/>
    <w:rsid w:val="00913B04"/>
    <w:rsid w:val="00913CE8"/>
    <w:rsid w:val="00913D08"/>
    <w:rsid w:val="00913E5B"/>
    <w:rsid w:val="00913F06"/>
    <w:rsid w:val="00914006"/>
    <w:rsid w:val="0091443D"/>
    <w:rsid w:val="0091465E"/>
    <w:rsid w:val="0091477D"/>
    <w:rsid w:val="0091492C"/>
    <w:rsid w:val="00914949"/>
    <w:rsid w:val="00914AB0"/>
    <w:rsid w:val="00914CFE"/>
    <w:rsid w:val="00914D82"/>
    <w:rsid w:val="00914F3B"/>
    <w:rsid w:val="00915149"/>
    <w:rsid w:val="009151BB"/>
    <w:rsid w:val="00915455"/>
    <w:rsid w:val="0091559D"/>
    <w:rsid w:val="009158A4"/>
    <w:rsid w:val="009159B7"/>
    <w:rsid w:val="00915CE3"/>
    <w:rsid w:val="00915DDD"/>
    <w:rsid w:val="00915FD5"/>
    <w:rsid w:val="0091606C"/>
    <w:rsid w:val="00916237"/>
    <w:rsid w:val="00916411"/>
    <w:rsid w:val="009164E6"/>
    <w:rsid w:val="009165A4"/>
    <w:rsid w:val="00916B77"/>
    <w:rsid w:val="00916D8C"/>
    <w:rsid w:val="009170F0"/>
    <w:rsid w:val="00917317"/>
    <w:rsid w:val="009175E9"/>
    <w:rsid w:val="00917631"/>
    <w:rsid w:val="0091796C"/>
    <w:rsid w:val="009179DA"/>
    <w:rsid w:val="00917DD0"/>
    <w:rsid w:val="00917E8B"/>
    <w:rsid w:val="009201A6"/>
    <w:rsid w:val="009201FE"/>
    <w:rsid w:val="00920372"/>
    <w:rsid w:val="00920409"/>
    <w:rsid w:val="00920466"/>
    <w:rsid w:val="00920541"/>
    <w:rsid w:val="00920E2C"/>
    <w:rsid w:val="00920F3D"/>
    <w:rsid w:val="00921442"/>
    <w:rsid w:val="00921464"/>
    <w:rsid w:val="0092151E"/>
    <w:rsid w:val="0092152A"/>
    <w:rsid w:val="00921792"/>
    <w:rsid w:val="009217EC"/>
    <w:rsid w:val="00921BC6"/>
    <w:rsid w:val="00921F40"/>
    <w:rsid w:val="00921FBA"/>
    <w:rsid w:val="00922316"/>
    <w:rsid w:val="00922414"/>
    <w:rsid w:val="009224F3"/>
    <w:rsid w:val="00922795"/>
    <w:rsid w:val="009228B3"/>
    <w:rsid w:val="0092291C"/>
    <w:rsid w:val="00922A43"/>
    <w:rsid w:val="00922CC4"/>
    <w:rsid w:val="00922EFD"/>
    <w:rsid w:val="00922FF5"/>
    <w:rsid w:val="00923068"/>
    <w:rsid w:val="0092309D"/>
    <w:rsid w:val="0092310F"/>
    <w:rsid w:val="0092345D"/>
    <w:rsid w:val="00923560"/>
    <w:rsid w:val="00923937"/>
    <w:rsid w:val="00923B53"/>
    <w:rsid w:val="00923D02"/>
    <w:rsid w:val="00924197"/>
    <w:rsid w:val="00924237"/>
    <w:rsid w:val="009244A8"/>
    <w:rsid w:val="00924877"/>
    <w:rsid w:val="0092488A"/>
    <w:rsid w:val="0092491B"/>
    <w:rsid w:val="009249BC"/>
    <w:rsid w:val="00924C53"/>
    <w:rsid w:val="00924CA6"/>
    <w:rsid w:val="00924E02"/>
    <w:rsid w:val="0092517C"/>
    <w:rsid w:val="00925291"/>
    <w:rsid w:val="00925361"/>
    <w:rsid w:val="009253BA"/>
    <w:rsid w:val="0092556F"/>
    <w:rsid w:val="009256AF"/>
    <w:rsid w:val="0092573B"/>
    <w:rsid w:val="0092582C"/>
    <w:rsid w:val="00925D91"/>
    <w:rsid w:val="00925EE0"/>
    <w:rsid w:val="009261E1"/>
    <w:rsid w:val="0092638D"/>
    <w:rsid w:val="009265E5"/>
    <w:rsid w:val="00926786"/>
    <w:rsid w:val="00926814"/>
    <w:rsid w:val="00926991"/>
    <w:rsid w:val="00926BCF"/>
    <w:rsid w:val="00926C4C"/>
    <w:rsid w:val="00926CB8"/>
    <w:rsid w:val="00926D03"/>
    <w:rsid w:val="00926FBC"/>
    <w:rsid w:val="0092711B"/>
    <w:rsid w:val="0092733E"/>
    <w:rsid w:val="00927481"/>
    <w:rsid w:val="00927499"/>
    <w:rsid w:val="009274DE"/>
    <w:rsid w:val="00927A67"/>
    <w:rsid w:val="00927B39"/>
    <w:rsid w:val="00927B67"/>
    <w:rsid w:val="00927CAA"/>
    <w:rsid w:val="00927D75"/>
    <w:rsid w:val="00927DD6"/>
    <w:rsid w:val="009302E6"/>
    <w:rsid w:val="00930487"/>
    <w:rsid w:val="0093060D"/>
    <w:rsid w:val="009307E6"/>
    <w:rsid w:val="00930924"/>
    <w:rsid w:val="00930957"/>
    <w:rsid w:val="009309CF"/>
    <w:rsid w:val="00930C1E"/>
    <w:rsid w:val="00930D7C"/>
    <w:rsid w:val="00930F3C"/>
    <w:rsid w:val="0093104A"/>
    <w:rsid w:val="00931100"/>
    <w:rsid w:val="009312DE"/>
    <w:rsid w:val="00931388"/>
    <w:rsid w:val="00931691"/>
    <w:rsid w:val="0093169E"/>
    <w:rsid w:val="00931770"/>
    <w:rsid w:val="00931E75"/>
    <w:rsid w:val="00931E85"/>
    <w:rsid w:val="0093200D"/>
    <w:rsid w:val="0093240C"/>
    <w:rsid w:val="0093246D"/>
    <w:rsid w:val="009324DB"/>
    <w:rsid w:val="00932BF4"/>
    <w:rsid w:val="00932C05"/>
    <w:rsid w:val="00932CB2"/>
    <w:rsid w:val="00932D0B"/>
    <w:rsid w:val="00932E8B"/>
    <w:rsid w:val="009331A5"/>
    <w:rsid w:val="00933470"/>
    <w:rsid w:val="00933607"/>
    <w:rsid w:val="00933744"/>
    <w:rsid w:val="009342AE"/>
    <w:rsid w:val="009343EA"/>
    <w:rsid w:val="009345A8"/>
    <w:rsid w:val="009345D1"/>
    <w:rsid w:val="00934699"/>
    <w:rsid w:val="00934939"/>
    <w:rsid w:val="00934952"/>
    <w:rsid w:val="00934B05"/>
    <w:rsid w:val="00934E42"/>
    <w:rsid w:val="00934E9B"/>
    <w:rsid w:val="00934FE0"/>
    <w:rsid w:val="0093519C"/>
    <w:rsid w:val="0093520E"/>
    <w:rsid w:val="00935526"/>
    <w:rsid w:val="009356EC"/>
    <w:rsid w:val="00935938"/>
    <w:rsid w:val="00935B16"/>
    <w:rsid w:val="00935C14"/>
    <w:rsid w:val="00935D08"/>
    <w:rsid w:val="00935D58"/>
    <w:rsid w:val="00936023"/>
    <w:rsid w:val="00936443"/>
    <w:rsid w:val="00936769"/>
    <w:rsid w:val="0093679D"/>
    <w:rsid w:val="009372F7"/>
    <w:rsid w:val="00937D63"/>
    <w:rsid w:val="00937D7F"/>
    <w:rsid w:val="00937DD0"/>
    <w:rsid w:val="00937E61"/>
    <w:rsid w:val="009400B9"/>
    <w:rsid w:val="0094024B"/>
    <w:rsid w:val="009402DD"/>
    <w:rsid w:val="0094056A"/>
    <w:rsid w:val="009406C3"/>
    <w:rsid w:val="00940786"/>
    <w:rsid w:val="00940A19"/>
    <w:rsid w:val="00940AA4"/>
    <w:rsid w:val="00941159"/>
    <w:rsid w:val="00941214"/>
    <w:rsid w:val="009415FD"/>
    <w:rsid w:val="009418C4"/>
    <w:rsid w:val="00941A4A"/>
    <w:rsid w:val="00941B7B"/>
    <w:rsid w:val="00941C81"/>
    <w:rsid w:val="00941F52"/>
    <w:rsid w:val="00941FCB"/>
    <w:rsid w:val="009420F4"/>
    <w:rsid w:val="0094223C"/>
    <w:rsid w:val="00942284"/>
    <w:rsid w:val="00942293"/>
    <w:rsid w:val="009422AE"/>
    <w:rsid w:val="00942362"/>
    <w:rsid w:val="009423B4"/>
    <w:rsid w:val="00942449"/>
    <w:rsid w:val="009424B6"/>
    <w:rsid w:val="009425F0"/>
    <w:rsid w:val="009427F8"/>
    <w:rsid w:val="0094288B"/>
    <w:rsid w:val="00942C07"/>
    <w:rsid w:val="00942C66"/>
    <w:rsid w:val="00942E1B"/>
    <w:rsid w:val="00943112"/>
    <w:rsid w:val="009435FD"/>
    <w:rsid w:val="0094371F"/>
    <w:rsid w:val="00943876"/>
    <w:rsid w:val="009439A9"/>
    <w:rsid w:val="009439D5"/>
    <w:rsid w:val="00943B6A"/>
    <w:rsid w:val="00943BE2"/>
    <w:rsid w:val="0094405B"/>
    <w:rsid w:val="0094413B"/>
    <w:rsid w:val="009444DB"/>
    <w:rsid w:val="009445A5"/>
    <w:rsid w:val="009447BA"/>
    <w:rsid w:val="0094481D"/>
    <w:rsid w:val="0094483B"/>
    <w:rsid w:val="00944880"/>
    <w:rsid w:val="00944AC4"/>
    <w:rsid w:val="00944FCF"/>
    <w:rsid w:val="00944FD9"/>
    <w:rsid w:val="0094503C"/>
    <w:rsid w:val="00945077"/>
    <w:rsid w:val="0094511A"/>
    <w:rsid w:val="009453A8"/>
    <w:rsid w:val="00945739"/>
    <w:rsid w:val="009457BC"/>
    <w:rsid w:val="00945ABC"/>
    <w:rsid w:val="00945AD4"/>
    <w:rsid w:val="00945CAE"/>
    <w:rsid w:val="00945D2F"/>
    <w:rsid w:val="00945DA2"/>
    <w:rsid w:val="00945DE2"/>
    <w:rsid w:val="00945FB8"/>
    <w:rsid w:val="00946207"/>
    <w:rsid w:val="0094621A"/>
    <w:rsid w:val="0094657A"/>
    <w:rsid w:val="0094679E"/>
    <w:rsid w:val="00946BAD"/>
    <w:rsid w:val="00946BEE"/>
    <w:rsid w:val="00946F89"/>
    <w:rsid w:val="009473B7"/>
    <w:rsid w:val="009474AF"/>
    <w:rsid w:val="0094793F"/>
    <w:rsid w:val="00947966"/>
    <w:rsid w:val="00947B28"/>
    <w:rsid w:val="00947B94"/>
    <w:rsid w:val="00947EFF"/>
    <w:rsid w:val="00947F4B"/>
    <w:rsid w:val="0095041E"/>
    <w:rsid w:val="00950426"/>
    <w:rsid w:val="00950555"/>
    <w:rsid w:val="00950700"/>
    <w:rsid w:val="00950782"/>
    <w:rsid w:val="00950BEC"/>
    <w:rsid w:val="00950C0B"/>
    <w:rsid w:val="00950C2D"/>
    <w:rsid w:val="0095162F"/>
    <w:rsid w:val="00951C25"/>
    <w:rsid w:val="00951D42"/>
    <w:rsid w:val="00951E7F"/>
    <w:rsid w:val="00951F55"/>
    <w:rsid w:val="00952031"/>
    <w:rsid w:val="0095212C"/>
    <w:rsid w:val="0095218B"/>
    <w:rsid w:val="00952246"/>
    <w:rsid w:val="0095243B"/>
    <w:rsid w:val="00952464"/>
    <w:rsid w:val="00952507"/>
    <w:rsid w:val="009525F3"/>
    <w:rsid w:val="00952635"/>
    <w:rsid w:val="009527E7"/>
    <w:rsid w:val="00952B60"/>
    <w:rsid w:val="00952BE8"/>
    <w:rsid w:val="00953133"/>
    <w:rsid w:val="0095313D"/>
    <w:rsid w:val="0095363B"/>
    <w:rsid w:val="0095363F"/>
    <w:rsid w:val="009539D7"/>
    <w:rsid w:val="00953A2E"/>
    <w:rsid w:val="00953AEC"/>
    <w:rsid w:val="00953AF0"/>
    <w:rsid w:val="00953C0B"/>
    <w:rsid w:val="00953CDE"/>
    <w:rsid w:val="00953D4C"/>
    <w:rsid w:val="00954108"/>
    <w:rsid w:val="0095412A"/>
    <w:rsid w:val="009547D5"/>
    <w:rsid w:val="00954EA7"/>
    <w:rsid w:val="00954FCB"/>
    <w:rsid w:val="00954FFD"/>
    <w:rsid w:val="0095501C"/>
    <w:rsid w:val="00955044"/>
    <w:rsid w:val="0095504A"/>
    <w:rsid w:val="009552A0"/>
    <w:rsid w:val="009553D7"/>
    <w:rsid w:val="00955451"/>
    <w:rsid w:val="009557A6"/>
    <w:rsid w:val="00955907"/>
    <w:rsid w:val="00955BAE"/>
    <w:rsid w:val="00955C68"/>
    <w:rsid w:val="00955C78"/>
    <w:rsid w:val="00956205"/>
    <w:rsid w:val="00956359"/>
    <w:rsid w:val="0095640B"/>
    <w:rsid w:val="00956435"/>
    <w:rsid w:val="0095681F"/>
    <w:rsid w:val="00956B2A"/>
    <w:rsid w:val="00956D1C"/>
    <w:rsid w:val="00956DEB"/>
    <w:rsid w:val="0095713F"/>
    <w:rsid w:val="00957213"/>
    <w:rsid w:val="0095757C"/>
    <w:rsid w:val="009577C7"/>
    <w:rsid w:val="009577F9"/>
    <w:rsid w:val="009579B8"/>
    <w:rsid w:val="009579E4"/>
    <w:rsid w:val="00957A08"/>
    <w:rsid w:val="00957CD3"/>
    <w:rsid w:val="00957EC5"/>
    <w:rsid w:val="009600B5"/>
    <w:rsid w:val="009600BF"/>
    <w:rsid w:val="00960196"/>
    <w:rsid w:val="00960605"/>
    <w:rsid w:val="009607EB"/>
    <w:rsid w:val="00960960"/>
    <w:rsid w:val="009609BA"/>
    <w:rsid w:val="00960B2D"/>
    <w:rsid w:val="00960B81"/>
    <w:rsid w:val="00960C5B"/>
    <w:rsid w:val="00960DF8"/>
    <w:rsid w:val="00960E60"/>
    <w:rsid w:val="00960F07"/>
    <w:rsid w:val="00961021"/>
    <w:rsid w:val="00961116"/>
    <w:rsid w:val="00961272"/>
    <w:rsid w:val="009615DE"/>
    <w:rsid w:val="0096161E"/>
    <w:rsid w:val="009616BD"/>
    <w:rsid w:val="00961B71"/>
    <w:rsid w:val="00961BF5"/>
    <w:rsid w:val="00961FF1"/>
    <w:rsid w:val="009620C6"/>
    <w:rsid w:val="0096228D"/>
    <w:rsid w:val="0096236F"/>
    <w:rsid w:val="009623B7"/>
    <w:rsid w:val="009625E9"/>
    <w:rsid w:val="009626FC"/>
    <w:rsid w:val="009627C3"/>
    <w:rsid w:val="00962DDE"/>
    <w:rsid w:val="00962EE0"/>
    <w:rsid w:val="00963028"/>
    <w:rsid w:val="0096309C"/>
    <w:rsid w:val="009630B0"/>
    <w:rsid w:val="0096332A"/>
    <w:rsid w:val="009634AE"/>
    <w:rsid w:val="009635A9"/>
    <w:rsid w:val="00963697"/>
    <w:rsid w:val="00963861"/>
    <w:rsid w:val="00963969"/>
    <w:rsid w:val="009639BC"/>
    <w:rsid w:val="00963DFC"/>
    <w:rsid w:val="00963FBF"/>
    <w:rsid w:val="00964065"/>
    <w:rsid w:val="0096439F"/>
    <w:rsid w:val="00964608"/>
    <w:rsid w:val="00964882"/>
    <w:rsid w:val="009648E5"/>
    <w:rsid w:val="0096492B"/>
    <w:rsid w:val="00964EB3"/>
    <w:rsid w:val="0096508A"/>
    <w:rsid w:val="009650AE"/>
    <w:rsid w:val="009655B1"/>
    <w:rsid w:val="009657BD"/>
    <w:rsid w:val="00965A24"/>
    <w:rsid w:val="00965A42"/>
    <w:rsid w:val="00965B5E"/>
    <w:rsid w:val="00965BF3"/>
    <w:rsid w:val="009660D8"/>
    <w:rsid w:val="009660F8"/>
    <w:rsid w:val="009661A6"/>
    <w:rsid w:val="009661D0"/>
    <w:rsid w:val="00966743"/>
    <w:rsid w:val="0096698C"/>
    <w:rsid w:val="00966AFE"/>
    <w:rsid w:val="00966B19"/>
    <w:rsid w:val="00966B5F"/>
    <w:rsid w:val="00966B8E"/>
    <w:rsid w:val="00966F32"/>
    <w:rsid w:val="00967188"/>
    <w:rsid w:val="00967980"/>
    <w:rsid w:val="009679C6"/>
    <w:rsid w:val="00967F30"/>
    <w:rsid w:val="0097011B"/>
    <w:rsid w:val="00970367"/>
    <w:rsid w:val="0097041B"/>
    <w:rsid w:val="0097077E"/>
    <w:rsid w:val="009708B2"/>
    <w:rsid w:val="00970992"/>
    <w:rsid w:val="00970BAD"/>
    <w:rsid w:val="00971036"/>
    <w:rsid w:val="009712C9"/>
    <w:rsid w:val="00971552"/>
    <w:rsid w:val="00971584"/>
    <w:rsid w:val="009715BD"/>
    <w:rsid w:val="00971B1E"/>
    <w:rsid w:val="00971BF6"/>
    <w:rsid w:val="00971C7D"/>
    <w:rsid w:val="00971DB8"/>
    <w:rsid w:val="00971E30"/>
    <w:rsid w:val="00971E68"/>
    <w:rsid w:val="00971F03"/>
    <w:rsid w:val="00971FCD"/>
    <w:rsid w:val="00971FD4"/>
    <w:rsid w:val="009720F9"/>
    <w:rsid w:val="009721F4"/>
    <w:rsid w:val="0097222A"/>
    <w:rsid w:val="0097241F"/>
    <w:rsid w:val="00972454"/>
    <w:rsid w:val="00972465"/>
    <w:rsid w:val="0097272B"/>
    <w:rsid w:val="009728B1"/>
    <w:rsid w:val="00972929"/>
    <w:rsid w:val="0097299F"/>
    <w:rsid w:val="00972A6D"/>
    <w:rsid w:val="00972C22"/>
    <w:rsid w:val="00972D20"/>
    <w:rsid w:val="00972D75"/>
    <w:rsid w:val="00972DE3"/>
    <w:rsid w:val="00972ED2"/>
    <w:rsid w:val="00973075"/>
    <w:rsid w:val="0097321F"/>
    <w:rsid w:val="00973466"/>
    <w:rsid w:val="00973536"/>
    <w:rsid w:val="0097366E"/>
    <w:rsid w:val="009736C6"/>
    <w:rsid w:val="009736D0"/>
    <w:rsid w:val="00973793"/>
    <w:rsid w:val="0097380C"/>
    <w:rsid w:val="00973992"/>
    <w:rsid w:val="00973A3B"/>
    <w:rsid w:val="00973A43"/>
    <w:rsid w:val="00973E7C"/>
    <w:rsid w:val="009740C4"/>
    <w:rsid w:val="009740E9"/>
    <w:rsid w:val="0097419D"/>
    <w:rsid w:val="009744A6"/>
    <w:rsid w:val="009749CC"/>
    <w:rsid w:val="00974A80"/>
    <w:rsid w:val="00974B4F"/>
    <w:rsid w:val="00974EEB"/>
    <w:rsid w:val="00975069"/>
    <w:rsid w:val="00975125"/>
    <w:rsid w:val="00975179"/>
    <w:rsid w:val="009751F3"/>
    <w:rsid w:val="00975589"/>
    <w:rsid w:val="0097573B"/>
    <w:rsid w:val="00975E63"/>
    <w:rsid w:val="00975F84"/>
    <w:rsid w:val="009761C0"/>
    <w:rsid w:val="009762CA"/>
    <w:rsid w:val="0097632B"/>
    <w:rsid w:val="00976412"/>
    <w:rsid w:val="0097662A"/>
    <w:rsid w:val="009766FB"/>
    <w:rsid w:val="00976726"/>
    <w:rsid w:val="00976873"/>
    <w:rsid w:val="00976A01"/>
    <w:rsid w:val="00976B1F"/>
    <w:rsid w:val="00976F82"/>
    <w:rsid w:val="00976FE3"/>
    <w:rsid w:val="0097713C"/>
    <w:rsid w:val="0097724C"/>
    <w:rsid w:val="00977569"/>
    <w:rsid w:val="009775BB"/>
    <w:rsid w:val="009775D6"/>
    <w:rsid w:val="00977A95"/>
    <w:rsid w:val="00977CE0"/>
    <w:rsid w:val="00977D7A"/>
    <w:rsid w:val="00977F7E"/>
    <w:rsid w:val="00977FAC"/>
    <w:rsid w:val="009802D7"/>
    <w:rsid w:val="009802E6"/>
    <w:rsid w:val="0098035A"/>
    <w:rsid w:val="0098037B"/>
    <w:rsid w:val="009804E4"/>
    <w:rsid w:val="0098056B"/>
    <w:rsid w:val="009807C2"/>
    <w:rsid w:val="00980C98"/>
    <w:rsid w:val="0098107A"/>
    <w:rsid w:val="00981110"/>
    <w:rsid w:val="009811C2"/>
    <w:rsid w:val="00981278"/>
    <w:rsid w:val="0098129E"/>
    <w:rsid w:val="009814C8"/>
    <w:rsid w:val="009815D6"/>
    <w:rsid w:val="009817D9"/>
    <w:rsid w:val="00981A12"/>
    <w:rsid w:val="00981B1A"/>
    <w:rsid w:val="00981B32"/>
    <w:rsid w:val="00981CAF"/>
    <w:rsid w:val="00981D27"/>
    <w:rsid w:val="00981E08"/>
    <w:rsid w:val="00981FB0"/>
    <w:rsid w:val="0098205B"/>
    <w:rsid w:val="009821A4"/>
    <w:rsid w:val="009822F5"/>
    <w:rsid w:val="0098289C"/>
    <w:rsid w:val="009829AB"/>
    <w:rsid w:val="00982AC3"/>
    <w:rsid w:val="00982BD5"/>
    <w:rsid w:val="00982E91"/>
    <w:rsid w:val="009830E1"/>
    <w:rsid w:val="0098366C"/>
    <w:rsid w:val="009838DA"/>
    <w:rsid w:val="009838E8"/>
    <w:rsid w:val="009839F2"/>
    <w:rsid w:val="009839FC"/>
    <w:rsid w:val="00983A26"/>
    <w:rsid w:val="00983A5F"/>
    <w:rsid w:val="00983A63"/>
    <w:rsid w:val="00983A70"/>
    <w:rsid w:val="00983B23"/>
    <w:rsid w:val="00983C1A"/>
    <w:rsid w:val="00983DE1"/>
    <w:rsid w:val="00983E0F"/>
    <w:rsid w:val="00983E4E"/>
    <w:rsid w:val="009842E8"/>
    <w:rsid w:val="0098431A"/>
    <w:rsid w:val="009843C3"/>
    <w:rsid w:val="0098441D"/>
    <w:rsid w:val="00984423"/>
    <w:rsid w:val="00984D35"/>
    <w:rsid w:val="00985318"/>
    <w:rsid w:val="009853A3"/>
    <w:rsid w:val="0098546C"/>
    <w:rsid w:val="0098551B"/>
    <w:rsid w:val="00985808"/>
    <w:rsid w:val="00985942"/>
    <w:rsid w:val="00985A9E"/>
    <w:rsid w:val="00985C18"/>
    <w:rsid w:val="00985E2F"/>
    <w:rsid w:val="00985E7E"/>
    <w:rsid w:val="00985E89"/>
    <w:rsid w:val="00986041"/>
    <w:rsid w:val="00986119"/>
    <w:rsid w:val="009864D1"/>
    <w:rsid w:val="00986579"/>
    <w:rsid w:val="009868EF"/>
    <w:rsid w:val="00986925"/>
    <w:rsid w:val="00986AE0"/>
    <w:rsid w:val="00986B06"/>
    <w:rsid w:val="00986DF0"/>
    <w:rsid w:val="00986FBA"/>
    <w:rsid w:val="00987087"/>
    <w:rsid w:val="00987140"/>
    <w:rsid w:val="00987533"/>
    <w:rsid w:val="009877CD"/>
    <w:rsid w:val="00987951"/>
    <w:rsid w:val="00987D8E"/>
    <w:rsid w:val="00987DB0"/>
    <w:rsid w:val="00987DCE"/>
    <w:rsid w:val="0099063B"/>
    <w:rsid w:val="0099066F"/>
    <w:rsid w:val="00990860"/>
    <w:rsid w:val="0099093A"/>
    <w:rsid w:val="00990954"/>
    <w:rsid w:val="00990A30"/>
    <w:rsid w:val="00990F24"/>
    <w:rsid w:val="0099113B"/>
    <w:rsid w:val="0099155F"/>
    <w:rsid w:val="009915CE"/>
    <w:rsid w:val="00991604"/>
    <w:rsid w:val="009917FE"/>
    <w:rsid w:val="00991B7D"/>
    <w:rsid w:val="00991D7A"/>
    <w:rsid w:val="00992056"/>
    <w:rsid w:val="00992098"/>
    <w:rsid w:val="00992233"/>
    <w:rsid w:val="0099241E"/>
    <w:rsid w:val="00992761"/>
    <w:rsid w:val="0099279D"/>
    <w:rsid w:val="00992AEE"/>
    <w:rsid w:val="00992ECE"/>
    <w:rsid w:val="0099330E"/>
    <w:rsid w:val="00993606"/>
    <w:rsid w:val="0099361E"/>
    <w:rsid w:val="0099390D"/>
    <w:rsid w:val="009939CE"/>
    <w:rsid w:val="00993DCC"/>
    <w:rsid w:val="009940E4"/>
    <w:rsid w:val="00994185"/>
    <w:rsid w:val="00994254"/>
    <w:rsid w:val="009949D3"/>
    <w:rsid w:val="00994C82"/>
    <w:rsid w:val="00994F7F"/>
    <w:rsid w:val="009952D2"/>
    <w:rsid w:val="0099534C"/>
    <w:rsid w:val="0099559D"/>
    <w:rsid w:val="009959B2"/>
    <w:rsid w:val="00995A49"/>
    <w:rsid w:val="00995AB4"/>
    <w:rsid w:val="00995AD2"/>
    <w:rsid w:val="00995C3E"/>
    <w:rsid w:val="00995D0C"/>
    <w:rsid w:val="0099602C"/>
    <w:rsid w:val="009961C7"/>
    <w:rsid w:val="009962DB"/>
    <w:rsid w:val="009962F0"/>
    <w:rsid w:val="00996627"/>
    <w:rsid w:val="009966F1"/>
    <w:rsid w:val="00996872"/>
    <w:rsid w:val="009969C2"/>
    <w:rsid w:val="009969F7"/>
    <w:rsid w:val="00996B5A"/>
    <w:rsid w:val="00996D2B"/>
    <w:rsid w:val="009970F5"/>
    <w:rsid w:val="0099716E"/>
    <w:rsid w:val="009971C5"/>
    <w:rsid w:val="00997300"/>
    <w:rsid w:val="0099730D"/>
    <w:rsid w:val="00997352"/>
    <w:rsid w:val="00997731"/>
    <w:rsid w:val="009978FA"/>
    <w:rsid w:val="009979AD"/>
    <w:rsid w:val="00997B04"/>
    <w:rsid w:val="00997BAB"/>
    <w:rsid w:val="00997F12"/>
    <w:rsid w:val="00997F94"/>
    <w:rsid w:val="00997FAF"/>
    <w:rsid w:val="009A0077"/>
    <w:rsid w:val="009A0547"/>
    <w:rsid w:val="009A0556"/>
    <w:rsid w:val="009A05E8"/>
    <w:rsid w:val="009A09E0"/>
    <w:rsid w:val="009A09E6"/>
    <w:rsid w:val="009A0FC5"/>
    <w:rsid w:val="009A1067"/>
    <w:rsid w:val="009A1216"/>
    <w:rsid w:val="009A137B"/>
    <w:rsid w:val="009A13C1"/>
    <w:rsid w:val="009A151E"/>
    <w:rsid w:val="009A1549"/>
    <w:rsid w:val="009A15FC"/>
    <w:rsid w:val="009A181C"/>
    <w:rsid w:val="009A1E1B"/>
    <w:rsid w:val="009A1EFC"/>
    <w:rsid w:val="009A2075"/>
    <w:rsid w:val="009A20D8"/>
    <w:rsid w:val="009A2133"/>
    <w:rsid w:val="009A256F"/>
    <w:rsid w:val="009A273F"/>
    <w:rsid w:val="009A2829"/>
    <w:rsid w:val="009A282E"/>
    <w:rsid w:val="009A28A5"/>
    <w:rsid w:val="009A29D3"/>
    <w:rsid w:val="009A2AF0"/>
    <w:rsid w:val="009A2C31"/>
    <w:rsid w:val="009A2FC4"/>
    <w:rsid w:val="009A3195"/>
    <w:rsid w:val="009A320F"/>
    <w:rsid w:val="009A35E0"/>
    <w:rsid w:val="009A3765"/>
    <w:rsid w:val="009A3871"/>
    <w:rsid w:val="009A391C"/>
    <w:rsid w:val="009A3CE0"/>
    <w:rsid w:val="009A3D8C"/>
    <w:rsid w:val="009A3EEA"/>
    <w:rsid w:val="009A3F19"/>
    <w:rsid w:val="009A3F65"/>
    <w:rsid w:val="009A4246"/>
    <w:rsid w:val="009A4271"/>
    <w:rsid w:val="009A441C"/>
    <w:rsid w:val="009A4435"/>
    <w:rsid w:val="009A46B8"/>
    <w:rsid w:val="009A471A"/>
    <w:rsid w:val="009A4822"/>
    <w:rsid w:val="009A4920"/>
    <w:rsid w:val="009A492D"/>
    <w:rsid w:val="009A49A6"/>
    <w:rsid w:val="009A4B88"/>
    <w:rsid w:val="009A4C21"/>
    <w:rsid w:val="009A4CB4"/>
    <w:rsid w:val="009A4DD7"/>
    <w:rsid w:val="009A4ECC"/>
    <w:rsid w:val="009A4F4B"/>
    <w:rsid w:val="009A537A"/>
    <w:rsid w:val="009A58D5"/>
    <w:rsid w:val="009A5A1D"/>
    <w:rsid w:val="009A5E76"/>
    <w:rsid w:val="009A5EFC"/>
    <w:rsid w:val="009A5F96"/>
    <w:rsid w:val="009A6199"/>
    <w:rsid w:val="009A62F1"/>
    <w:rsid w:val="009A6566"/>
    <w:rsid w:val="009A658C"/>
    <w:rsid w:val="009A68A7"/>
    <w:rsid w:val="009A6A4E"/>
    <w:rsid w:val="009A6A88"/>
    <w:rsid w:val="009A6B3B"/>
    <w:rsid w:val="009A6BAC"/>
    <w:rsid w:val="009A6C1D"/>
    <w:rsid w:val="009A6D8A"/>
    <w:rsid w:val="009A6E8F"/>
    <w:rsid w:val="009A6E99"/>
    <w:rsid w:val="009A71DC"/>
    <w:rsid w:val="009A71E6"/>
    <w:rsid w:val="009A71F9"/>
    <w:rsid w:val="009A72C1"/>
    <w:rsid w:val="009A72DB"/>
    <w:rsid w:val="009A7344"/>
    <w:rsid w:val="009A75FE"/>
    <w:rsid w:val="009A77CF"/>
    <w:rsid w:val="009A796D"/>
    <w:rsid w:val="009A7AC6"/>
    <w:rsid w:val="009A7D61"/>
    <w:rsid w:val="009B01A3"/>
    <w:rsid w:val="009B044E"/>
    <w:rsid w:val="009B060E"/>
    <w:rsid w:val="009B06A4"/>
    <w:rsid w:val="009B0714"/>
    <w:rsid w:val="009B0B64"/>
    <w:rsid w:val="009B0D3E"/>
    <w:rsid w:val="009B0F33"/>
    <w:rsid w:val="009B122A"/>
    <w:rsid w:val="009B129A"/>
    <w:rsid w:val="009B1689"/>
    <w:rsid w:val="009B19CE"/>
    <w:rsid w:val="009B1CDB"/>
    <w:rsid w:val="009B1E3B"/>
    <w:rsid w:val="009B1E83"/>
    <w:rsid w:val="009B249E"/>
    <w:rsid w:val="009B2899"/>
    <w:rsid w:val="009B3094"/>
    <w:rsid w:val="009B325E"/>
    <w:rsid w:val="009B3353"/>
    <w:rsid w:val="009B386B"/>
    <w:rsid w:val="009B38CD"/>
    <w:rsid w:val="009B3B19"/>
    <w:rsid w:val="009B3BB6"/>
    <w:rsid w:val="009B3EA7"/>
    <w:rsid w:val="009B406A"/>
    <w:rsid w:val="009B4344"/>
    <w:rsid w:val="009B4387"/>
    <w:rsid w:val="009B4AA7"/>
    <w:rsid w:val="009B4B6C"/>
    <w:rsid w:val="009B4C97"/>
    <w:rsid w:val="009B514A"/>
    <w:rsid w:val="009B5163"/>
    <w:rsid w:val="009B51E5"/>
    <w:rsid w:val="009B58D0"/>
    <w:rsid w:val="009B5A09"/>
    <w:rsid w:val="009B5B92"/>
    <w:rsid w:val="009B5BC7"/>
    <w:rsid w:val="009B6037"/>
    <w:rsid w:val="009B60BF"/>
    <w:rsid w:val="009B6294"/>
    <w:rsid w:val="009B683C"/>
    <w:rsid w:val="009B6A46"/>
    <w:rsid w:val="009B6A51"/>
    <w:rsid w:val="009B6BD2"/>
    <w:rsid w:val="009B6C39"/>
    <w:rsid w:val="009B6CD3"/>
    <w:rsid w:val="009B6D2F"/>
    <w:rsid w:val="009B6F2A"/>
    <w:rsid w:val="009B6FCA"/>
    <w:rsid w:val="009B727B"/>
    <w:rsid w:val="009B72C1"/>
    <w:rsid w:val="009B775B"/>
    <w:rsid w:val="009B77A9"/>
    <w:rsid w:val="009B7AE7"/>
    <w:rsid w:val="009B7DCE"/>
    <w:rsid w:val="009B7E7D"/>
    <w:rsid w:val="009C0205"/>
    <w:rsid w:val="009C03A6"/>
    <w:rsid w:val="009C0888"/>
    <w:rsid w:val="009C0A94"/>
    <w:rsid w:val="009C0DB7"/>
    <w:rsid w:val="009C10FE"/>
    <w:rsid w:val="009C11B5"/>
    <w:rsid w:val="009C1744"/>
    <w:rsid w:val="009C1772"/>
    <w:rsid w:val="009C1B17"/>
    <w:rsid w:val="009C1C06"/>
    <w:rsid w:val="009C1D3B"/>
    <w:rsid w:val="009C1F6A"/>
    <w:rsid w:val="009C2399"/>
    <w:rsid w:val="009C2424"/>
    <w:rsid w:val="009C2482"/>
    <w:rsid w:val="009C251A"/>
    <w:rsid w:val="009C2619"/>
    <w:rsid w:val="009C2628"/>
    <w:rsid w:val="009C2754"/>
    <w:rsid w:val="009C27FA"/>
    <w:rsid w:val="009C2B99"/>
    <w:rsid w:val="009C3706"/>
    <w:rsid w:val="009C3765"/>
    <w:rsid w:val="009C38F7"/>
    <w:rsid w:val="009C3CB3"/>
    <w:rsid w:val="009C3CF8"/>
    <w:rsid w:val="009C3D7F"/>
    <w:rsid w:val="009C3DA7"/>
    <w:rsid w:val="009C3E8F"/>
    <w:rsid w:val="009C40AA"/>
    <w:rsid w:val="009C40AE"/>
    <w:rsid w:val="009C42DF"/>
    <w:rsid w:val="009C45F3"/>
    <w:rsid w:val="009C4620"/>
    <w:rsid w:val="009C4A44"/>
    <w:rsid w:val="009C4BCA"/>
    <w:rsid w:val="009C4DBB"/>
    <w:rsid w:val="009C4FCA"/>
    <w:rsid w:val="009C531B"/>
    <w:rsid w:val="009C5528"/>
    <w:rsid w:val="009C5602"/>
    <w:rsid w:val="009C5A64"/>
    <w:rsid w:val="009C5CB5"/>
    <w:rsid w:val="009C5FEC"/>
    <w:rsid w:val="009C604B"/>
    <w:rsid w:val="009C6226"/>
    <w:rsid w:val="009C66DF"/>
    <w:rsid w:val="009C66FC"/>
    <w:rsid w:val="009C6AAA"/>
    <w:rsid w:val="009C6C58"/>
    <w:rsid w:val="009C6DDE"/>
    <w:rsid w:val="009C713F"/>
    <w:rsid w:val="009C72C8"/>
    <w:rsid w:val="009C72EA"/>
    <w:rsid w:val="009C735D"/>
    <w:rsid w:val="009C778D"/>
    <w:rsid w:val="009C7B8E"/>
    <w:rsid w:val="009C7BA3"/>
    <w:rsid w:val="009C7D2D"/>
    <w:rsid w:val="009C7D76"/>
    <w:rsid w:val="009C7F3D"/>
    <w:rsid w:val="009C7F47"/>
    <w:rsid w:val="009C7FF7"/>
    <w:rsid w:val="009D027F"/>
    <w:rsid w:val="009D03AF"/>
    <w:rsid w:val="009D0574"/>
    <w:rsid w:val="009D0665"/>
    <w:rsid w:val="009D07AD"/>
    <w:rsid w:val="009D0997"/>
    <w:rsid w:val="009D0A21"/>
    <w:rsid w:val="009D0B0D"/>
    <w:rsid w:val="009D0FA6"/>
    <w:rsid w:val="009D1074"/>
    <w:rsid w:val="009D10DD"/>
    <w:rsid w:val="009D10E6"/>
    <w:rsid w:val="009D121E"/>
    <w:rsid w:val="009D1378"/>
    <w:rsid w:val="009D14EA"/>
    <w:rsid w:val="009D15AB"/>
    <w:rsid w:val="009D1607"/>
    <w:rsid w:val="009D1896"/>
    <w:rsid w:val="009D1AA1"/>
    <w:rsid w:val="009D1E12"/>
    <w:rsid w:val="009D1E43"/>
    <w:rsid w:val="009D1F33"/>
    <w:rsid w:val="009D20B9"/>
    <w:rsid w:val="009D20CD"/>
    <w:rsid w:val="009D22E3"/>
    <w:rsid w:val="009D22F7"/>
    <w:rsid w:val="009D2304"/>
    <w:rsid w:val="009D2583"/>
    <w:rsid w:val="009D2ADA"/>
    <w:rsid w:val="009D2B8B"/>
    <w:rsid w:val="009D2D70"/>
    <w:rsid w:val="009D2EFC"/>
    <w:rsid w:val="009D3083"/>
    <w:rsid w:val="009D30CF"/>
    <w:rsid w:val="009D33B2"/>
    <w:rsid w:val="009D3481"/>
    <w:rsid w:val="009D3714"/>
    <w:rsid w:val="009D376C"/>
    <w:rsid w:val="009D378C"/>
    <w:rsid w:val="009D389A"/>
    <w:rsid w:val="009D38A8"/>
    <w:rsid w:val="009D38C7"/>
    <w:rsid w:val="009D3973"/>
    <w:rsid w:val="009D3A76"/>
    <w:rsid w:val="009D40C1"/>
    <w:rsid w:val="009D41C8"/>
    <w:rsid w:val="009D496B"/>
    <w:rsid w:val="009D49C9"/>
    <w:rsid w:val="009D4BFF"/>
    <w:rsid w:val="009D4DF5"/>
    <w:rsid w:val="009D4E5C"/>
    <w:rsid w:val="009D4EC7"/>
    <w:rsid w:val="009D4ED6"/>
    <w:rsid w:val="009D5267"/>
    <w:rsid w:val="009D54D8"/>
    <w:rsid w:val="009D5581"/>
    <w:rsid w:val="009D5A3F"/>
    <w:rsid w:val="009D5B0F"/>
    <w:rsid w:val="009D5B19"/>
    <w:rsid w:val="009D5F5F"/>
    <w:rsid w:val="009D6092"/>
    <w:rsid w:val="009D60A1"/>
    <w:rsid w:val="009D669A"/>
    <w:rsid w:val="009D6812"/>
    <w:rsid w:val="009D6AB2"/>
    <w:rsid w:val="009D6E41"/>
    <w:rsid w:val="009D715C"/>
    <w:rsid w:val="009D71BB"/>
    <w:rsid w:val="009D71CA"/>
    <w:rsid w:val="009D7279"/>
    <w:rsid w:val="009D7560"/>
    <w:rsid w:val="009D77A9"/>
    <w:rsid w:val="009D7922"/>
    <w:rsid w:val="009D7A99"/>
    <w:rsid w:val="009D7C7A"/>
    <w:rsid w:val="009D7CEC"/>
    <w:rsid w:val="009D7DD8"/>
    <w:rsid w:val="009D7ECE"/>
    <w:rsid w:val="009E01C4"/>
    <w:rsid w:val="009E035F"/>
    <w:rsid w:val="009E0431"/>
    <w:rsid w:val="009E0470"/>
    <w:rsid w:val="009E08A5"/>
    <w:rsid w:val="009E0A14"/>
    <w:rsid w:val="009E0AC3"/>
    <w:rsid w:val="009E0C11"/>
    <w:rsid w:val="009E0C3B"/>
    <w:rsid w:val="009E1197"/>
    <w:rsid w:val="009E12E2"/>
    <w:rsid w:val="009E1480"/>
    <w:rsid w:val="009E1947"/>
    <w:rsid w:val="009E1BFB"/>
    <w:rsid w:val="009E1C12"/>
    <w:rsid w:val="009E1C23"/>
    <w:rsid w:val="009E2239"/>
    <w:rsid w:val="009E2262"/>
    <w:rsid w:val="009E22D5"/>
    <w:rsid w:val="009E235F"/>
    <w:rsid w:val="009E23E6"/>
    <w:rsid w:val="009E2856"/>
    <w:rsid w:val="009E29CE"/>
    <w:rsid w:val="009E2A39"/>
    <w:rsid w:val="009E2C82"/>
    <w:rsid w:val="009E2F6B"/>
    <w:rsid w:val="009E31D3"/>
    <w:rsid w:val="009E341C"/>
    <w:rsid w:val="009E36A9"/>
    <w:rsid w:val="009E379B"/>
    <w:rsid w:val="009E39F7"/>
    <w:rsid w:val="009E3D7B"/>
    <w:rsid w:val="009E3EAA"/>
    <w:rsid w:val="009E4052"/>
    <w:rsid w:val="009E43A5"/>
    <w:rsid w:val="009E45A5"/>
    <w:rsid w:val="009E48DF"/>
    <w:rsid w:val="009E499A"/>
    <w:rsid w:val="009E4F40"/>
    <w:rsid w:val="009E5219"/>
    <w:rsid w:val="009E5427"/>
    <w:rsid w:val="009E5483"/>
    <w:rsid w:val="009E556F"/>
    <w:rsid w:val="009E5630"/>
    <w:rsid w:val="009E57BC"/>
    <w:rsid w:val="009E5833"/>
    <w:rsid w:val="009E5851"/>
    <w:rsid w:val="009E597D"/>
    <w:rsid w:val="009E5A5E"/>
    <w:rsid w:val="009E5C12"/>
    <w:rsid w:val="009E5E94"/>
    <w:rsid w:val="009E5FC6"/>
    <w:rsid w:val="009E6013"/>
    <w:rsid w:val="009E60DF"/>
    <w:rsid w:val="009E6378"/>
    <w:rsid w:val="009E63BB"/>
    <w:rsid w:val="009E6C53"/>
    <w:rsid w:val="009E6E01"/>
    <w:rsid w:val="009E714F"/>
    <w:rsid w:val="009E715D"/>
    <w:rsid w:val="009E725F"/>
    <w:rsid w:val="009E72D5"/>
    <w:rsid w:val="009E7DBF"/>
    <w:rsid w:val="009E7E66"/>
    <w:rsid w:val="009E7F7A"/>
    <w:rsid w:val="009F002A"/>
    <w:rsid w:val="009F026C"/>
    <w:rsid w:val="009F042D"/>
    <w:rsid w:val="009F06D1"/>
    <w:rsid w:val="009F10E4"/>
    <w:rsid w:val="009F11EF"/>
    <w:rsid w:val="009F11FF"/>
    <w:rsid w:val="009F1338"/>
    <w:rsid w:val="009F1610"/>
    <w:rsid w:val="009F1AFA"/>
    <w:rsid w:val="009F1D03"/>
    <w:rsid w:val="009F1E77"/>
    <w:rsid w:val="009F1E80"/>
    <w:rsid w:val="009F201F"/>
    <w:rsid w:val="009F2042"/>
    <w:rsid w:val="009F2224"/>
    <w:rsid w:val="009F225E"/>
    <w:rsid w:val="009F2366"/>
    <w:rsid w:val="009F2608"/>
    <w:rsid w:val="009F276E"/>
    <w:rsid w:val="009F29E7"/>
    <w:rsid w:val="009F2CF6"/>
    <w:rsid w:val="009F2E81"/>
    <w:rsid w:val="009F30AC"/>
    <w:rsid w:val="009F338E"/>
    <w:rsid w:val="009F34D8"/>
    <w:rsid w:val="009F3A82"/>
    <w:rsid w:val="009F3B6F"/>
    <w:rsid w:val="009F3C7F"/>
    <w:rsid w:val="009F3E90"/>
    <w:rsid w:val="009F4057"/>
    <w:rsid w:val="009F4774"/>
    <w:rsid w:val="009F4967"/>
    <w:rsid w:val="009F4B1E"/>
    <w:rsid w:val="009F4F9E"/>
    <w:rsid w:val="009F5A5D"/>
    <w:rsid w:val="009F5C4E"/>
    <w:rsid w:val="009F5EF8"/>
    <w:rsid w:val="009F6116"/>
    <w:rsid w:val="009F6238"/>
    <w:rsid w:val="009F651F"/>
    <w:rsid w:val="009F662D"/>
    <w:rsid w:val="009F6808"/>
    <w:rsid w:val="009F6920"/>
    <w:rsid w:val="009F69FE"/>
    <w:rsid w:val="009F6A3F"/>
    <w:rsid w:val="009F6B29"/>
    <w:rsid w:val="009F6D57"/>
    <w:rsid w:val="009F6FBF"/>
    <w:rsid w:val="009F7301"/>
    <w:rsid w:val="009F7325"/>
    <w:rsid w:val="009F75C3"/>
    <w:rsid w:val="009F75E6"/>
    <w:rsid w:val="009F79A7"/>
    <w:rsid w:val="009F7F45"/>
    <w:rsid w:val="00A00158"/>
    <w:rsid w:val="00A004E4"/>
    <w:rsid w:val="00A0057A"/>
    <w:rsid w:val="00A00648"/>
    <w:rsid w:val="00A00710"/>
    <w:rsid w:val="00A007D2"/>
    <w:rsid w:val="00A00912"/>
    <w:rsid w:val="00A00A8E"/>
    <w:rsid w:val="00A00B5C"/>
    <w:rsid w:val="00A00D7A"/>
    <w:rsid w:val="00A00DEB"/>
    <w:rsid w:val="00A01226"/>
    <w:rsid w:val="00A01242"/>
    <w:rsid w:val="00A0153A"/>
    <w:rsid w:val="00A015DB"/>
    <w:rsid w:val="00A01B1C"/>
    <w:rsid w:val="00A01B66"/>
    <w:rsid w:val="00A01D70"/>
    <w:rsid w:val="00A01D77"/>
    <w:rsid w:val="00A01DCF"/>
    <w:rsid w:val="00A0232E"/>
    <w:rsid w:val="00A024E5"/>
    <w:rsid w:val="00A026C9"/>
    <w:rsid w:val="00A0274D"/>
    <w:rsid w:val="00A0287E"/>
    <w:rsid w:val="00A029A6"/>
    <w:rsid w:val="00A02AC5"/>
    <w:rsid w:val="00A02AD6"/>
    <w:rsid w:val="00A02B32"/>
    <w:rsid w:val="00A02C99"/>
    <w:rsid w:val="00A02D76"/>
    <w:rsid w:val="00A02EBF"/>
    <w:rsid w:val="00A02FDD"/>
    <w:rsid w:val="00A02FE5"/>
    <w:rsid w:val="00A03017"/>
    <w:rsid w:val="00A0308F"/>
    <w:rsid w:val="00A0323D"/>
    <w:rsid w:val="00A032AE"/>
    <w:rsid w:val="00A03406"/>
    <w:rsid w:val="00A034D0"/>
    <w:rsid w:val="00A0360B"/>
    <w:rsid w:val="00A03A1D"/>
    <w:rsid w:val="00A03B71"/>
    <w:rsid w:val="00A03C0C"/>
    <w:rsid w:val="00A03DDA"/>
    <w:rsid w:val="00A03EC4"/>
    <w:rsid w:val="00A0472C"/>
    <w:rsid w:val="00A04795"/>
    <w:rsid w:val="00A0484A"/>
    <w:rsid w:val="00A048B2"/>
    <w:rsid w:val="00A04BBD"/>
    <w:rsid w:val="00A04BC9"/>
    <w:rsid w:val="00A04CDB"/>
    <w:rsid w:val="00A04E80"/>
    <w:rsid w:val="00A04EF1"/>
    <w:rsid w:val="00A04F87"/>
    <w:rsid w:val="00A05BA2"/>
    <w:rsid w:val="00A05C0D"/>
    <w:rsid w:val="00A05CF4"/>
    <w:rsid w:val="00A05F38"/>
    <w:rsid w:val="00A05F44"/>
    <w:rsid w:val="00A06417"/>
    <w:rsid w:val="00A0658C"/>
    <w:rsid w:val="00A066F1"/>
    <w:rsid w:val="00A06849"/>
    <w:rsid w:val="00A06E04"/>
    <w:rsid w:val="00A0720D"/>
    <w:rsid w:val="00A0733A"/>
    <w:rsid w:val="00A0737B"/>
    <w:rsid w:val="00A0764A"/>
    <w:rsid w:val="00A07722"/>
    <w:rsid w:val="00A078C6"/>
    <w:rsid w:val="00A07955"/>
    <w:rsid w:val="00A07A40"/>
    <w:rsid w:val="00A07CDE"/>
    <w:rsid w:val="00A07E81"/>
    <w:rsid w:val="00A1020D"/>
    <w:rsid w:val="00A10336"/>
    <w:rsid w:val="00A1060A"/>
    <w:rsid w:val="00A106EB"/>
    <w:rsid w:val="00A109A3"/>
    <w:rsid w:val="00A10B07"/>
    <w:rsid w:val="00A10CA3"/>
    <w:rsid w:val="00A10D41"/>
    <w:rsid w:val="00A10DBB"/>
    <w:rsid w:val="00A10E57"/>
    <w:rsid w:val="00A10FA3"/>
    <w:rsid w:val="00A1145D"/>
    <w:rsid w:val="00A114A7"/>
    <w:rsid w:val="00A1151F"/>
    <w:rsid w:val="00A115AB"/>
    <w:rsid w:val="00A11820"/>
    <w:rsid w:val="00A118E9"/>
    <w:rsid w:val="00A119C8"/>
    <w:rsid w:val="00A11BF9"/>
    <w:rsid w:val="00A11DB6"/>
    <w:rsid w:val="00A12195"/>
    <w:rsid w:val="00A122FE"/>
    <w:rsid w:val="00A1248E"/>
    <w:rsid w:val="00A124F8"/>
    <w:rsid w:val="00A125EE"/>
    <w:rsid w:val="00A12BAD"/>
    <w:rsid w:val="00A12CC2"/>
    <w:rsid w:val="00A12DEA"/>
    <w:rsid w:val="00A12F8F"/>
    <w:rsid w:val="00A130CF"/>
    <w:rsid w:val="00A1312B"/>
    <w:rsid w:val="00A132DE"/>
    <w:rsid w:val="00A13362"/>
    <w:rsid w:val="00A133F0"/>
    <w:rsid w:val="00A134BE"/>
    <w:rsid w:val="00A13645"/>
    <w:rsid w:val="00A1374D"/>
    <w:rsid w:val="00A138FD"/>
    <w:rsid w:val="00A13BD0"/>
    <w:rsid w:val="00A13C9B"/>
    <w:rsid w:val="00A13CB9"/>
    <w:rsid w:val="00A13D64"/>
    <w:rsid w:val="00A13DDB"/>
    <w:rsid w:val="00A13F1B"/>
    <w:rsid w:val="00A13F6A"/>
    <w:rsid w:val="00A13F7E"/>
    <w:rsid w:val="00A13FE2"/>
    <w:rsid w:val="00A14242"/>
    <w:rsid w:val="00A14356"/>
    <w:rsid w:val="00A149EA"/>
    <w:rsid w:val="00A14BFE"/>
    <w:rsid w:val="00A14D5B"/>
    <w:rsid w:val="00A14E29"/>
    <w:rsid w:val="00A14E7A"/>
    <w:rsid w:val="00A14F45"/>
    <w:rsid w:val="00A150F7"/>
    <w:rsid w:val="00A152BB"/>
    <w:rsid w:val="00A152F0"/>
    <w:rsid w:val="00A1551B"/>
    <w:rsid w:val="00A155BF"/>
    <w:rsid w:val="00A157FF"/>
    <w:rsid w:val="00A15C48"/>
    <w:rsid w:val="00A16001"/>
    <w:rsid w:val="00A1647D"/>
    <w:rsid w:val="00A164DC"/>
    <w:rsid w:val="00A165AC"/>
    <w:rsid w:val="00A166B0"/>
    <w:rsid w:val="00A166EE"/>
    <w:rsid w:val="00A1685D"/>
    <w:rsid w:val="00A16A29"/>
    <w:rsid w:val="00A16B4E"/>
    <w:rsid w:val="00A16BB8"/>
    <w:rsid w:val="00A16F5A"/>
    <w:rsid w:val="00A176A4"/>
    <w:rsid w:val="00A176DB"/>
    <w:rsid w:val="00A1774D"/>
    <w:rsid w:val="00A1781F"/>
    <w:rsid w:val="00A17CBE"/>
    <w:rsid w:val="00A200DC"/>
    <w:rsid w:val="00A200DD"/>
    <w:rsid w:val="00A207C5"/>
    <w:rsid w:val="00A20EF2"/>
    <w:rsid w:val="00A20F40"/>
    <w:rsid w:val="00A21038"/>
    <w:rsid w:val="00A2114D"/>
    <w:rsid w:val="00A2142D"/>
    <w:rsid w:val="00A21442"/>
    <w:rsid w:val="00A21466"/>
    <w:rsid w:val="00A214F3"/>
    <w:rsid w:val="00A2170C"/>
    <w:rsid w:val="00A217DD"/>
    <w:rsid w:val="00A21838"/>
    <w:rsid w:val="00A219F4"/>
    <w:rsid w:val="00A21EB7"/>
    <w:rsid w:val="00A21F09"/>
    <w:rsid w:val="00A221AA"/>
    <w:rsid w:val="00A221D2"/>
    <w:rsid w:val="00A223B2"/>
    <w:rsid w:val="00A2266D"/>
    <w:rsid w:val="00A226D8"/>
    <w:rsid w:val="00A2272F"/>
    <w:rsid w:val="00A22A03"/>
    <w:rsid w:val="00A22B93"/>
    <w:rsid w:val="00A22BF8"/>
    <w:rsid w:val="00A22CAC"/>
    <w:rsid w:val="00A22D21"/>
    <w:rsid w:val="00A22E95"/>
    <w:rsid w:val="00A23048"/>
    <w:rsid w:val="00A2369D"/>
    <w:rsid w:val="00A236B1"/>
    <w:rsid w:val="00A23AAA"/>
    <w:rsid w:val="00A23AD7"/>
    <w:rsid w:val="00A23C60"/>
    <w:rsid w:val="00A23C85"/>
    <w:rsid w:val="00A24175"/>
    <w:rsid w:val="00A24382"/>
    <w:rsid w:val="00A243CB"/>
    <w:rsid w:val="00A24489"/>
    <w:rsid w:val="00A244F3"/>
    <w:rsid w:val="00A24508"/>
    <w:rsid w:val="00A24540"/>
    <w:rsid w:val="00A24962"/>
    <w:rsid w:val="00A249A9"/>
    <w:rsid w:val="00A24CE5"/>
    <w:rsid w:val="00A24D8C"/>
    <w:rsid w:val="00A24DAA"/>
    <w:rsid w:val="00A24EC1"/>
    <w:rsid w:val="00A24EF4"/>
    <w:rsid w:val="00A24FEF"/>
    <w:rsid w:val="00A24FF4"/>
    <w:rsid w:val="00A2502B"/>
    <w:rsid w:val="00A2509B"/>
    <w:rsid w:val="00A25111"/>
    <w:rsid w:val="00A25206"/>
    <w:rsid w:val="00A257A9"/>
    <w:rsid w:val="00A258C7"/>
    <w:rsid w:val="00A25B90"/>
    <w:rsid w:val="00A25E2E"/>
    <w:rsid w:val="00A25FFD"/>
    <w:rsid w:val="00A26269"/>
    <w:rsid w:val="00A26708"/>
    <w:rsid w:val="00A267E5"/>
    <w:rsid w:val="00A268D3"/>
    <w:rsid w:val="00A26DB2"/>
    <w:rsid w:val="00A274A6"/>
    <w:rsid w:val="00A27704"/>
    <w:rsid w:val="00A277C5"/>
    <w:rsid w:val="00A2791F"/>
    <w:rsid w:val="00A279C2"/>
    <w:rsid w:val="00A27BEB"/>
    <w:rsid w:val="00A27DAA"/>
    <w:rsid w:val="00A27FA3"/>
    <w:rsid w:val="00A30016"/>
    <w:rsid w:val="00A30258"/>
    <w:rsid w:val="00A3029C"/>
    <w:rsid w:val="00A304C1"/>
    <w:rsid w:val="00A304C6"/>
    <w:rsid w:val="00A3060F"/>
    <w:rsid w:val="00A30706"/>
    <w:rsid w:val="00A307B7"/>
    <w:rsid w:val="00A307DD"/>
    <w:rsid w:val="00A30AD7"/>
    <w:rsid w:val="00A30C14"/>
    <w:rsid w:val="00A30E28"/>
    <w:rsid w:val="00A30ED1"/>
    <w:rsid w:val="00A3105C"/>
    <w:rsid w:val="00A31105"/>
    <w:rsid w:val="00A31421"/>
    <w:rsid w:val="00A31577"/>
    <w:rsid w:val="00A31725"/>
    <w:rsid w:val="00A31799"/>
    <w:rsid w:val="00A31804"/>
    <w:rsid w:val="00A31906"/>
    <w:rsid w:val="00A31A6C"/>
    <w:rsid w:val="00A31B32"/>
    <w:rsid w:val="00A31D14"/>
    <w:rsid w:val="00A32128"/>
    <w:rsid w:val="00A3215E"/>
    <w:rsid w:val="00A322D7"/>
    <w:rsid w:val="00A32459"/>
    <w:rsid w:val="00A324D2"/>
    <w:rsid w:val="00A325A6"/>
    <w:rsid w:val="00A328B2"/>
    <w:rsid w:val="00A32B18"/>
    <w:rsid w:val="00A32CC7"/>
    <w:rsid w:val="00A32DC2"/>
    <w:rsid w:val="00A32E86"/>
    <w:rsid w:val="00A32FD6"/>
    <w:rsid w:val="00A32FE9"/>
    <w:rsid w:val="00A331E2"/>
    <w:rsid w:val="00A3327E"/>
    <w:rsid w:val="00A33290"/>
    <w:rsid w:val="00A332C9"/>
    <w:rsid w:val="00A3337A"/>
    <w:rsid w:val="00A33914"/>
    <w:rsid w:val="00A33D81"/>
    <w:rsid w:val="00A33E3B"/>
    <w:rsid w:val="00A3452C"/>
    <w:rsid w:val="00A34794"/>
    <w:rsid w:val="00A34981"/>
    <w:rsid w:val="00A34A48"/>
    <w:rsid w:val="00A34B78"/>
    <w:rsid w:val="00A3526F"/>
    <w:rsid w:val="00A352C8"/>
    <w:rsid w:val="00A35329"/>
    <w:rsid w:val="00A35385"/>
    <w:rsid w:val="00A355AA"/>
    <w:rsid w:val="00A3571D"/>
    <w:rsid w:val="00A3581A"/>
    <w:rsid w:val="00A358CF"/>
    <w:rsid w:val="00A35A33"/>
    <w:rsid w:val="00A35AA0"/>
    <w:rsid w:val="00A35AFC"/>
    <w:rsid w:val="00A35B9B"/>
    <w:rsid w:val="00A35D8A"/>
    <w:rsid w:val="00A35DCA"/>
    <w:rsid w:val="00A35DD3"/>
    <w:rsid w:val="00A35E47"/>
    <w:rsid w:val="00A35FCB"/>
    <w:rsid w:val="00A362EE"/>
    <w:rsid w:val="00A36503"/>
    <w:rsid w:val="00A36CBA"/>
    <w:rsid w:val="00A36F3E"/>
    <w:rsid w:val="00A36F91"/>
    <w:rsid w:val="00A371AC"/>
    <w:rsid w:val="00A373EA"/>
    <w:rsid w:val="00A377FD"/>
    <w:rsid w:val="00A379CF"/>
    <w:rsid w:val="00A37A96"/>
    <w:rsid w:val="00A37B24"/>
    <w:rsid w:val="00A37C3F"/>
    <w:rsid w:val="00A37D91"/>
    <w:rsid w:val="00A37E1F"/>
    <w:rsid w:val="00A37EF5"/>
    <w:rsid w:val="00A40012"/>
    <w:rsid w:val="00A400B1"/>
    <w:rsid w:val="00A40353"/>
    <w:rsid w:val="00A4039A"/>
    <w:rsid w:val="00A40648"/>
    <w:rsid w:val="00A40889"/>
    <w:rsid w:val="00A40919"/>
    <w:rsid w:val="00A40AAD"/>
    <w:rsid w:val="00A40C44"/>
    <w:rsid w:val="00A40D1B"/>
    <w:rsid w:val="00A40E11"/>
    <w:rsid w:val="00A414D2"/>
    <w:rsid w:val="00A414EA"/>
    <w:rsid w:val="00A41595"/>
    <w:rsid w:val="00A415FD"/>
    <w:rsid w:val="00A41813"/>
    <w:rsid w:val="00A4187A"/>
    <w:rsid w:val="00A41A8C"/>
    <w:rsid w:val="00A41AE7"/>
    <w:rsid w:val="00A41B9A"/>
    <w:rsid w:val="00A41C04"/>
    <w:rsid w:val="00A41D6C"/>
    <w:rsid w:val="00A41F49"/>
    <w:rsid w:val="00A41FE1"/>
    <w:rsid w:val="00A420B9"/>
    <w:rsid w:val="00A42166"/>
    <w:rsid w:val="00A42553"/>
    <w:rsid w:val="00A42A2B"/>
    <w:rsid w:val="00A42EE1"/>
    <w:rsid w:val="00A4300A"/>
    <w:rsid w:val="00A43372"/>
    <w:rsid w:val="00A43896"/>
    <w:rsid w:val="00A438C0"/>
    <w:rsid w:val="00A43946"/>
    <w:rsid w:val="00A43DBA"/>
    <w:rsid w:val="00A43DD4"/>
    <w:rsid w:val="00A4401D"/>
    <w:rsid w:val="00A44085"/>
    <w:rsid w:val="00A440C8"/>
    <w:rsid w:val="00A440EF"/>
    <w:rsid w:val="00A441AA"/>
    <w:rsid w:val="00A442F2"/>
    <w:rsid w:val="00A444BD"/>
    <w:rsid w:val="00A445B6"/>
    <w:rsid w:val="00A4473C"/>
    <w:rsid w:val="00A4488A"/>
    <w:rsid w:val="00A44970"/>
    <w:rsid w:val="00A449AD"/>
    <w:rsid w:val="00A44C76"/>
    <w:rsid w:val="00A453F2"/>
    <w:rsid w:val="00A45596"/>
    <w:rsid w:val="00A45796"/>
    <w:rsid w:val="00A457F2"/>
    <w:rsid w:val="00A458F2"/>
    <w:rsid w:val="00A45A4E"/>
    <w:rsid w:val="00A45AB3"/>
    <w:rsid w:val="00A45F97"/>
    <w:rsid w:val="00A46023"/>
    <w:rsid w:val="00A460B6"/>
    <w:rsid w:val="00A46319"/>
    <w:rsid w:val="00A47040"/>
    <w:rsid w:val="00A470E6"/>
    <w:rsid w:val="00A471E1"/>
    <w:rsid w:val="00A471F0"/>
    <w:rsid w:val="00A471FC"/>
    <w:rsid w:val="00A473FB"/>
    <w:rsid w:val="00A47600"/>
    <w:rsid w:val="00A4763C"/>
    <w:rsid w:val="00A47894"/>
    <w:rsid w:val="00A478E6"/>
    <w:rsid w:val="00A47BE2"/>
    <w:rsid w:val="00A47CAF"/>
    <w:rsid w:val="00A5016C"/>
    <w:rsid w:val="00A5026F"/>
    <w:rsid w:val="00A5034A"/>
    <w:rsid w:val="00A5078B"/>
    <w:rsid w:val="00A507BF"/>
    <w:rsid w:val="00A5082B"/>
    <w:rsid w:val="00A50907"/>
    <w:rsid w:val="00A50A47"/>
    <w:rsid w:val="00A50AF9"/>
    <w:rsid w:val="00A50B71"/>
    <w:rsid w:val="00A50CAC"/>
    <w:rsid w:val="00A50E8E"/>
    <w:rsid w:val="00A50F57"/>
    <w:rsid w:val="00A5165F"/>
    <w:rsid w:val="00A517F6"/>
    <w:rsid w:val="00A5187B"/>
    <w:rsid w:val="00A51D2B"/>
    <w:rsid w:val="00A51FDE"/>
    <w:rsid w:val="00A52074"/>
    <w:rsid w:val="00A522CE"/>
    <w:rsid w:val="00A5233A"/>
    <w:rsid w:val="00A523FE"/>
    <w:rsid w:val="00A5243E"/>
    <w:rsid w:val="00A52A03"/>
    <w:rsid w:val="00A52AA0"/>
    <w:rsid w:val="00A52BE2"/>
    <w:rsid w:val="00A52DFA"/>
    <w:rsid w:val="00A52FCE"/>
    <w:rsid w:val="00A5300B"/>
    <w:rsid w:val="00A5302D"/>
    <w:rsid w:val="00A530E8"/>
    <w:rsid w:val="00A531A4"/>
    <w:rsid w:val="00A531B9"/>
    <w:rsid w:val="00A5322A"/>
    <w:rsid w:val="00A5327E"/>
    <w:rsid w:val="00A534C3"/>
    <w:rsid w:val="00A536D3"/>
    <w:rsid w:val="00A53797"/>
    <w:rsid w:val="00A5394B"/>
    <w:rsid w:val="00A539E9"/>
    <w:rsid w:val="00A53B55"/>
    <w:rsid w:val="00A53C74"/>
    <w:rsid w:val="00A53E50"/>
    <w:rsid w:val="00A542D9"/>
    <w:rsid w:val="00A54757"/>
    <w:rsid w:val="00A54A67"/>
    <w:rsid w:val="00A54D85"/>
    <w:rsid w:val="00A54E12"/>
    <w:rsid w:val="00A54E93"/>
    <w:rsid w:val="00A54EDE"/>
    <w:rsid w:val="00A54EEC"/>
    <w:rsid w:val="00A54EF8"/>
    <w:rsid w:val="00A54F2B"/>
    <w:rsid w:val="00A551B7"/>
    <w:rsid w:val="00A55527"/>
    <w:rsid w:val="00A555E5"/>
    <w:rsid w:val="00A5576A"/>
    <w:rsid w:val="00A55972"/>
    <w:rsid w:val="00A55A1A"/>
    <w:rsid w:val="00A55A42"/>
    <w:rsid w:val="00A55C70"/>
    <w:rsid w:val="00A55C92"/>
    <w:rsid w:val="00A55C9D"/>
    <w:rsid w:val="00A55DE2"/>
    <w:rsid w:val="00A55DE3"/>
    <w:rsid w:val="00A562B7"/>
    <w:rsid w:val="00A5634F"/>
    <w:rsid w:val="00A56496"/>
    <w:rsid w:val="00A5650D"/>
    <w:rsid w:val="00A56ADC"/>
    <w:rsid w:val="00A572DF"/>
    <w:rsid w:val="00A576B5"/>
    <w:rsid w:val="00A57739"/>
    <w:rsid w:val="00A577A7"/>
    <w:rsid w:val="00A579CC"/>
    <w:rsid w:val="00A57C69"/>
    <w:rsid w:val="00A57D2C"/>
    <w:rsid w:val="00A60045"/>
    <w:rsid w:val="00A6034F"/>
    <w:rsid w:val="00A6065F"/>
    <w:rsid w:val="00A60662"/>
    <w:rsid w:val="00A60818"/>
    <w:rsid w:val="00A6081A"/>
    <w:rsid w:val="00A60AE5"/>
    <w:rsid w:val="00A60D9A"/>
    <w:rsid w:val="00A60F02"/>
    <w:rsid w:val="00A60F38"/>
    <w:rsid w:val="00A6102A"/>
    <w:rsid w:val="00A6114F"/>
    <w:rsid w:val="00A612A9"/>
    <w:rsid w:val="00A61586"/>
    <w:rsid w:val="00A6161B"/>
    <w:rsid w:val="00A61739"/>
    <w:rsid w:val="00A61DA0"/>
    <w:rsid w:val="00A61E27"/>
    <w:rsid w:val="00A62002"/>
    <w:rsid w:val="00A621FC"/>
    <w:rsid w:val="00A623D3"/>
    <w:rsid w:val="00A6273F"/>
    <w:rsid w:val="00A62AE1"/>
    <w:rsid w:val="00A63225"/>
    <w:rsid w:val="00A63378"/>
    <w:rsid w:val="00A633AB"/>
    <w:rsid w:val="00A633C0"/>
    <w:rsid w:val="00A6365C"/>
    <w:rsid w:val="00A63826"/>
    <w:rsid w:val="00A639DE"/>
    <w:rsid w:val="00A63B91"/>
    <w:rsid w:val="00A63D33"/>
    <w:rsid w:val="00A63F7C"/>
    <w:rsid w:val="00A641A0"/>
    <w:rsid w:val="00A641F8"/>
    <w:rsid w:val="00A64270"/>
    <w:rsid w:val="00A64367"/>
    <w:rsid w:val="00A648CA"/>
    <w:rsid w:val="00A648CB"/>
    <w:rsid w:val="00A64A7F"/>
    <w:rsid w:val="00A64C0F"/>
    <w:rsid w:val="00A64CEE"/>
    <w:rsid w:val="00A64D3D"/>
    <w:rsid w:val="00A64DFB"/>
    <w:rsid w:val="00A64EA9"/>
    <w:rsid w:val="00A6501E"/>
    <w:rsid w:val="00A651D6"/>
    <w:rsid w:val="00A65520"/>
    <w:rsid w:val="00A6582C"/>
    <w:rsid w:val="00A658BB"/>
    <w:rsid w:val="00A65929"/>
    <w:rsid w:val="00A65AE1"/>
    <w:rsid w:val="00A65B17"/>
    <w:rsid w:val="00A65D53"/>
    <w:rsid w:val="00A65FB5"/>
    <w:rsid w:val="00A66304"/>
    <w:rsid w:val="00A66610"/>
    <w:rsid w:val="00A66936"/>
    <w:rsid w:val="00A669DA"/>
    <w:rsid w:val="00A66B17"/>
    <w:rsid w:val="00A66B57"/>
    <w:rsid w:val="00A66D7C"/>
    <w:rsid w:val="00A672E3"/>
    <w:rsid w:val="00A674EE"/>
    <w:rsid w:val="00A67513"/>
    <w:rsid w:val="00A6758D"/>
    <w:rsid w:val="00A6762D"/>
    <w:rsid w:val="00A67AE3"/>
    <w:rsid w:val="00A67BB4"/>
    <w:rsid w:val="00A67BBB"/>
    <w:rsid w:val="00A67D4E"/>
    <w:rsid w:val="00A67F4F"/>
    <w:rsid w:val="00A67F95"/>
    <w:rsid w:val="00A701AB"/>
    <w:rsid w:val="00A70246"/>
    <w:rsid w:val="00A70402"/>
    <w:rsid w:val="00A706E8"/>
    <w:rsid w:val="00A708AD"/>
    <w:rsid w:val="00A70A27"/>
    <w:rsid w:val="00A70C7A"/>
    <w:rsid w:val="00A70E5E"/>
    <w:rsid w:val="00A70EFC"/>
    <w:rsid w:val="00A71184"/>
    <w:rsid w:val="00A71385"/>
    <w:rsid w:val="00A713A3"/>
    <w:rsid w:val="00A7143D"/>
    <w:rsid w:val="00A7159E"/>
    <w:rsid w:val="00A71665"/>
    <w:rsid w:val="00A716EF"/>
    <w:rsid w:val="00A71D7A"/>
    <w:rsid w:val="00A71DD6"/>
    <w:rsid w:val="00A7203E"/>
    <w:rsid w:val="00A720C7"/>
    <w:rsid w:val="00A72286"/>
    <w:rsid w:val="00A7263B"/>
    <w:rsid w:val="00A72776"/>
    <w:rsid w:val="00A727FC"/>
    <w:rsid w:val="00A72A82"/>
    <w:rsid w:val="00A72AE3"/>
    <w:rsid w:val="00A72C5B"/>
    <w:rsid w:val="00A7305C"/>
    <w:rsid w:val="00A73191"/>
    <w:rsid w:val="00A7331B"/>
    <w:rsid w:val="00A7346F"/>
    <w:rsid w:val="00A7359C"/>
    <w:rsid w:val="00A7359E"/>
    <w:rsid w:val="00A737BE"/>
    <w:rsid w:val="00A73864"/>
    <w:rsid w:val="00A73D39"/>
    <w:rsid w:val="00A73D3D"/>
    <w:rsid w:val="00A7486C"/>
    <w:rsid w:val="00A74BE2"/>
    <w:rsid w:val="00A74CB4"/>
    <w:rsid w:val="00A74E86"/>
    <w:rsid w:val="00A74EB3"/>
    <w:rsid w:val="00A74F26"/>
    <w:rsid w:val="00A74F2F"/>
    <w:rsid w:val="00A7549B"/>
    <w:rsid w:val="00A754D0"/>
    <w:rsid w:val="00A755EB"/>
    <w:rsid w:val="00A7565A"/>
    <w:rsid w:val="00A75A1B"/>
    <w:rsid w:val="00A75E4F"/>
    <w:rsid w:val="00A75F9A"/>
    <w:rsid w:val="00A76093"/>
    <w:rsid w:val="00A760BE"/>
    <w:rsid w:val="00A76314"/>
    <w:rsid w:val="00A76391"/>
    <w:rsid w:val="00A76455"/>
    <w:rsid w:val="00A764D7"/>
    <w:rsid w:val="00A76692"/>
    <w:rsid w:val="00A768E5"/>
    <w:rsid w:val="00A76B60"/>
    <w:rsid w:val="00A76DDD"/>
    <w:rsid w:val="00A76E37"/>
    <w:rsid w:val="00A76F79"/>
    <w:rsid w:val="00A76FCA"/>
    <w:rsid w:val="00A7728E"/>
    <w:rsid w:val="00A772E5"/>
    <w:rsid w:val="00A773D8"/>
    <w:rsid w:val="00A77498"/>
    <w:rsid w:val="00A77511"/>
    <w:rsid w:val="00A77595"/>
    <w:rsid w:val="00A7763F"/>
    <w:rsid w:val="00A77954"/>
    <w:rsid w:val="00A77AD1"/>
    <w:rsid w:val="00A77C0C"/>
    <w:rsid w:val="00A77C8A"/>
    <w:rsid w:val="00A77C93"/>
    <w:rsid w:val="00A77F4C"/>
    <w:rsid w:val="00A80371"/>
    <w:rsid w:val="00A8050D"/>
    <w:rsid w:val="00A805EF"/>
    <w:rsid w:val="00A8073D"/>
    <w:rsid w:val="00A807CD"/>
    <w:rsid w:val="00A80A2B"/>
    <w:rsid w:val="00A80CD5"/>
    <w:rsid w:val="00A80E78"/>
    <w:rsid w:val="00A80FE4"/>
    <w:rsid w:val="00A8134C"/>
    <w:rsid w:val="00A81643"/>
    <w:rsid w:val="00A81B47"/>
    <w:rsid w:val="00A81D42"/>
    <w:rsid w:val="00A81EB2"/>
    <w:rsid w:val="00A82070"/>
    <w:rsid w:val="00A821E2"/>
    <w:rsid w:val="00A82390"/>
    <w:rsid w:val="00A825FE"/>
    <w:rsid w:val="00A827AB"/>
    <w:rsid w:val="00A82896"/>
    <w:rsid w:val="00A8294C"/>
    <w:rsid w:val="00A82A0F"/>
    <w:rsid w:val="00A82B49"/>
    <w:rsid w:val="00A82BAA"/>
    <w:rsid w:val="00A82CE7"/>
    <w:rsid w:val="00A830A1"/>
    <w:rsid w:val="00A8339A"/>
    <w:rsid w:val="00A83643"/>
    <w:rsid w:val="00A83690"/>
    <w:rsid w:val="00A836FE"/>
    <w:rsid w:val="00A83918"/>
    <w:rsid w:val="00A839A8"/>
    <w:rsid w:val="00A83C4C"/>
    <w:rsid w:val="00A84008"/>
    <w:rsid w:val="00A84411"/>
    <w:rsid w:val="00A844D0"/>
    <w:rsid w:val="00A8484C"/>
    <w:rsid w:val="00A84C1E"/>
    <w:rsid w:val="00A850D8"/>
    <w:rsid w:val="00A85135"/>
    <w:rsid w:val="00A851DC"/>
    <w:rsid w:val="00A85250"/>
    <w:rsid w:val="00A853E3"/>
    <w:rsid w:val="00A8540B"/>
    <w:rsid w:val="00A855C4"/>
    <w:rsid w:val="00A855FF"/>
    <w:rsid w:val="00A85655"/>
    <w:rsid w:val="00A85708"/>
    <w:rsid w:val="00A85997"/>
    <w:rsid w:val="00A85F11"/>
    <w:rsid w:val="00A85FBA"/>
    <w:rsid w:val="00A860A4"/>
    <w:rsid w:val="00A862AC"/>
    <w:rsid w:val="00A86428"/>
    <w:rsid w:val="00A86EC7"/>
    <w:rsid w:val="00A86EF0"/>
    <w:rsid w:val="00A870DB"/>
    <w:rsid w:val="00A872EB"/>
    <w:rsid w:val="00A87671"/>
    <w:rsid w:val="00A8771C"/>
    <w:rsid w:val="00A877FA"/>
    <w:rsid w:val="00A8782A"/>
    <w:rsid w:val="00A879B7"/>
    <w:rsid w:val="00A87B3B"/>
    <w:rsid w:val="00A87F81"/>
    <w:rsid w:val="00A900C8"/>
    <w:rsid w:val="00A90201"/>
    <w:rsid w:val="00A9037B"/>
    <w:rsid w:val="00A9044D"/>
    <w:rsid w:val="00A904E3"/>
    <w:rsid w:val="00A90691"/>
    <w:rsid w:val="00A906A3"/>
    <w:rsid w:val="00A90A62"/>
    <w:rsid w:val="00A90B15"/>
    <w:rsid w:val="00A90C65"/>
    <w:rsid w:val="00A90C71"/>
    <w:rsid w:val="00A90D66"/>
    <w:rsid w:val="00A9148E"/>
    <w:rsid w:val="00A91647"/>
    <w:rsid w:val="00A91670"/>
    <w:rsid w:val="00A9183E"/>
    <w:rsid w:val="00A91C5B"/>
    <w:rsid w:val="00A91F55"/>
    <w:rsid w:val="00A91F78"/>
    <w:rsid w:val="00A91FAD"/>
    <w:rsid w:val="00A91FC6"/>
    <w:rsid w:val="00A91FCD"/>
    <w:rsid w:val="00A92161"/>
    <w:rsid w:val="00A92260"/>
    <w:rsid w:val="00A922CC"/>
    <w:rsid w:val="00A92517"/>
    <w:rsid w:val="00A92741"/>
    <w:rsid w:val="00A92C28"/>
    <w:rsid w:val="00A92D9A"/>
    <w:rsid w:val="00A92DB2"/>
    <w:rsid w:val="00A92F77"/>
    <w:rsid w:val="00A9302F"/>
    <w:rsid w:val="00A932F9"/>
    <w:rsid w:val="00A9332A"/>
    <w:rsid w:val="00A93719"/>
    <w:rsid w:val="00A9372C"/>
    <w:rsid w:val="00A937BE"/>
    <w:rsid w:val="00A939AF"/>
    <w:rsid w:val="00A939CC"/>
    <w:rsid w:val="00A93A1E"/>
    <w:rsid w:val="00A93A40"/>
    <w:rsid w:val="00A93AFD"/>
    <w:rsid w:val="00A93FE9"/>
    <w:rsid w:val="00A94081"/>
    <w:rsid w:val="00A9413B"/>
    <w:rsid w:val="00A943CD"/>
    <w:rsid w:val="00A94548"/>
    <w:rsid w:val="00A94B50"/>
    <w:rsid w:val="00A94C7D"/>
    <w:rsid w:val="00A94CD7"/>
    <w:rsid w:val="00A94CDA"/>
    <w:rsid w:val="00A94D41"/>
    <w:rsid w:val="00A94E4A"/>
    <w:rsid w:val="00A94EE6"/>
    <w:rsid w:val="00A94F53"/>
    <w:rsid w:val="00A9505E"/>
    <w:rsid w:val="00A9508E"/>
    <w:rsid w:val="00A958B6"/>
    <w:rsid w:val="00A95A24"/>
    <w:rsid w:val="00A95B50"/>
    <w:rsid w:val="00A95BA8"/>
    <w:rsid w:val="00A95C76"/>
    <w:rsid w:val="00A95C8E"/>
    <w:rsid w:val="00A960E9"/>
    <w:rsid w:val="00A961F7"/>
    <w:rsid w:val="00A96463"/>
    <w:rsid w:val="00A965C7"/>
    <w:rsid w:val="00A967D4"/>
    <w:rsid w:val="00A968FC"/>
    <w:rsid w:val="00A96CDC"/>
    <w:rsid w:val="00A970B9"/>
    <w:rsid w:val="00A971DE"/>
    <w:rsid w:val="00A97230"/>
    <w:rsid w:val="00A975F2"/>
    <w:rsid w:val="00A97883"/>
    <w:rsid w:val="00A97992"/>
    <w:rsid w:val="00A97ABC"/>
    <w:rsid w:val="00A97B3C"/>
    <w:rsid w:val="00A97C2E"/>
    <w:rsid w:val="00A97C96"/>
    <w:rsid w:val="00A97D7E"/>
    <w:rsid w:val="00A97F06"/>
    <w:rsid w:val="00AA0052"/>
    <w:rsid w:val="00AA00E8"/>
    <w:rsid w:val="00AA00FB"/>
    <w:rsid w:val="00AA013D"/>
    <w:rsid w:val="00AA01DF"/>
    <w:rsid w:val="00AA0367"/>
    <w:rsid w:val="00AA0526"/>
    <w:rsid w:val="00AA09B9"/>
    <w:rsid w:val="00AA0A31"/>
    <w:rsid w:val="00AA0CEB"/>
    <w:rsid w:val="00AA0CF2"/>
    <w:rsid w:val="00AA0FAE"/>
    <w:rsid w:val="00AA0FF0"/>
    <w:rsid w:val="00AA105F"/>
    <w:rsid w:val="00AA1314"/>
    <w:rsid w:val="00AA131E"/>
    <w:rsid w:val="00AA1508"/>
    <w:rsid w:val="00AA1775"/>
    <w:rsid w:val="00AA1AB8"/>
    <w:rsid w:val="00AA1C05"/>
    <w:rsid w:val="00AA1F69"/>
    <w:rsid w:val="00AA1FC8"/>
    <w:rsid w:val="00AA23A7"/>
    <w:rsid w:val="00AA243F"/>
    <w:rsid w:val="00AA2546"/>
    <w:rsid w:val="00AA25BB"/>
    <w:rsid w:val="00AA2666"/>
    <w:rsid w:val="00AA27C1"/>
    <w:rsid w:val="00AA2840"/>
    <w:rsid w:val="00AA287B"/>
    <w:rsid w:val="00AA2884"/>
    <w:rsid w:val="00AA28DF"/>
    <w:rsid w:val="00AA29B4"/>
    <w:rsid w:val="00AA2BCD"/>
    <w:rsid w:val="00AA2C52"/>
    <w:rsid w:val="00AA2CA8"/>
    <w:rsid w:val="00AA2F15"/>
    <w:rsid w:val="00AA30E0"/>
    <w:rsid w:val="00AA3374"/>
    <w:rsid w:val="00AA35C3"/>
    <w:rsid w:val="00AA395D"/>
    <w:rsid w:val="00AA3A47"/>
    <w:rsid w:val="00AA3B29"/>
    <w:rsid w:val="00AA3E05"/>
    <w:rsid w:val="00AA3E60"/>
    <w:rsid w:val="00AA4161"/>
    <w:rsid w:val="00AA428F"/>
    <w:rsid w:val="00AA42B0"/>
    <w:rsid w:val="00AA432E"/>
    <w:rsid w:val="00AA434F"/>
    <w:rsid w:val="00AA4B24"/>
    <w:rsid w:val="00AA4BA5"/>
    <w:rsid w:val="00AA4D06"/>
    <w:rsid w:val="00AA4D30"/>
    <w:rsid w:val="00AA4F11"/>
    <w:rsid w:val="00AA4FAC"/>
    <w:rsid w:val="00AA5202"/>
    <w:rsid w:val="00AA523E"/>
    <w:rsid w:val="00AA5288"/>
    <w:rsid w:val="00AA5962"/>
    <w:rsid w:val="00AA5ACF"/>
    <w:rsid w:val="00AA5B82"/>
    <w:rsid w:val="00AA5BCC"/>
    <w:rsid w:val="00AA5CD6"/>
    <w:rsid w:val="00AA5FA4"/>
    <w:rsid w:val="00AA63BB"/>
    <w:rsid w:val="00AA662C"/>
    <w:rsid w:val="00AA6733"/>
    <w:rsid w:val="00AA674F"/>
    <w:rsid w:val="00AA682B"/>
    <w:rsid w:val="00AA6836"/>
    <w:rsid w:val="00AA687A"/>
    <w:rsid w:val="00AA6945"/>
    <w:rsid w:val="00AA6B91"/>
    <w:rsid w:val="00AA6C15"/>
    <w:rsid w:val="00AA6D1B"/>
    <w:rsid w:val="00AA737D"/>
    <w:rsid w:val="00AA74AC"/>
    <w:rsid w:val="00AA74AF"/>
    <w:rsid w:val="00AA78D6"/>
    <w:rsid w:val="00AA7999"/>
    <w:rsid w:val="00AA7BC7"/>
    <w:rsid w:val="00AA7CB6"/>
    <w:rsid w:val="00AA7FDD"/>
    <w:rsid w:val="00AB047C"/>
    <w:rsid w:val="00AB05FB"/>
    <w:rsid w:val="00AB06B4"/>
    <w:rsid w:val="00AB07D6"/>
    <w:rsid w:val="00AB0888"/>
    <w:rsid w:val="00AB08C2"/>
    <w:rsid w:val="00AB09F7"/>
    <w:rsid w:val="00AB0A60"/>
    <w:rsid w:val="00AB0A72"/>
    <w:rsid w:val="00AB0B7F"/>
    <w:rsid w:val="00AB0BC9"/>
    <w:rsid w:val="00AB0BED"/>
    <w:rsid w:val="00AB0EAB"/>
    <w:rsid w:val="00AB0F8A"/>
    <w:rsid w:val="00AB126D"/>
    <w:rsid w:val="00AB139A"/>
    <w:rsid w:val="00AB1573"/>
    <w:rsid w:val="00AB18FC"/>
    <w:rsid w:val="00AB1B56"/>
    <w:rsid w:val="00AB1D0D"/>
    <w:rsid w:val="00AB1D3C"/>
    <w:rsid w:val="00AB1D60"/>
    <w:rsid w:val="00AB1E47"/>
    <w:rsid w:val="00AB1F06"/>
    <w:rsid w:val="00AB1F8B"/>
    <w:rsid w:val="00AB1F98"/>
    <w:rsid w:val="00AB1FFF"/>
    <w:rsid w:val="00AB2092"/>
    <w:rsid w:val="00AB2364"/>
    <w:rsid w:val="00AB25BA"/>
    <w:rsid w:val="00AB283A"/>
    <w:rsid w:val="00AB2C2C"/>
    <w:rsid w:val="00AB2D2D"/>
    <w:rsid w:val="00AB2DAE"/>
    <w:rsid w:val="00AB2E38"/>
    <w:rsid w:val="00AB2EC7"/>
    <w:rsid w:val="00AB2FC8"/>
    <w:rsid w:val="00AB3032"/>
    <w:rsid w:val="00AB30DD"/>
    <w:rsid w:val="00AB310C"/>
    <w:rsid w:val="00AB31C0"/>
    <w:rsid w:val="00AB3232"/>
    <w:rsid w:val="00AB34BF"/>
    <w:rsid w:val="00AB365A"/>
    <w:rsid w:val="00AB38A8"/>
    <w:rsid w:val="00AB3902"/>
    <w:rsid w:val="00AB395B"/>
    <w:rsid w:val="00AB3D95"/>
    <w:rsid w:val="00AB4147"/>
    <w:rsid w:val="00AB41A4"/>
    <w:rsid w:val="00AB45E4"/>
    <w:rsid w:val="00AB473A"/>
    <w:rsid w:val="00AB494C"/>
    <w:rsid w:val="00AB49C3"/>
    <w:rsid w:val="00AB4BAD"/>
    <w:rsid w:val="00AB4C1D"/>
    <w:rsid w:val="00AB4DE5"/>
    <w:rsid w:val="00AB50E9"/>
    <w:rsid w:val="00AB5141"/>
    <w:rsid w:val="00AB5325"/>
    <w:rsid w:val="00AB537D"/>
    <w:rsid w:val="00AB55E7"/>
    <w:rsid w:val="00AB58D3"/>
    <w:rsid w:val="00AB59C3"/>
    <w:rsid w:val="00AB623C"/>
    <w:rsid w:val="00AB64A7"/>
    <w:rsid w:val="00AB6A86"/>
    <w:rsid w:val="00AB6AE8"/>
    <w:rsid w:val="00AB70FD"/>
    <w:rsid w:val="00AB7114"/>
    <w:rsid w:val="00AB72D5"/>
    <w:rsid w:val="00AB7394"/>
    <w:rsid w:val="00AB760B"/>
    <w:rsid w:val="00AB77EF"/>
    <w:rsid w:val="00AB79FF"/>
    <w:rsid w:val="00AB7B93"/>
    <w:rsid w:val="00AB7D5C"/>
    <w:rsid w:val="00AB7E5A"/>
    <w:rsid w:val="00AB7F98"/>
    <w:rsid w:val="00AC015C"/>
    <w:rsid w:val="00AC0259"/>
    <w:rsid w:val="00AC042C"/>
    <w:rsid w:val="00AC051C"/>
    <w:rsid w:val="00AC0566"/>
    <w:rsid w:val="00AC0580"/>
    <w:rsid w:val="00AC0794"/>
    <w:rsid w:val="00AC0F0E"/>
    <w:rsid w:val="00AC1064"/>
    <w:rsid w:val="00AC1068"/>
    <w:rsid w:val="00AC10C8"/>
    <w:rsid w:val="00AC1234"/>
    <w:rsid w:val="00AC1574"/>
    <w:rsid w:val="00AC1760"/>
    <w:rsid w:val="00AC1AA3"/>
    <w:rsid w:val="00AC1BF2"/>
    <w:rsid w:val="00AC250F"/>
    <w:rsid w:val="00AC2576"/>
    <w:rsid w:val="00AC28A4"/>
    <w:rsid w:val="00AC28AC"/>
    <w:rsid w:val="00AC28E8"/>
    <w:rsid w:val="00AC2A31"/>
    <w:rsid w:val="00AC2A5E"/>
    <w:rsid w:val="00AC2BD3"/>
    <w:rsid w:val="00AC2D47"/>
    <w:rsid w:val="00AC2D9D"/>
    <w:rsid w:val="00AC2FB5"/>
    <w:rsid w:val="00AC31FC"/>
    <w:rsid w:val="00AC33BE"/>
    <w:rsid w:val="00AC33F3"/>
    <w:rsid w:val="00AC3749"/>
    <w:rsid w:val="00AC37F7"/>
    <w:rsid w:val="00AC3C1E"/>
    <w:rsid w:val="00AC3CD9"/>
    <w:rsid w:val="00AC3CE6"/>
    <w:rsid w:val="00AC3FE6"/>
    <w:rsid w:val="00AC41B3"/>
    <w:rsid w:val="00AC425F"/>
    <w:rsid w:val="00AC4563"/>
    <w:rsid w:val="00AC4592"/>
    <w:rsid w:val="00AC47A6"/>
    <w:rsid w:val="00AC4AD9"/>
    <w:rsid w:val="00AC4B56"/>
    <w:rsid w:val="00AC4B6D"/>
    <w:rsid w:val="00AC5168"/>
    <w:rsid w:val="00AC53B4"/>
    <w:rsid w:val="00AC5539"/>
    <w:rsid w:val="00AC5545"/>
    <w:rsid w:val="00AC5777"/>
    <w:rsid w:val="00AC598A"/>
    <w:rsid w:val="00AC5DDF"/>
    <w:rsid w:val="00AC5F9E"/>
    <w:rsid w:val="00AC5FA3"/>
    <w:rsid w:val="00AC5FA9"/>
    <w:rsid w:val="00AC610C"/>
    <w:rsid w:val="00AC6155"/>
    <w:rsid w:val="00AC646B"/>
    <w:rsid w:val="00AC668C"/>
    <w:rsid w:val="00AC680D"/>
    <w:rsid w:val="00AC6923"/>
    <w:rsid w:val="00AC696E"/>
    <w:rsid w:val="00AC6EAF"/>
    <w:rsid w:val="00AC7099"/>
    <w:rsid w:val="00AC71FC"/>
    <w:rsid w:val="00AC733F"/>
    <w:rsid w:val="00AC76A7"/>
    <w:rsid w:val="00AC7774"/>
    <w:rsid w:val="00AC7ABD"/>
    <w:rsid w:val="00AC7AE3"/>
    <w:rsid w:val="00AC7C96"/>
    <w:rsid w:val="00AC7F32"/>
    <w:rsid w:val="00AC7F4B"/>
    <w:rsid w:val="00AD0041"/>
    <w:rsid w:val="00AD0210"/>
    <w:rsid w:val="00AD0713"/>
    <w:rsid w:val="00AD079B"/>
    <w:rsid w:val="00AD083B"/>
    <w:rsid w:val="00AD095D"/>
    <w:rsid w:val="00AD0986"/>
    <w:rsid w:val="00AD09C9"/>
    <w:rsid w:val="00AD0A95"/>
    <w:rsid w:val="00AD0AB9"/>
    <w:rsid w:val="00AD0D35"/>
    <w:rsid w:val="00AD0D62"/>
    <w:rsid w:val="00AD0DF3"/>
    <w:rsid w:val="00AD0FA5"/>
    <w:rsid w:val="00AD133D"/>
    <w:rsid w:val="00AD153A"/>
    <w:rsid w:val="00AD155E"/>
    <w:rsid w:val="00AD1891"/>
    <w:rsid w:val="00AD1DD6"/>
    <w:rsid w:val="00AD1F69"/>
    <w:rsid w:val="00AD2031"/>
    <w:rsid w:val="00AD218C"/>
    <w:rsid w:val="00AD22F8"/>
    <w:rsid w:val="00AD253E"/>
    <w:rsid w:val="00AD263C"/>
    <w:rsid w:val="00AD26ED"/>
    <w:rsid w:val="00AD2826"/>
    <w:rsid w:val="00AD28B2"/>
    <w:rsid w:val="00AD28C6"/>
    <w:rsid w:val="00AD29A4"/>
    <w:rsid w:val="00AD2A99"/>
    <w:rsid w:val="00AD2B96"/>
    <w:rsid w:val="00AD2BA8"/>
    <w:rsid w:val="00AD2C73"/>
    <w:rsid w:val="00AD30A6"/>
    <w:rsid w:val="00AD30B8"/>
    <w:rsid w:val="00AD3262"/>
    <w:rsid w:val="00AD32FA"/>
    <w:rsid w:val="00AD3368"/>
    <w:rsid w:val="00AD37EE"/>
    <w:rsid w:val="00AD3900"/>
    <w:rsid w:val="00AD3910"/>
    <w:rsid w:val="00AD39FE"/>
    <w:rsid w:val="00AD3E32"/>
    <w:rsid w:val="00AD3FAC"/>
    <w:rsid w:val="00AD4233"/>
    <w:rsid w:val="00AD467C"/>
    <w:rsid w:val="00AD4705"/>
    <w:rsid w:val="00AD4751"/>
    <w:rsid w:val="00AD49C9"/>
    <w:rsid w:val="00AD4A47"/>
    <w:rsid w:val="00AD4C2A"/>
    <w:rsid w:val="00AD4C7B"/>
    <w:rsid w:val="00AD4C94"/>
    <w:rsid w:val="00AD58DF"/>
    <w:rsid w:val="00AD5CA8"/>
    <w:rsid w:val="00AD5D8C"/>
    <w:rsid w:val="00AD61DD"/>
    <w:rsid w:val="00AD61EA"/>
    <w:rsid w:val="00AD6231"/>
    <w:rsid w:val="00AD624E"/>
    <w:rsid w:val="00AD63C0"/>
    <w:rsid w:val="00AD63CA"/>
    <w:rsid w:val="00AD63FA"/>
    <w:rsid w:val="00AD6408"/>
    <w:rsid w:val="00AD672A"/>
    <w:rsid w:val="00AD68E1"/>
    <w:rsid w:val="00AD6AF9"/>
    <w:rsid w:val="00AD6CD7"/>
    <w:rsid w:val="00AD6FE2"/>
    <w:rsid w:val="00AD745A"/>
    <w:rsid w:val="00AD75F9"/>
    <w:rsid w:val="00AD7779"/>
    <w:rsid w:val="00AD7A20"/>
    <w:rsid w:val="00AD7B08"/>
    <w:rsid w:val="00AD7D31"/>
    <w:rsid w:val="00AD7F5D"/>
    <w:rsid w:val="00AD7FAA"/>
    <w:rsid w:val="00AD7FAD"/>
    <w:rsid w:val="00AE0113"/>
    <w:rsid w:val="00AE02FE"/>
    <w:rsid w:val="00AE052E"/>
    <w:rsid w:val="00AE05E1"/>
    <w:rsid w:val="00AE09D2"/>
    <w:rsid w:val="00AE0B78"/>
    <w:rsid w:val="00AE0B9E"/>
    <w:rsid w:val="00AE1017"/>
    <w:rsid w:val="00AE1089"/>
    <w:rsid w:val="00AE11EA"/>
    <w:rsid w:val="00AE13AF"/>
    <w:rsid w:val="00AE1443"/>
    <w:rsid w:val="00AE1502"/>
    <w:rsid w:val="00AE1637"/>
    <w:rsid w:val="00AE170E"/>
    <w:rsid w:val="00AE1953"/>
    <w:rsid w:val="00AE19FC"/>
    <w:rsid w:val="00AE1A35"/>
    <w:rsid w:val="00AE1B55"/>
    <w:rsid w:val="00AE1B7E"/>
    <w:rsid w:val="00AE1C26"/>
    <w:rsid w:val="00AE1C69"/>
    <w:rsid w:val="00AE1CC8"/>
    <w:rsid w:val="00AE1DE6"/>
    <w:rsid w:val="00AE1EC1"/>
    <w:rsid w:val="00AE202F"/>
    <w:rsid w:val="00AE242E"/>
    <w:rsid w:val="00AE29F4"/>
    <w:rsid w:val="00AE2AB1"/>
    <w:rsid w:val="00AE2B79"/>
    <w:rsid w:val="00AE30EF"/>
    <w:rsid w:val="00AE31EB"/>
    <w:rsid w:val="00AE3212"/>
    <w:rsid w:val="00AE33A6"/>
    <w:rsid w:val="00AE3744"/>
    <w:rsid w:val="00AE377A"/>
    <w:rsid w:val="00AE3D45"/>
    <w:rsid w:val="00AE3FAC"/>
    <w:rsid w:val="00AE4066"/>
    <w:rsid w:val="00AE4196"/>
    <w:rsid w:val="00AE42A1"/>
    <w:rsid w:val="00AE49F1"/>
    <w:rsid w:val="00AE5329"/>
    <w:rsid w:val="00AE537A"/>
    <w:rsid w:val="00AE5673"/>
    <w:rsid w:val="00AE5B76"/>
    <w:rsid w:val="00AE5B95"/>
    <w:rsid w:val="00AE5EFF"/>
    <w:rsid w:val="00AE609E"/>
    <w:rsid w:val="00AE61CF"/>
    <w:rsid w:val="00AE6286"/>
    <w:rsid w:val="00AE6288"/>
    <w:rsid w:val="00AE62F7"/>
    <w:rsid w:val="00AE66B9"/>
    <w:rsid w:val="00AE67E5"/>
    <w:rsid w:val="00AE6AFB"/>
    <w:rsid w:val="00AE6B3E"/>
    <w:rsid w:val="00AE6E84"/>
    <w:rsid w:val="00AE701E"/>
    <w:rsid w:val="00AE729D"/>
    <w:rsid w:val="00AE73F9"/>
    <w:rsid w:val="00AE757C"/>
    <w:rsid w:val="00AE77EE"/>
    <w:rsid w:val="00AE7B21"/>
    <w:rsid w:val="00AE7E49"/>
    <w:rsid w:val="00AF0323"/>
    <w:rsid w:val="00AF04BA"/>
    <w:rsid w:val="00AF078C"/>
    <w:rsid w:val="00AF094F"/>
    <w:rsid w:val="00AF0A24"/>
    <w:rsid w:val="00AF0AAD"/>
    <w:rsid w:val="00AF0AE8"/>
    <w:rsid w:val="00AF0E3C"/>
    <w:rsid w:val="00AF0E8A"/>
    <w:rsid w:val="00AF0EF6"/>
    <w:rsid w:val="00AF0F7D"/>
    <w:rsid w:val="00AF0FF6"/>
    <w:rsid w:val="00AF104A"/>
    <w:rsid w:val="00AF113C"/>
    <w:rsid w:val="00AF11B7"/>
    <w:rsid w:val="00AF1468"/>
    <w:rsid w:val="00AF1B62"/>
    <w:rsid w:val="00AF1ED8"/>
    <w:rsid w:val="00AF202B"/>
    <w:rsid w:val="00AF20A0"/>
    <w:rsid w:val="00AF2459"/>
    <w:rsid w:val="00AF2697"/>
    <w:rsid w:val="00AF2A85"/>
    <w:rsid w:val="00AF2C35"/>
    <w:rsid w:val="00AF30D9"/>
    <w:rsid w:val="00AF315E"/>
    <w:rsid w:val="00AF379B"/>
    <w:rsid w:val="00AF3A9C"/>
    <w:rsid w:val="00AF3BC2"/>
    <w:rsid w:val="00AF3ED1"/>
    <w:rsid w:val="00AF3F54"/>
    <w:rsid w:val="00AF4079"/>
    <w:rsid w:val="00AF4234"/>
    <w:rsid w:val="00AF42B4"/>
    <w:rsid w:val="00AF447B"/>
    <w:rsid w:val="00AF44A5"/>
    <w:rsid w:val="00AF4612"/>
    <w:rsid w:val="00AF48C6"/>
    <w:rsid w:val="00AF496B"/>
    <w:rsid w:val="00AF49B7"/>
    <w:rsid w:val="00AF4CA1"/>
    <w:rsid w:val="00AF4CB1"/>
    <w:rsid w:val="00AF4CEB"/>
    <w:rsid w:val="00AF4DBC"/>
    <w:rsid w:val="00AF4F8A"/>
    <w:rsid w:val="00AF4FEB"/>
    <w:rsid w:val="00AF5077"/>
    <w:rsid w:val="00AF5127"/>
    <w:rsid w:val="00AF574F"/>
    <w:rsid w:val="00AF57A6"/>
    <w:rsid w:val="00AF59A1"/>
    <w:rsid w:val="00AF59D1"/>
    <w:rsid w:val="00AF60C8"/>
    <w:rsid w:val="00AF635D"/>
    <w:rsid w:val="00AF640C"/>
    <w:rsid w:val="00AF68AE"/>
    <w:rsid w:val="00AF69D4"/>
    <w:rsid w:val="00AF6ACA"/>
    <w:rsid w:val="00AF6D23"/>
    <w:rsid w:val="00AF7003"/>
    <w:rsid w:val="00AF7225"/>
    <w:rsid w:val="00AF7476"/>
    <w:rsid w:val="00AF76B2"/>
    <w:rsid w:val="00AF7B30"/>
    <w:rsid w:val="00AF7B93"/>
    <w:rsid w:val="00AF7FA6"/>
    <w:rsid w:val="00B00131"/>
    <w:rsid w:val="00B0053D"/>
    <w:rsid w:val="00B00573"/>
    <w:rsid w:val="00B006D9"/>
    <w:rsid w:val="00B00816"/>
    <w:rsid w:val="00B00819"/>
    <w:rsid w:val="00B00958"/>
    <w:rsid w:val="00B00977"/>
    <w:rsid w:val="00B009EF"/>
    <w:rsid w:val="00B00A60"/>
    <w:rsid w:val="00B00AD6"/>
    <w:rsid w:val="00B00BC9"/>
    <w:rsid w:val="00B01178"/>
    <w:rsid w:val="00B011FA"/>
    <w:rsid w:val="00B012C3"/>
    <w:rsid w:val="00B01404"/>
    <w:rsid w:val="00B01549"/>
    <w:rsid w:val="00B0178B"/>
    <w:rsid w:val="00B018EB"/>
    <w:rsid w:val="00B019A6"/>
    <w:rsid w:val="00B01BB2"/>
    <w:rsid w:val="00B01CAF"/>
    <w:rsid w:val="00B01D41"/>
    <w:rsid w:val="00B01E56"/>
    <w:rsid w:val="00B01FBE"/>
    <w:rsid w:val="00B01FEF"/>
    <w:rsid w:val="00B02313"/>
    <w:rsid w:val="00B0231C"/>
    <w:rsid w:val="00B023C4"/>
    <w:rsid w:val="00B025C1"/>
    <w:rsid w:val="00B02689"/>
    <w:rsid w:val="00B02712"/>
    <w:rsid w:val="00B0282D"/>
    <w:rsid w:val="00B0283B"/>
    <w:rsid w:val="00B0287E"/>
    <w:rsid w:val="00B02A3A"/>
    <w:rsid w:val="00B02F41"/>
    <w:rsid w:val="00B02FC3"/>
    <w:rsid w:val="00B032D5"/>
    <w:rsid w:val="00B03309"/>
    <w:rsid w:val="00B03362"/>
    <w:rsid w:val="00B03478"/>
    <w:rsid w:val="00B03492"/>
    <w:rsid w:val="00B03502"/>
    <w:rsid w:val="00B037F5"/>
    <w:rsid w:val="00B03912"/>
    <w:rsid w:val="00B03AA6"/>
    <w:rsid w:val="00B03B2E"/>
    <w:rsid w:val="00B03B42"/>
    <w:rsid w:val="00B03BC4"/>
    <w:rsid w:val="00B04016"/>
    <w:rsid w:val="00B0402A"/>
    <w:rsid w:val="00B040C8"/>
    <w:rsid w:val="00B043C7"/>
    <w:rsid w:val="00B045A6"/>
    <w:rsid w:val="00B048C4"/>
    <w:rsid w:val="00B049DB"/>
    <w:rsid w:val="00B04A4C"/>
    <w:rsid w:val="00B04AD3"/>
    <w:rsid w:val="00B04B20"/>
    <w:rsid w:val="00B04C52"/>
    <w:rsid w:val="00B04DE4"/>
    <w:rsid w:val="00B051AA"/>
    <w:rsid w:val="00B052BA"/>
    <w:rsid w:val="00B053F6"/>
    <w:rsid w:val="00B054CC"/>
    <w:rsid w:val="00B0564D"/>
    <w:rsid w:val="00B0567C"/>
    <w:rsid w:val="00B05C3B"/>
    <w:rsid w:val="00B05D48"/>
    <w:rsid w:val="00B05E22"/>
    <w:rsid w:val="00B05F6D"/>
    <w:rsid w:val="00B06006"/>
    <w:rsid w:val="00B0630E"/>
    <w:rsid w:val="00B0634F"/>
    <w:rsid w:val="00B0641A"/>
    <w:rsid w:val="00B06520"/>
    <w:rsid w:val="00B066B3"/>
    <w:rsid w:val="00B06724"/>
    <w:rsid w:val="00B067D6"/>
    <w:rsid w:val="00B0692D"/>
    <w:rsid w:val="00B06A68"/>
    <w:rsid w:val="00B06C23"/>
    <w:rsid w:val="00B06F31"/>
    <w:rsid w:val="00B06FE5"/>
    <w:rsid w:val="00B071B7"/>
    <w:rsid w:val="00B07366"/>
    <w:rsid w:val="00B07791"/>
    <w:rsid w:val="00B07805"/>
    <w:rsid w:val="00B078F8"/>
    <w:rsid w:val="00B07A74"/>
    <w:rsid w:val="00B07BB4"/>
    <w:rsid w:val="00B07DD1"/>
    <w:rsid w:val="00B10100"/>
    <w:rsid w:val="00B10125"/>
    <w:rsid w:val="00B101D5"/>
    <w:rsid w:val="00B10237"/>
    <w:rsid w:val="00B1045B"/>
    <w:rsid w:val="00B104AB"/>
    <w:rsid w:val="00B10643"/>
    <w:rsid w:val="00B1078B"/>
    <w:rsid w:val="00B109C7"/>
    <w:rsid w:val="00B10C2E"/>
    <w:rsid w:val="00B10C73"/>
    <w:rsid w:val="00B10C82"/>
    <w:rsid w:val="00B10D52"/>
    <w:rsid w:val="00B110B9"/>
    <w:rsid w:val="00B11379"/>
    <w:rsid w:val="00B11387"/>
    <w:rsid w:val="00B11394"/>
    <w:rsid w:val="00B114C2"/>
    <w:rsid w:val="00B116DA"/>
    <w:rsid w:val="00B11A4F"/>
    <w:rsid w:val="00B11AA4"/>
    <w:rsid w:val="00B11F5C"/>
    <w:rsid w:val="00B11F83"/>
    <w:rsid w:val="00B12070"/>
    <w:rsid w:val="00B12329"/>
    <w:rsid w:val="00B123D0"/>
    <w:rsid w:val="00B12577"/>
    <w:rsid w:val="00B12722"/>
    <w:rsid w:val="00B1287C"/>
    <w:rsid w:val="00B12B6B"/>
    <w:rsid w:val="00B12C03"/>
    <w:rsid w:val="00B12E0D"/>
    <w:rsid w:val="00B12E5E"/>
    <w:rsid w:val="00B13055"/>
    <w:rsid w:val="00B130CE"/>
    <w:rsid w:val="00B13174"/>
    <w:rsid w:val="00B1343A"/>
    <w:rsid w:val="00B13646"/>
    <w:rsid w:val="00B13689"/>
    <w:rsid w:val="00B13A7E"/>
    <w:rsid w:val="00B13A9D"/>
    <w:rsid w:val="00B13CB6"/>
    <w:rsid w:val="00B13CD2"/>
    <w:rsid w:val="00B13FFC"/>
    <w:rsid w:val="00B140F8"/>
    <w:rsid w:val="00B1420D"/>
    <w:rsid w:val="00B143AF"/>
    <w:rsid w:val="00B14442"/>
    <w:rsid w:val="00B1454C"/>
    <w:rsid w:val="00B1489D"/>
    <w:rsid w:val="00B148EA"/>
    <w:rsid w:val="00B14A2B"/>
    <w:rsid w:val="00B14A40"/>
    <w:rsid w:val="00B14E78"/>
    <w:rsid w:val="00B14F84"/>
    <w:rsid w:val="00B14FF2"/>
    <w:rsid w:val="00B150C5"/>
    <w:rsid w:val="00B1511B"/>
    <w:rsid w:val="00B15274"/>
    <w:rsid w:val="00B15446"/>
    <w:rsid w:val="00B154FE"/>
    <w:rsid w:val="00B15A4C"/>
    <w:rsid w:val="00B15C5C"/>
    <w:rsid w:val="00B15CC3"/>
    <w:rsid w:val="00B15FC1"/>
    <w:rsid w:val="00B16223"/>
    <w:rsid w:val="00B163CE"/>
    <w:rsid w:val="00B16470"/>
    <w:rsid w:val="00B16AFE"/>
    <w:rsid w:val="00B17129"/>
    <w:rsid w:val="00B17311"/>
    <w:rsid w:val="00B173CF"/>
    <w:rsid w:val="00B1748F"/>
    <w:rsid w:val="00B174AB"/>
    <w:rsid w:val="00B1773A"/>
    <w:rsid w:val="00B177CF"/>
    <w:rsid w:val="00B17B88"/>
    <w:rsid w:val="00B17CB2"/>
    <w:rsid w:val="00B17CE7"/>
    <w:rsid w:val="00B17FAD"/>
    <w:rsid w:val="00B20165"/>
    <w:rsid w:val="00B2023A"/>
    <w:rsid w:val="00B2037D"/>
    <w:rsid w:val="00B2038B"/>
    <w:rsid w:val="00B20641"/>
    <w:rsid w:val="00B20647"/>
    <w:rsid w:val="00B2080D"/>
    <w:rsid w:val="00B20848"/>
    <w:rsid w:val="00B20AE5"/>
    <w:rsid w:val="00B20B85"/>
    <w:rsid w:val="00B20D39"/>
    <w:rsid w:val="00B20F71"/>
    <w:rsid w:val="00B2133B"/>
    <w:rsid w:val="00B2197A"/>
    <w:rsid w:val="00B21BBB"/>
    <w:rsid w:val="00B21BEF"/>
    <w:rsid w:val="00B21C65"/>
    <w:rsid w:val="00B21D31"/>
    <w:rsid w:val="00B21EB4"/>
    <w:rsid w:val="00B21F5C"/>
    <w:rsid w:val="00B21FD7"/>
    <w:rsid w:val="00B22217"/>
    <w:rsid w:val="00B22237"/>
    <w:rsid w:val="00B224AF"/>
    <w:rsid w:val="00B226A0"/>
    <w:rsid w:val="00B22732"/>
    <w:rsid w:val="00B22757"/>
    <w:rsid w:val="00B227B8"/>
    <w:rsid w:val="00B22917"/>
    <w:rsid w:val="00B22B97"/>
    <w:rsid w:val="00B22F40"/>
    <w:rsid w:val="00B22F44"/>
    <w:rsid w:val="00B2317A"/>
    <w:rsid w:val="00B2327E"/>
    <w:rsid w:val="00B232A5"/>
    <w:rsid w:val="00B232D8"/>
    <w:rsid w:val="00B23639"/>
    <w:rsid w:val="00B23687"/>
    <w:rsid w:val="00B2368F"/>
    <w:rsid w:val="00B23883"/>
    <w:rsid w:val="00B23923"/>
    <w:rsid w:val="00B23AC6"/>
    <w:rsid w:val="00B240F6"/>
    <w:rsid w:val="00B245A4"/>
    <w:rsid w:val="00B248B1"/>
    <w:rsid w:val="00B248CA"/>
    <w:rsid w:val="00B248EF"/>
    <w:rsid w:val="00B24984"/>
    <w:rsid w:val="00B24A9A"/>
    <w:rsid w:val="00B24BC0"/>
    <w:rsid w:val="00B25036"/>
    <w:rsid w:val="00B25391"/>
    <w:rsid w:val="00B25467"/>
    <w:rsid w:val="00B254E8"/>
    <w:rsid w:val="00B2550E"/>
    <w:rsid w:val="00B2551F"/>
    <w:rsid w:val="00B25546"/>
    <w:rsid w:val="00B25687"/>
    <w:rsid w:val="00B258CB"/>
    <w:rsid w:val="00B25AA1"/>
    <w:rsid w:val="00B25D69"/>
    <w:rsid w:val="00B25F4A"/>
    <w:rsid w:val="00B26096"/>
    <w:rsid w:val="00B2610A"/>
    <w:rsid w:val="00B263CB"/>
    <w:rsid w:val="00B26670"/>
    <w:rsid w:val="00B268BA"/>
    <w:rsid w:val="00B270F5"/>
    <w:rsid w:val="00B271B5"/>
    <w:rsid w:val="00B271E3"/>
    <w:rsid w:val="00B27932"/>
    <w:rsid w:val="00B27A09"/>
    <w:rsid w:val="00B27FDC"/>
    <w:rsid w:val="00B30405"/>
    <w:rsid w:val="00B3048E"/>
    <w:rsid w:val="00B30503"/>
    <w:rsid w:val="00B305F0"/>
    <w:rsid w:val="00B30614"/>
    <w:rsid w:val="00B30700"/>
    <w:rsid w:val="00B30747"/>
    <w:rsid w:val="00B3080F"/>
    <w:rsid w:val="00B30928"/>
    <w:rsid w:val="00B30A2F"/>
    <w:rsid w:val="00B30BB0"/>
    <w:rsid w:val="00B30C29"/>
    <w:rsid w:val="00B30DDF"/>
    <w:rsid w:val="00B31100"/>
    <w:rsid w:val="00B3122B"/>
    <w:rsid w:val="00B317C5"/>
    <w:rsid w:val="00B31A4D"/>
    <w:rsid w:val="00B31A78"/>
    <w:rsid w:val="00B31F61"/>
    <w:rsid w:val="00B321BC"/>
    <w:rsid w:val="00B32515"/>
    <w:rsid w:val="00B3273A"/>
    <w:rsid w:val="00B32A6F"/>
    <w:rsid w:val="00B32C1D"/>
    <w:rsid w:val="00B32D5A"/>
    <w:rsid w:val="00B33181"/>
    <w:rsid w:val="00B3318B"/>
    <w:rsid w:val="00B3320D"/>
    <w:rsid w:val="00B332A5"/>
    <w:rsid w:val="00B332D4"/>
    <w:rsid w:val="00B3342D"/>
    <w:rsid w:val="00B33558"/>
    <w:rsid w:val="00B335A2"/>
    <w:rsid w:val="00B3373E"/>
    <w:rsid w:val="00B33943"/>
    <w:rsid w:val="00B339D2"/>
    <w:rsid w:val="00B33A89"/>
    <w:rsid w:val="00B33C4D"/>
    <w:rsid w:val="00B33CC5"/>
    <w:rsid w:val="00B33E90"/>
    <w:rsid w:val="00B33F17"/>
    <w:rsid w:val="00B340A5"/>
    <w:rsid w:val="00B3431D"/>
    <w:rsid w:val="00B345C7"/>
    <w:rsid w:val="00B34912"/>
    <w:rsid w:val="00B34B24"/>
    <w:rsid w:val="00B34B9D"/>
    <w:rsid w:val="00B34D71"/>
    <w:rsid w:val="00B34DAF"/>
    <w:rsid w:val="00B34ED8"/>
    <w:rsid w:val="00B35164"/>
    <w:rsid w:val="00B3536B"/>
    <w:rsid w:val="00B35473"/>
    <w:rsid w:val="00B355B1"/>
    <w:rsid w:val="00B35979"/>
    <w:rsid w:val="00B35AE1"/>
    <w:rsid w:val="00B35C26"/>
    <w:rsid w:val="00B35D2A"/>
    <w:rsid w:val="00B35DF4"/>
    <w:rsid w:val="00B35E02"/>
    <w:rsid w:val="00B36350"/>
    <w:rsid w:val="00B364A4"/>
    <w:rsid w:val="00B3659E"/>
    <w:rsid w:val="00B36601"/>
    <w:rsid w:val="00B36633"/>
    <w:rsid w:val="00B367F9"/>
    <w:rsid w:val="00B368C3"/>
    <w:rsid w:val="00B36C64"/>
    <w:rsid w:val="00B36D40"/>
    <w:rsid w:val="00B36EB6"/>
    <w:rsid w:val="00B36FEC"/>
    <w:rsid w:val="00B3721E"/>
    <w:rsid w:val="00B372D5"/>
    <w:rsid w:val="00B3746A"/>
    <w:rsid w:val="00B379DC"/>
    <w:rsid w:val="00B37B69"/>
    <w:rsid w:val="00B37E10"/>
    <w:rsid w:val="00B37E99"/>
    <w:rsid w:val="00B37FCD"/>
    <w:rsid w:val="00B40103"/>
    <w:rsid w:val="00B4047E"/>
    <w:rsid w:val="00B40522"/>
    <w:rsid w:val="00B4055D"/>
    <w:rsid w:val="00B40B7B"/>
    <w:rsid w:val="00B40C59"/>
    <w:rsid w:val="00B40E08"/>
    <w:rsid w:val="00B41094"/>
    <w:rsid w:val="00B4120B"/>
    <w:rsid w:val="00B4128E"/>
    <w:rsid w:val="00B41425"/>
    <w:rsid w:val="00B41830"/>
    <w:rsid w:val="00B41CE7"/>
    <w:rsid w:val="00B41F7F"/>
    <w:rsid w:val="00B42126"/>
    <w:rsid w:val="00B4223E"/>
    <w:rsid w:val="00B423E7"/>
    <w:rsid w:val="00B42579"/>
    <w:rsid w:val="00B426F1"/>
    <w:rsid w:val="00B42995"/>
    <w:rsid w:val="00B42C02"/>
    <w:rsid w:val="00B42D37"/>
    <w:rsid w:val="00B42DC4"/>
    <w:rsid w:val="00B42FAA"/>
    <w:rsid w:val="00B42FB3"/>
    <w:rsid w:val="00B43199"/>
    <w:rsid w:val="00B431EB"/>
    <w:rsid w:val="00B4329F"/>
    <w:rsid w:val="00B4355A"/>
    <w:rsid w:val="00B43565"/>
    <w:rsid w:val="00B43A53"/>
    <w:rsid w:val="00B43F1B"/>
    <w:rsid w:val="00B44134"/>
    <w:rsid w:val="00B44465"/>
    <w:rsid w:val="00B444C3"/>
    <w:rsid w:val="00B444D9"/>
    <w:rsid w:val="00B44981"/>
    <w:rsid w:val="00B449E2"/>
    <w:rsid w:val="00B44E14"/>
    <w:rsid w:val="00B45019"/>
    <w:rsid w:val="00B45176"/>
    <w:rsid w:val="00B45423"/>
    <w:rsid w:val="00B4551E"/>
    <w:rsid w:val="00B45523"/>
    <w:rsid w:val="00B45715"/>
    <w:rsid w:val="00B45955"/>
    <w:rsid w:val="00B45BBD"/>
    <w:rsid w:val="00B45C09"/>
    <w:rsid w:val="00B46198"/>
    <w:rsid w:val="00B46253"/>
    <w:rsid w:val="00B468ED"/>
    <w:rsid w:val="00B4694A"/>
    <w:rsid w:val="00B46B93"/>
    <w:rsid w:val="00B46BC9"/>
    <w:rsid w:val="00B46E01"/>
    <w:rsid w:val="00B46F47"/>
    <w:rsid w:val="00B46F5B"/>
    <w:rsid w:val="00B47110"/>
    <w:rsid w:val="00B4719B"/>
    <w:rsid w:val="00B47423"/>
    <w:rsid w:val="00B47495"/>
    <w:rsid w:val="00B4786D"/>
    <w:rsid w:val="00B47ADF"/>
    <w:rsid w:val="00B47D68"/>
    <w:rsid w:val="00B47FC7"/>
    <w:rsid w:val="00B501E3"/>
    <w:rsid w:val="00B506F7"/>
    <w:rsid w:val="00B50707"/>
    <w:rsid w:val="00B507A9"/>
    <w:rsid w:val="00B50834"/>
    <w:rsid w:val="00B50A85"/>
    <w:rsid w:val="00B50A95"/>
    <w:rsid w:val="00B50B08"/>
    <w:rsid w:val="00B50B2B"/>
    <w:rsid w:val="00B50CAF"/>
    <w:rsid w:val="00B50CDA"/>
    <w:rsid w:val="00B510AA"/>
    <w:rsid w:val="00B513D8"/>
    <w:rsid w:val="00B514CC"/>
    <w:rsid w:val="00B51685"/>
    <w:rsid w:val="00B51963"/>
    <w:rsid w:val="00B519A3"/>
    <w:rsid w:val="00B519B0"/>
    <w:rsid w:val="00B51D24"/>
    <w:rsid w:val="00B51D7A"/>
    <w:rsid w:val="00B52045"/>
    <w:rsid w:val="00B520B1"/>
    <w:rsid w:val="00B52118"/>
    <w:rsid w:val="00B523BB"/>
    <w:rsid w:val="00B52457"/>
    <w:rsid w:val="00B52465"/>
    <w:rsid w:val="00B5264A"/>
    <w:rsid w:val="00B5271C"/>
    <w:rsid w:val="00B528FD"/>
    <w:rsid w:val="00B5295E"/>
    <w:rsid w:val="00B52A43"/>
    <w:rsid w:val="00B52BCB"/>
    <w:rsid w:val="00B52F8A"/>
    <w:rsid w:val="00B531AD"/>
    <w:rsid w:val="00B5326E"/>
    <w:rsid w:val="00B5330F"/>
    <w:rsid w:val="00B5331E"/>
    <w:rsid w:val="00B536EA"/>
    <w:rsid w:val="00B539D6"/>
    <w:rsid w:val="00B53A3C"/>
    <w:rsid w:val="00B53B0B"/>
    <w:rsid w:val="00B53C1D"/>
    <w:rsid w:val="00B53DB8"/>
    <w:rsid w:val="00B53DC9"/>
    <w:rsid w:val="00B54062"/>
    <w:rsid w:val="00B540A5"/>
    <w:rsid w:val="00B542EF"/>
    <w:rsid w:val="00B5435C"/>
    <w:rsid w:val="00B54583"/>
    <w:rsid w:val="00B546C0"/>
    <w:rsid w:val="00B546F6"/>
    <w:rsid w:val="00B5470B"/>
    <w:rsid w:val="00B549D5"/>
    <w:rsid w:val="00B54B34"/>
    <w:rsid w:val="00B54EA6"/>
    <w:rsid w:val="00B54F73"/>
    <w:rsid w:val="00B5527C"/>
    <w:rsid w:val="00B55552"/>
    <w:rsid w:val="00B5555A"/>
    <w:rsid w:val="00B55593"/>
    <w:rsid w:val="00B55781"/>
    <w:rsid w:val="00B55938"/>
    <w:rsid w:val="00B55949"/>
    <w:rsid w:val="00B55B51"/>
    <w:rsid w:val="00B55BF9"/>
    <w:rsid w:val="00B55FF5"/>
    <w:rsid w:val="00B5606E"/>
    <w:rsid w:val="00B56192"/>
    <w:rsid w:val="00B56398"/>
    <w:rsid w:val="00B5654C"/>
    <w:rsid w:val="00B565BB"/>
    <w:rsid w:val="00B569A5"/>
    <w:rsid w:val="00B570E7"/>
    <w:rsid w:val="00B5742C"/>
    <w:rsid w:val="00B5774F"/>
    <w:rsid w:val="00B57FBA"/>
    <w:rsid w:val="00B60065"/>
    <w:rsid w:val="00B601AE"/>
    <w:rsid w:val="00B6079F"/>
    <w:rsid w:val="00B60A63"/>
    <w:rsid w:val="00B60D47"/>
    <w:rsid w:val="00B60F01"/>
    <w:rsid w:val="00B60FE0"/>
    <w:rsid w:val="00B612B5"/>
    <w:rsid w:val="00B612C0"/>
    <w:rsid w:val="00B6171A"/>
    <w:rsid w:val="00B61778"/>
    <w:rsid w:val="00B61A55"/>
    <w:rsid w:val="00B61B7E"/>
    <w:rsid w:val="00B61E88"/>
    <w:rsid w:val="00B62418"/>
    <w:rsid w:val="00B625A7"/>
    <w:rsid w:val="00B6267D"/>
    <w:rsid w:val="00B62952"/>
    <w:rsid w:val="00B629D0"/>
    <w:rsid w:val="00B62A80"/>
    <w:rsid w:val="00B62BDE"/>
    <w:rsid w:val="00B62BDF"/>
    <w:rsid w:val="00B62E67"/>
    <w:rsid w:val="00B63071"/>
    <w:rsid w:val="00B631D5"/>
    <w:rsid w:val="00B63267"/>
    <w:rsid w:val="00B639EC"/>
    <w:rsid w:val="00B63BF8"/>
    <w:rsid w:val="00B63BFB"/>
    <w:rsid w:val="00B641F1"/>
    <w:rsid w:val="00B6432A"/>
    <w:rsid w:val="00B64343"/>
    <w:rsid w:val="00B644BD"/>
    <w:rsid w:val="00B64600"/>
    <w:rsid w:val="00B64AE1"/>
    <w:rsid w:val="00B64F63"/>
    <w:rsid w:val="00B64FA7"/>
    <w:rsid w:val="00B65105"/>
    <w:rsid w:val="00B6520B"/>
    <w:rsid w:val="00B6522A"/>
    <w:rsid w:val="00B6541B"/>
    <w:rsid w:val="00B65697"/>
    <w:rsid w:val="00B6584C"/>
    <w:rsid w:val="00B65A8D"/>
    <w:rsid w:val="00B65C35"/>
    <w:rsid w:val="00B65CEF"/>
    <w:rsid w:val="00B65E86"/>
    <w:rsid w:val="00B65EA6"/>
    <w:rsid w:val="00B660E4"/>
    <w:rsid w:val="00B66380"/>
    <w:rsid w:val="00B6638A"/>
    <w:rsid w:val="00B66515"/>
    <w:rsid w:val="00B6657E"/>
    <w:rsid w:val="00B66590"/>
    <w:rsid w:val="00B6661B"/>
    <w:rsid w:val="00B668E3"/>
    <w:rsid w:val="00B66A5B"/>
    <w:rsid w:val="00B66A9C"/>
    <w:rsid w:val="00B6704B"/>
    <w:rsid w:val="00B67060"/>
    <w:rsid w:val="00B671D4"/>
    <w:rsid w:val="00B67264"/>
    <w:rsid w:val="00B67453"/>
    <w:rsid w:val="00B674C6"/>
    <w:rsid w:val="00B6785D"/>
    <w:rsid w:val="00B67863"/>
    <w:rsid w:val="00B67906"/>
    <w:rsid w:val="00B67A8D"/>
    <w:rsid w:val="00B67B3F"/>
    <w:rsid w:val="00B67C29"/>
    <w:rsid w:val="00B67DC8"/>
    <w:rsid w:val="00B67FB5"/>
    <w:rsid w:val="00B700A9"/>
    <w:rsid w:val="00B70261"/>
    <w:rsid w:val="00B703C3"/>
    <w:rsid w:val="00B7062F"/>
    <w:rsid w:val="00B70689"/>
    <w:rsid w:val="00B70997"/>
    <w:rsid w:val="00B709D0"/>
    <w:rsid w:val="00B70A9A"/>
    <w:rsid w:val="00B70C46"/>
    <w:rsid w:val="00B70D1A"/>
    <w:rsid w:val="00B70F9F"/>
    <w:rsid w:val="00B71197"/>
    <w:rsid w:val="00B71213"/>
    <w:rsid w:val="00B71605"/>
    <w:rsid w:val="00B71A2F"/>
    <w:rsid w:val="00B71BA5"/>
    <w:rsid w:val="00B71D14"/>
    <w:rsid w:val="00B71F2B"/>
    <w:rsid w:val="00B724B9"/>
    <w:rsid w:val="00B72563"/>
    <w:rsid w:val="00B72622"/>
    <w:rsid w:val="00B726E5"/>
    <w:rsid w:val="00B7274B"/>
    <w:rsid w:val="00B727BF"/>
    <w:rsid w:val="00B728EB"/>
    <w:rsid w:val="00B72B58"/>
    <w:rsid w:val="00B72D12"/>
    <w:rsid w:val="00B72DFE"/>
    <w:rsid w:val="00B72E10"/>
    <w:rsid w:val="00B73011"/>
    <w:rsid w:val="00B73052"/>
    <w:rsid w:val="00B7318F"/>
    <w:rsid w:val="00B731DC"/>
    <w:rsid w:val="00B731F0"/>
    <w:rsid w:val="00B733EF"/>
    <w:rsid w:val="00B7359C"/>
    <w:rsid w:val="00B7359D"/>
    <w:rsid w:val="00B73655"/>
    <w:rsid w:val="00B73D77"/>
    <w:rsid w:val="00B73FBE"/>
    <w:rsid w:val="00B740A4"/>
    <w:rsid w:val="00B740A8"/>
    <w:rsid w:val="00B74296"/>
    <w:rsid w:val="00B7455D"/>
    <w:rsid w:val="00B745B4"/>
    <w:rsid w:val="00B748D4"/>
    <w:rsid w:val="00B74D2C"/>
    <w:rsid w:val="00B74D2F"/>
    <w:rsid w:val="00B74D94"/>
    <w:rsid w:val="00B74FBB"/>
    <w:rsid w:val="00B75088"/>
    <w:rsid w:val="00B750AC"/>
    <w:rsid w:val="00B752D5"/>
    <w:rsid w:val="00B75434"/>
    <w:rsid w:val="00B758A1"/>
    <w:rsid w:val="00B758CF"/>
    <w:rsid w:val="00B75A7A"/>
    <w:rsid w:val="00B75B9A"/>
    <w:rsid w:val="00B76023"/>
    <w:rsid w:val="00B76399"/>
    <w:rsid w:val="00B764A6"/>
    <w:rsid w:val="00B764B9"/>
    <w:rsid w:val="00B764F0"/>
    <w:rsid w:val="00B7663A"/>
    <w:rsid w:val="00B7665D"/>
    <w:rsid w:val="00B767B7"/>
    <w:rsid w:val="00B767EA"/>
    <w:rsid w:val="00B7685D"/>
    <w:rsid w:val="00B7686F"/>
    <w:rsid w:val="00B76DBD"/>
    <w:rsid w:val="00B76E1D"/>
    <w:rsid w:val="00B76F92"/>
    <w:rsid w:val="00B76FAF"/>
    <w:rsid w:val="00B77021"/>
    <w:rsid w:val="00B770E4"/>
    <w:rsid w:val="00B77239"/>
    <w:rsid w:val="00B77BD0"/>
    <w:rsid w:val="00B77CB3"/>
    <w:rsid w:val="00B77F8F"/>
    <w:rsid w:val="00B803A3"/>
    <w:rsid w:val="00B80529"/>
    <w:rsid w:val="00B8056C"/>
    <w:rsid w:val="00B8058D"/>
    <w:rsid w:val="00B80886"/>
    <w:rsid w:val="00B8089B"/>
    <w:rsid w:val="00B80B91"/>
    <w:rsid w:val="00B80BF1"/>
    <w:rsid w:val="00B80DEF"/>
    <w:rsid w:val="00B81167"/>
    <w:rsid w:val="00B8123B"/>
    <w:rsid w:val="00B8139E"/>
    <w:rsid w:val="00B81462"/>
    <w:rsid w:val="00B81667"/>
    <w:rsid w:val="00B816D6"/>
    <w:rsid w:val="00B816D8"/>
    <w:rsid w:val="00B817AF"/>
    <w:rsid w:val="00B81A71"/>
    <w:rsid w:val="00B81CF8"/>
    <w:rsid w:val="00B82184"/>
    <w:rsid w:val="00B822C9"/>
    <w:rsid w:val="00B822F5"/>
    <w:rsid w:val="00B82322"/>
    <w:rsid w:val="00B82420"/>
    <w:rsid w:val="00B8263F"/>
    <w:rsid w:val="00B826E1"/>
    <w:rsid w:val="00B82805"/>
    <w:rsid w:val="00B829C9"/>
    <w:rsid w:val="00B829F9"/>
    <w:rsid w:val="00B82A9C"/>
    <w:rsid w:val="00B8305A"/>
    <w:rsid w:val="00B830CA"/>
    <w:rsid w:val="00B831DA"/>
    <w:rsid w:val="00B83395"/>
    <w:rsid w:val="00B83458"/>
    <w:rsid w:val="00B83884"/>
    <w:rsid w:val="00B83986"/>
    <w:rsid w:val="00B8399E"/>
    <w:rsid w:val="00B83AF0"/>
    <w:rsid w:val="00B83B70"/>
    <w:rsid w:val="00B83C3B"/>
    <w:rsid w:val="00B843D5"/>
    <w:rsid w:val="00B84715"/>
    <w:rsid w:val="00B848EF"/>
    <w:rsid w:val="00B84AC0"/>
    <w:rsid w:val="00B84AD9"/>
    <w:rsid w:val="00B84B27"/>
    <w:rsid w:val="00B85038"/>
    <w:rsid w:val="00B8531C"/>
    <w:rsid w:val="00B85528"/>
    <w:rsid w:val="00B855E1"/>
    <w:rsid w:val="00B85AD6"/>
    <w:rsid w:val="00B85AFD"/>
    <w:rsid w:val="00B85EDD"/>
    <w:rsid w:val="00B8607D"/>
    <w:rsid w:val="00B86267"/>
    <w:rsid w:val="00B862E4"/>
    <w:rsid w:val="00B8665E"/>
    <w:rsid w:val="00B86880"/>
    <w:rsid w:val="00B86A7B"/>
    <w:rsid w:val="00B86B0D"/>
    <w:rsid w:val="00B870A0"/>
    <w:rsid w:val="00B8746F"/>
    <w:rsid w:val="00B875E5"/>
    <w:rsid w:val="00B87848"/>
    <w:rsid w:val="00B8790D"/>
    <w:rsid w:val="00B87A30"/>
    <w:rsid w:val="00B87AD3"/>
    <w:rsid w:val="00B87DA3"/>
    <w:rsid w:val="00B9060E"/>
    <w:rsid w:val="00B90719"/>
    <w:rsid w:val="00B90785"/>
    <w:rsid w:val="00B90957"/>
    <w:rsid w:val="00B90A89"/>
    <w:rsid w:val="00B90AE1"/>
    <w:rsid w:val="00B90AF9"/>
    <w:rsid w:val="00B90B31"/>
    <w:rsid w:val="00B90C9D"/>
    <w:rsid w:val="00B90D61"/>
    <w:rsid w:val="00B90E22"/>
    <w:rsid w:val="00B911F3"/>
    <w:rsid w:val="00B912C9"/>
    <w:rsid w:val="00B9136D"/>
    <w:rsid w:val="00B914CE"/>
    <w:rsid w:val="00B91516"/>
    <w:rsid w:val="00B916A0"/>
    <w:rsid w:val="00B916CB"/>
    <w:rsid w:val="00B9179A"/>
    <w:rsid w:val="00B919D9"/>
    <w:rsid w:val="00B91A91"/>
    <w:rsid w:val="00B91BF5"/>
    <w:rsid w:val="00B91CB2"/>
    <w:rsid w:val="00B91E78"/>
    <w:rsid w:val="00B91EB8"/>
    <w:rsid w:val="00B91EC8"/>
    <w:rsid w:val="00B920FE"/>
    <w:rsid w:val="00B92353"/>
    <w:rsid w:val="00B924AB"/>
    <w:rsid w:val="00B924E1"/>
    <w:rsid w:val="00B925AC"/>
    <w:rsid w:val="00B925B6"/>
    <w:rsid w:val="00B92996"/>
    <w:rsid w:val="00B93672"/>
    <w:rsid w:val="00B936E1"/>
    <w:rsid w:val="00B936F4"/>
    <w:rsid w:val="00B9386B"/>
    <w:rsid w:val="00B93A87"/>
    <w:rsid w:val="00B93AEF"/>
    <w:rsid w:val="00B93CFA"/>
    <w:rsid w:val="00B93CFD"/>
    <w:rsid w:val="00B93EF9"/>
    <w:rsid w:val="00B93FB1"/>
    <w:rsid w:val="00B94020"/>
    <w:rsid w:val="00B940B5"/>
    <w:rsid w:val="00B943C5"/>
    <w:rsid w:val="00B94434"/>
    <w:rsid w:val="00B9479B"/>
    <w:rsid w:val="00B9481D"/>
    <w:rsid w:val="00B9487B"/>
    <w:rsid w:val="00B9497B"/>
    <w:rsid w:val="00B94AFA"/>
    <w:rsid w:val="00B94B79"/>
    <w:rsid w:val="00B94E74"/>
    <w:rsid w:val="00B94EBE"/>
    <w:rsid w:val="00B94FDE"/>
    <w:rsid w:val="00B9513A"/>
    <w:rsid w:val="00B951D0"/>
    <w:rsid w:val="00B95674"/>
    <w:rsid w:val="00B95723"/>
    <w:rsid w:val="00B95904"/>
    <w:rsid w:val="00B95B59"/>
    <w:rsid w:val="00B95C5B"/>
    <w:rsid w:val="00B96214"/>
    <w:rsid w:val="00B96453"/>
    <w:rsid w:val="00B964DD"/>
    <w:rsid w:val="00B966E8"/>
    <w:rsid w:val="00B9676D"/>
    <w:rsid w:val="00B967D3"/>
    <w:rsid w:val="00B969DE"/>
    <w:rsid w:val="00B96B9D"/>
    <w:rsid w:val="00B96BF2"/>
    <w:rsid w:val="00B96F4D"/>
    <w:rsid w:val="00B97040"/>
    <w:rsid w:val="00B9706A"/>
    <w:rsid w:val="00B9761C"/>
    <w:rsid w:val="00B97657"/>
    <w:rsid w:val="00B97929"/>
    <w:rsid w:val="00B97AB9"/>
    <w:rsid w:val="00B97AFC"/>
    <w:rsid w:val="00B97BEC"/>
    <w:rsid w:val="00B97C44"/>
    <w:rsid w:val="00B97CDE"/>
    <w:rsid w:val="00B97CE5"/>
    <w:rsid w:val="00B97F36"/>
    <w:rsid w:val="00B97F4B"/>
    <w:rsid w:val="00BA046F"/>
    <w:rsid w:val="00BA0623"/>
    <w:rsid w:val="00BA0907"/>
    <w:rsid w:val="00BA09C6"/>
    <w:rsid w:val="00BA0A67"/>
    <w:rsid w:val="00BA0AB8"/>
    <w:rsid w:val="00BA0AE3"/>
    <w:rsid w:val="00BA0B07"/>
    <w:rsid w:val="00BA0B21"/>
    <w:rsid w:val="00BA0B24"/>
    <w:rsid w:val="00BA0B89"/>
    <w:rsid w:val="00BA0BE0"/>
    <w:rsid w:val="00BA0CF0"/>
    <w:rsid w:val="00BA0FE8"/>
    <w:rsid w:val="00BA100A"/>
    <w:rsid w:val="00BA14C0"/>
    <w:rsid w:val="00BA17D2"/>
    <w:rsid w:val="00BA1B64"/>
    <w:rsid w:val="00BA1C39"/>
    <w:rsid w:val="00BA2151"/>
    <w:rsid w:val="00BA2268"/>
    <w:rsid w:val="00BA23FB"/>
    <w:rsid w:val="00BA25BA"/>
    <w:rsid w:val="00BA25E0"/>
    <w:rsid w:val="00BA27FB"/>
    <w:rsid w:val="00BA28DA"/>
    <w:rsid w:val="00BA2A22"/>
    <w:rsid w:val="00BA2EBD"/>
    <w:rsid w:val="00BA316E"/>
    <w:rsid w:val="00BA31B2"/>
    <w:rsid w:val="00BA33D6"/>
    <w:rsid w:val="00BA34F5"/>
    <w:rsid w:val="00BA351B"/>
    <w:rsid w:val="00BA3B36"/>
    <w:rsid w:val="00BA3BF7"/>
    <w:rsid w:val="00BA3E88"/>
    <w:rsid w:val="00BA4053"/>
    <w:rsid w:val="00BA4522"/>
    <w:rsid w:val="00BA462D"/>
    <w:rsid w:val="00BA46BF"/>
    <w:rsid w:val="00BA50B8"/>
    <w:rsid w:val="00BA51E8"/>
    <w:rsid w:val="00BA5613"/>
    <w:rsid w:val="00BA5A18"/>
    <w:rsid w:val="00BA5CAC"/>
    <w:rsid w:val="00BA5DD9"/>
    <w:rsid w:val="00BA5E8E"/>
    <w:rsid w:val="00BA645F"/>
    <w:rsid w:val="00BA648E"/>
    <w:rsid w:val="00BA64D8"/>
    <w:rsid w:val="00BA65E3"/>
    <w:rsid w:val="00BA6750"/>
    <w:rsid w:val="00BA6812"/>
    <w:rsid w:val="00BA6987"/>
    <w:rsid w:val="00BA6BA7"/>
    <w:rsid w:val="00BA6CB4"/>
    <w:rsid w:val="00BA7214"/>
    <w:rsid w:val="00BA722C"/>
    <w:rsid w:val="00BA72CA"/>
    <w:rsid w:val="00BA7499"/>
    <w:rsid w:val="00BA7721"/>
    <w:rsid w:val="00BA7C2B"/>
    <w:rsid w:val="00BA7F6D"/>
    <w:rsid w:val="00BB05E1"/>
    <w:rsid w:val="00BB0628"/>
    <w:rsid w:val="00BB08F9"/>
    <w:rsid w:val="00BB092B"/>
    <w:rsid w:val="00BB0D04"/>
    <w:rsid w:val="00BB0D4F"/>
    <w:rsid w:val="00BB0D72"/>
    <w:rsid w:val="00BB0D8E"/>
    <w:rsid w:val="00BB0EF6"/>
    <w:rsid w:val="00BB0F77"/>
    <w:rsid w:val="00BB1023"/>
    <w:rsid w:val="00BB105B"/>
    <w:rsid w:val="00BB1237"/>
    <w:rsid w:val="00BB12B1"/>
    <w:rsid w:val="00BB1501"/>
    <w:rsid w:val="00BB15B6"/>
    <w:rsid w:val="00BB167D"/>
    <w:rsid w:val="00BB16B1"/>
    <w:rsid w:val="00BB170C"/>
    <w:rsid w:val="00BB188C"/>
    <w:rsid w:val="00BB1C6E"/>
    <w:rsid w:val="00BB1D87"/>
    <w:rsid w:val="00BB1F9C"/>
    <w:rsid w:val="00BB223A"/>
    <w:rsid w:val="00BB24C4"/>
    <w:rsid w:val="00BB2A32"/>
    <w:rsid w:val="00BB2F7A"/>
    <w:rsid w:val="00BB3433"/>
    <w:rsid w:val="00BB371B"/>
    <w:rsid w:val="00BB37F9"/>
    <w:rsid w:val="00BB3A4E"/>
    <w:rsid w:val="00BB3A96"/>
    <w:rsid w:val="00BB3BC6"/>
    <w:rsid w:val="00BB3CD8"/>
    <w:rsid w:val="00BB3DFA"/>
    <w:rsid w:val="00BB3F54"/>
    <w:rsid w:val="00BB3F8F"/>
    <w:rsid w:val="00BB40AC"/>
    <w:rsid w:val="00BB4450"/>
    <w:rsid w:val="00BB4534"/>
    <w:rsid w:val="00BB476A"/>
    <w:rsid w:val="00BB49D8"/>
    <w:rsid w:val="00BB4C5A"/>
    <w:rsid w:val="00BB4D95"/>
    <w:rsid w:val="00BB522D"/>
    <w:rsid w:val="00BB52EB"/>
    <w:rsid w:val="00BB58E5"/>
    <w:rsid w:val="00BB59CC"/>
    <w:rsid w:val="00BB5EC2"/>
    <w:rsid w:val="00BB5F09"/>
    <w:rsid w:val="00BB6039"/>
    <w:rsid w:val="00BB631B"/>
    <w:rsid w:val="00BB642A"/>
    <w:rsid w:val="00BB6472"/>
    <w:rsid w:val="00BB66A9"/>
    <w:rsid w:val="00BB6B2B"/>
    <w:rsid w:val="00BB6BB1"/>
    <w:rsid w:val="00BB6C06"/>
    <w:rsid w:val="00BB6C54"/>
    <w:rsid w:val="00BB6D56"/>
    <w:rsid w:val="00BB6DEC"/>
    <w:rsid w:val="00BB6E6F"/>
    <w:rsid w:val="00BB6FB8"/>
    <w:rsid w:val="00BB7238"/>
    <w:rsid w:val="00BB732D"/>
    <w:rsid w:val="00BB74A5"/>
    <w:rsid w:val="00BB7732"/>
    <w:rsid w:val="00BB7753"/>
    <w:rsid w:val="00BB78F6"/>
    <w:rsid w:val="00BB7C34"/>
    <w:rsid w:val="00BB7C9A"/>
    <w:rsid w:val="00BB7D50"/>
    <w:rsid w:val="00BB7F84"/>
    <w:rsid w:val="00BB7FA4"/>
    <w:rsid w:val="00BC026B"/>
    <w:rsid w:val="00BC032D"/>
    <w:rsid w:val="00BC051F"/>
    <w:rsid w:val="00BC062E"/>
    <w:rsid w:val="00BC0652"/>
    <w:rsid w:val="00BC06FF"/>
    <w:rsid w:val="00BC0745"/>
    <w:rsid w:val="00BC07B1"/>
    <w:rsid w:val="00BC0B85"/>
    <w:rsid w:val="00BC0CF8"/>
    <w:rsid w:val="00BC0D76"/>
    <w:rsid w:val="00BC0E6B"/>
    <w:rsid w:val="00BC0FE5"/>
    <w:rsid w:val="00BC11CA"/>
    <w:rsid w:val="00BC12CD"/>
    <w:rsid w:val="00BC155F"/>
    <w:rsid w:val="00BC166F"/>
    <w:rsid w:val="00BC1739"/>
    <w:rsid w:val="00BC182C"/>
    <w:rsid w:val="00BC18D4"/>
    <w:rsid w:val="00BC1970"/>
    <w:rsid w:val="00BC199E"/>
    <w:rsid w:val="00BC1B2B"/>
    <w:rsid w:val="00BC1C79"/>
    <w:rsid w:val="00BC1C9B"/>
    <w:rsid w:val="00BC20C6"/>
    <w:rsid w:val="00BC216D"/>
    <w:rsid w:val="00BC232C"/>
    <w:rsid w:val="00BC25B7"/>
    <w:rsid w:val="00BC278F"/>
    <w:rsid w:val="00BC2B6C"/>
    <w:rsid w:val="00BC2DD6"/>
    <w:rsid w:val="00BC2E30"/>
    <w:rsid w:val="00BC2E96"/>
    <w:rsid w:val="00BC3163"/>
    <w:rsid w:val="00BC31F3"/>
    <w:rsid w:val="00BC3383"/>
    <w:rsid w:val="00BC366E"/>
    <w:rsid w:val="00BC3902"/>
    <w:rsid w:val="00BC3A6F"/>
    <w:rsid w:val="00BC3C9D"/>
    <w:rsid w:val="00BC3D07"/>
    <w:rsid w:val="00BC44B8"/>
    <w:rsid w:val="00BC45B6"/>
    <w:rsid w:val="00BC4B05"/>
    <w:rsid w:val="00BC4BB1"/>
    <w:rsid w:val="00BC4E82"/>
    <w:rsid w:val="00BC4EDE"/>
    <w:rsid w:val="00BC4F31"/>
    <w:rsid w:val="00BC4FA1"/>
    <w:rsid w:val="00BC5248"/>
    <w:rsid w:val="00BC52F8"/>
    <w:rsid w:val="00BC536A"/>
    <w:rsid w:val="00BC56D0"/>
    <w:rsid w:val="00BC573F"/>
    <w:rsid w:val="00BC5819"/>
    <w:rsid w:val="00BC59A3"/>
    <w:rsid w:val="00BC5C2A"/>
    <w:rsid w:val="00BC5CC4"/>
    <w:rsid w:val="00BC5E7F"/>
    <w:rsid w:val="00BC60DC"/>
    <w:rsid w:val="00BC6188"/>
    <w:rsid w:val="00BC620F"/>
    <w:rsid w:val="00BC6CB0"/>
    <w:rsid w:val="00BC721C"/>
    <w:rsid w:val="00BC73E2"/>
    <w:rsid w:val="00BC7566"/>
    <w:rsid w:val="00BC75A0"/>
    <w:rsid w:val="00BC76BD"/>
    <w:rsid w:val="00BC7AA0"/>
    <w:rsid w:val="00BC7BE1"/>
    <w:rsid w:val="00BC7FD4"/>
    <w:rsid w:val="00BD012B"/>
    <w:rsid w:val="00BD0383"/>
    <w:rsid w:val="00BD03A0"/>
    <w:rsid w:val="00BD0446"/>
    <w:rsid w:val="00BD0558"/>
    <w:rsid w:val="00BD083D"/>
    <w:rsid w:val="00BD087C"/>
    <w:rsid w:val="00BD09EF"/>
    <w:rsid w:val="00BD0AD0"/>
    <w:rsid w:val="00BD0B51"/>
    <w:rsid w:val="00BD0C4C"/>
    <w:rsid w:val="00BD106E"/>
    <w:rsid w:val="00BD118F"/>
    <w:rsid w:val="00BD12DC"/>
    <w:rsid w:val="00BD1330"/>
    <w:rsid w:val="00BD163D"/>
    <w:rsid w:val="00BD1730"/>
    <w:rsid w:val="00BD1A15"/>
    <w:rsid w:val="00BD1CB7"/>
    <w:rsid w:val="00BD1FB8"/>
    <w:rsid w:val="00BD2056"/>
    <w:rsid w:val="00BD20A2"/>
    <w:rsid w:val="00BD252E"/>
    <w:rsid w:val="00BD261A"/>
    <w:rsid w:val="00BD261C"/>
    <w:rsid w:val="00BD265A"/>
    <w:rsid w:val="00BD277D"/>
    <w:rsid w:val="00BD291C"/>
    <w:rsid w:val="00BD2BF4"/>
    <w:rsid w:val="00BD2C48"/>
    <w:rsid w:val="00BD2EC8"/>
    <w:rsid w:val="00BD31F7"/>
    <w:rsid w:val="00BD33FB"/>
    <w:rsid w:val="00BD3503"/>
    <w:rsid w:val="00BD353D"/>
    <w:rsid w:val="00BD3663"/>
    <w:rsid w:val="00BD3B7E"/>
    <w:rsid w:val="00BD3CD3"/>
    <w:rsid w:val="00BD3D18"/>
    <w:rsid w:val="00BD3D6A"/>
    <w:rsid w:val="00BD3F30"/>
    <w:rsid w:val="00BD3FC2"/>
    <w:rsid w:val="00BD404F"/>
    <w:rsid w:val="00BD41CC"/>
    <w:rsid w:val="00BD4233"/>
    <w:rsid w:val="00BD4243"/>
    <w:rsid w:val="00BD467B"/>
    <w:rsid w:val="00BD46A0"/>
    <w:rsid w:val="00BD4770"/>
    <w:rsid w:val="00BD4778"/>
    <w:rsid w:val="00BD47E1"/>
    <w:rsid w:val="00BD4954"/>
    <w:rsid w:val="00BD4E49"/>
    <w:rsid w:val="00BD4F59"/>
    <w:rsid w:val="00BD5471"/>
    <w:rsid w:val="00BD562E"/>
    <w:rsid w:val="00BD59EF"/>
    <w:rsid w:val="00BD5B6D"/>
    <w:rsid w:val="00BD5BB6"/>
    <w:rsid w:val="00BD5C40"/>
    <w:rsid w:val="00BD5CD6"/>
    <w:rsid w:val="00BD5F57"/>
    <w:rsid w:val="00BD60BA"/>
    <w:rsid w:val="00BD614E"/>
    <w:rsid w:val="00BD621E"/>
    <w:rsid w:val="00BD6544"/>
    <w:rsid w:val="00BD6675"/>
    <w:rsid w:val="00BD6882"/>
    <w:rsid w:val="00BD68B7"/>
    <w:rsid w:val="00BD68ED"/>
    <w:rsid w:val="00BD6AFE"/>
    <w:rsid w:val="00BD6B11"/>
    <w:rsid w:val="00BD6B16"/>
    <w:rsid w:val="00BD6C41"/>
    <w:rsid w:val="00BD6C73"/>
    <w:rsid w:val="00BD6D2A"/>
    <w:rsid w:val="00BD6E5E"/>
    <w:rsid w:val="00BD72B0"/>
    <w:rsid w:val="00BD73C3"/>
    <w:rsid w:val="00BD74C6"/>
    <w:rsid w:val="00BD7C1B"/>
    <w:rsid w:val="00BD7D6E"/>
    <w:rsid w:val="00BD7E66"/>
    <w:rsid w:val="00BE042A"/>
    <w:rsid w:val="00BE048C"/>
    <w:rsid w:val="00BE05AF"/>
    <w:rsid w:val="00BE06AB"/>
    <w:rsid w:val="00BE07A4"/>
    <w:rsid w:val="00BE0815"/>
    <w:rsid w:val="00BE0A93"/>
    <w:rsid w:val="00BE0B25"/>
    <w:rsid w:val="00BE0BE3"/>
    <w:rsid w:val="00BE0E12"/>
    <w:rsid w:val="00BE0F6B"/>
    <w:rsid w:val="00BE12AE"/>
    <w:rsid w:val="00BE1438"/>
    <w:rsid w:val="00BE16DC"/>
    <w:rsid w:val="00BE1836"/>
    <w:rsid w:val="00BE18F6"/>
    <w:rsid w:val="00BE1A40"/>
    <w:rsid w:val="00BE1CED"/>
    <w:rsid w:val="00BE1D67"/>
    <w:rsid w:val="00BE1F7D"/>
    <w:rsid w:val="00BE2229"/>
    <w:rsid w:val="00BE237E"/>
    <w:rsid w:val="00BE2490"/>
    <w:rsid w:val="00BE251D"/>
    <w:rsid w:val="00BE26D4"/>
    <w:rsid w:val="00BE2710"/>
    <w:rsid w:val="00BE2983"/>
    <w:rsid w:val="00BE2B1C"/>
    <w:rsid w:val="00BE2E51"/>
    <w:rsid w:val="00BE2EFF"/>
    <w:rsid w:val="00BE3267"/>
    <w:rsid w:val="00BE3C2E"/>
    <w:rsid w:val="00BE3CBD"/>
    <w:rsid w:val="00BE3D21"/>
    <w:rsid w:val="00BE3D40"/>
    <w:rsid w:val="00BE3DB6"/>
    <w:rsid w:val="00BE3F1C"/>
    <w:rsid w:val="00BE3F64"/>
    <w:rsid w:val="00BE4031"/>
    <w:rsid w:val="00BE4289"/>
    <w:rsid w:val="00BE4387"/>
    <w:rsid w:val="00BE47DC"/>
    <w:rsid w:val="00BE4A1B"/>
    <w:rsid w:val="00BE4A71"/>
    <w:rsid w:val="00BE4B88"/>
    <w:rsid w:val="00BE4FE2"/>
    <w:rsid w:val="00BE505B"/>
    <w:rsid w:val="00BE5157"/>
    <w:rsid w:val="00BE5392"/>
    <w:rsid w:val="00BE55CB"/>
    <w:rsid w:val="00BE561C"/>
    <w:rsid w:val="00BE5681"/>
    <w:rsid w:val="00BE577A"/>
    <w:rsid w:val="00BE5942"/>
    <w:rsid w:val="00BE5B97"/>
    <w:rsid w:val="00BE5C22"/>
    <w:rsid w:val="00BE5C43"/>
    <w:rsid w:val="00BE5DC6"/>
    <w:rsid w:val="00BE5ED9"/>
    <w:rsid w:val="00BE5F22"/>
    <w:rsid w:val="00BE6008"/>
    <w:rsid w:val="00BE611E"/>
    <w:rsid w:val="00BE62C4"/>
    <w:rsid w:val="00BE6614"/>
    <w:rsid w:val="00BE668F"/>
    <w:rsid w:val="00BE67E9"/>
    <w:rsid w:val="00BE696A"/>
    <w:rsid w:val="00BE6992"/>
    <w:rsid w:val="00BE6ADE"/>
    <w:rsid w:val="00BE6E3F"/>
    <w:rsid w:val="00BE6F62"/>
    <w:rsid w:val="00BE71CB"/>
    <w:rsid w:val="00BE746C"/>
    <w:rsid w:val="00BE754D"/>
    <w:rsid w:val="00BE76FD"/>
    <w:rsid w:val="00BE77BC"/>
    <w:rsid w:val="00BE77DA"/>
    <w:rsid w:val="00BE7888"/>
    <w:rsid w:val="00BE79FB"/>
    <w:rsid w:val="00BE7DB3"/>
    <w:rsid w:val="00BE7F86"/>
    <w:rsid w:val="00BE7FC8"/>
    <w:rsid w:val="00BF038A"/>
    <w:rsid w:val="00BF07E5"/>
    <w:rsid w:val="00BF0AF8"/>
    <w:rsid w:val="00BF0EFD"/>
    <w:rsid w:val="00BF10F9"/>
    <w:rsid w:val="00BF12C5"/>
    <w:rsid w:val="00BF1359"/>
    <w:rsid w:val="00BF1607"/>
    <w:rsid w:val="00BF1640"/>
    <w:rsid w:val="00BF16FB"/>
    <w:rsid w:val="00BF187A"/>
    <w:rsid w:val="00BF2021"/>
    <w:rsid w:val="00BF2182"/>
    <w:rsid w:val="00BF249C"/>
    <w:rsid w:val="00BF29BF"/>
    <w:rsid w:val="00BF2B72"/>
    <w:rsid w:val="00BF2BDB"/>
    <w:rsid w:val="00BF2EFC"/>
    <w:rsid w:val="00BF311D"/>
    <w:rsid w:val="00BF3452"/>
    <w:rsid w:val="00BF34AF"/>
    <w:rsid w:val="00BF39A5"/>
    <w:rsid w:val="00BF3AAE"/>
    <w:rsid w:val="00BF3BC3"/>
    <w:rsid w:val="00BF3CB8"/>
    <w:rsid w:val="00BF3EC6"/>
    <w:rsid w:val="00BF3F22"/>
    <w:rsid w:val="00BF3FA1"/>
    <w:rsid w:val="00BF3FC5"/>
    <w:rsid w:val="00BF422E"/>
    <w:rsid w:val="00BF42C4"/>
    <w:rsid w:val="00BF437E"/>
    <w:rsid w:val="00BF45EE"/>
    <w:rsid w:val="00BF46DB"/>
    <w:rsid w:val="00BF46DF"/>
    <w:rsid w:val="00BF486E"/>
    <w:rsid w:val="00BF48D4"/>
    <w:rsid w:val="00BF4933"/>
    <w:rsid w:val="00BF493D"/>
    <w:rsid w:val="00BF4AC2"/>
    <w:rsid w:val="00BF4B3B"/>
    <w:rsid w:val="00BF4B8D"/>
    <w:rsid w:val="00BF4CB2"/>
    <w:rsid w:val="00BF4D20"/>
    <w:rsid w:val="00BF4D91"/>
    <w:rsid w:val="00BF4EF3"/>
    <w:rsid w:val="00BF4F0B"/>
    <w:rsid w:val="00BF50CD"/>
    <w:rsid w:val="00BF529C"/>
    <w:rsid w:val="00BF55B4"/>
    <w:rsid w:val="00BF577B"/>
    <w:rsid w:val="00BF5D20"/>
    <w:rsid w:val="00BF658A"/>
    <w:rsid w:val="00BF668F"/>
    <w:rsid w:val="00BF6692"/>
    <w:rsid w:val="00BF6803"/>
    <w:rsid w:val="00BF694A"/>
    <w:rsid w:val="00BF6988"/>
    <w:rsid w:val="00BF6C09"/>
    <w:rsid w:val="00BF6D3A"/>
    <w:rsid w:val="00BF6FFC"/>
    <w:rsid w:val="00BF7608"/>
    <w:rsid w:val="00BF796E"/>
    <w:rsid w:val="00BF798D"/>
    <w:rsid w:val="00BF7A08"/>
    <w:rsid w:val="00BF7BDA"/>
    <w:rsid w:val="00BF7CD4"/>
    <w:rsid w:val="00C0034A"/>
    <w:rsid w:val="00C004BA"/>
    <w:rsid w:val="00C0052D"/>
    <w:rsid w:val="00C00D60"/>
    <w:rsid w:val="00C00D7C"/>
    <w:rsid w:val="00C00D8A"/>
    <w:rsid w:val="00C00E7C"/>
    <w:rsid w:val="00C00F11"/>
    <w:rsid w:val="00C01248"/>
    <w:rsid w:val="00C01413"/>
    <w:rsid w:val="00C0159F"/>
    <w:rsid w:val="00C018A9"/>
    <w:rsid w:val="00C018BB"/>
    <w:rsid w:val="00C0197C"/>
    <w:rsid w:val="00C01BA8"/>
    <w:rsid w:val="00C01D91"/>
    <w:rsid w:val="00C0219B"/>
    <w:rsid w:val="00C021C6"/>
    <w:rsid w:val="00C022EF"/>
    <w:rsid w:val="00C0267F"/>
    <w:rsid w:val="00C026D4"/>
    <w:rsid w:val="00C027BA"/>
    <w:rsid w:val="00C027BB"/>
    <w:rsid w:val="00C027FC"/>
    <w:rsid w:val="00C028CE"/>
    <w:rsid w:val="00C02953"/>
    <w:rsid w:val="00C02AEB"/>
    <w:rsid w:val="00C02B1B"/>
    <w:rsid w:val="00C02B7D"/>
    <w:rsid w:val="00C02F42"/>
    <w:rsid w:val="00C031A6"/>
    <w:rsid w:val="00C03326"/>
    <w:rsid w:val="00C03601"/>
    <w:rsid w:val="00C03D13"/>
    <w:rsid w:val="00C03D8E"/>
    <w:rsid w:val="00C03D9F"/>
    <w:rsid w:val="00C03DC0"/>
    <w:rsid w:val="00C03DC9"/>
    <w:rsid w:val="00C03E71"/>
    <w:rsid w:val="00C04202"/>
    <w:rsid w:val="00C044FF"/>
    <w:rsid w:val="00C0465E"/>
    <w:rsid w:val="00C04C46"/>
    <w:rsid w:val="00C04CB2"/>
    <w:rsid w:val="00C04F5F"/>
    <w:rsid w:val="00C04F8E"/>
    <w:rsid w:val="00C050D3"/>
    <w:rsid w:val="00C05502"/>
    <w:rsid w:val="00C057C9"/>
    <w:rsid w:val="00C059FE"/>
    <w:rsid w:val="00C05E00"/>
    <w:rsid w:val="00C05E65"/>
    <w:rsid w:val="00C05F59"/>
    <w:rsid w:val="00C06007"/>
    <w:rsid w:val="00C060B7"/>
    <w:rsid w:val="00C06149"/>
    <w:rsid w:val="00C0649B"/>
    <w:rsid w:val="00C06740"/>
    <w:rsid w:val="00C069F5"/>
    <w:rsid w:val="00C06A65"/>
    <w:rsid w:val="00C06AF2"/>
    <w:rsid w:val="00C06F13"/>
    <w:rsid w:val="00C06FFA"/>
    <w:rsid w:val="00C06FFB"/>
    <w:rsid w:val="00C07021"/>
    <w:rsid w:val="00C071FF"/>
    <w:rsid w:val="00C0728C"/>
    <w:rsid w:val="00C0755D"/>
    <w:rsid w:val="00C07565"/>
    <w:rsid w:val="00C07A9B"/>
    <w:rsid w:val="00C07C36"/>
    <w:rsid w:val="00C07C41"/>
    <w:rsid w:val="00C07CF5"/>
    <w:rsid w:val="00C07E1B"/>
    <w:rsid w:val="00C10271"/>
    <w:rsid w:val="00C104D6"/>
    <w:rsid w:val="00C1055F"/>
    <w:rsid w:val="00C105B3"/>
    <w:rsid w:val="00C10A54"/>
    <w:rsid w:val="00C10D99"/>
    <w:rsid w:val="00C10F2E"/>
    <w:rsid w:val="00C10F47"/>
    <w:rsid w:val="00C11298"/>
    <w:rsid w:val="00C1133A"/>
    <w:rsid w:val="00C11380"/>
    <w:rsid w:val="00C118E9"/>
    <w:rsid w:val="00C11AE8"/>
    <w:rsid w:val="00C11C30"/>
    <w:rsid w:val="00C11F79"/>
    <w:rsid w:val="00C120A9"/>
    <w:rsid w:val="00C128A1"/>
    <w:rsid w:val="00C128C1"/>
    <w:rsid w:val="00C12952"/>
    <w:rsid w:val="00C12A16"/>
    <w:rsid w:val="00C12AC6"/>
    <w:rsid w:val="00C12BB4"/>
    <w:rsid w:val="00C12BEC"/>
    <w:rsid w:val="00C12BED"/>
    <w:rsid w:val="00C130DB"/>
    <w:rsid w:val="00C13240"/>
    <w:rsid w:val="00C1327B"/>
    <w:rsid w:val="00C13627"/>
    <w:rsid w:val="00C13AF7"/>
    <w:rsid w:val="00C13C13"/>
    <w:rsid w:val="00C13F47"/>
    <w:rsid w:val="00C1404D"/>
    <w:rsid w:val="00C14333"/>
    <w:rsid w:val="00C1446D"/>
    <w:rsid w:val="00C144CC"/>
    <w:rsid w:val="00C14501"/>
    <w:rsid w:val="00C14B7B"/>
    <w:rsid w:val="00C154E5"/>
    <w:rsid w:val="00C1574F"/>
    <w:rsid w:val="00C15D43"/>
    <w:rsid w:val="00C16220"/>
    <w:rsid w:val="00C162C5"/>
    <w:rsid w:val="00C16496"/>
    <w:rsid w:val="00C16660"/>
    <w:rsid w:val="00C166AA"/>
    <w:rsid w:val="00C166F9"/>
    <w:rsid w:val="00C16702"/>
    <w:rsid w:val="00C1673B"/>
    <w:rsid w:val="00C1680E"/>
    <w:rsid w:val="00C1683A"/>
    <w:rsid w:val="00C16A60"/>
    <w:rsid w:val="00C16A90"/>
    <w:rsid w:val="00C16CCA"/>
    <w:rsid w:val="00C16D5B"/>
    <w:rsid w:val="00C16E44"/>
    <w:rsid w:val="00C17781"/>
    <w:rsid w:val="00C1779E"/>
    <w:rsid w:val="00C179B6"/>
    <w:rsid w:val="00C179FE"/>
    <w:rsid w:val="00C17B9C"/>
    <w:rsid w:val="00C17D1F"/>
    <w:rsid w:val="00C17D42"/>
    <w:rsid w:val="00C17DB1"/>
    <w:rsid w:val="00C20023"/>
    <w:rsid w:val="00C20256"/>
    <w:rsid w:val="00C202D6"/>
    <w:rsid w:val="00C20301"/>
    <w:rsid w:val="00C2055D"/>
    <w:rsid w:val="00C2066B"/>
    <w:rsid w:val="00C2073E"/>
    <w:rsid w:val="00C20968"/>
    <w:rsid w:val="00C20F01"/>
    <w:rsid w:val="00C20F6C"/>
    <w:rsid w:val="00C20F98"/>
    <w:rsid w:val="00C21204"/>
    <w:rsid w:val="00C21459"/>
    <w:rsid w:val="00C21C40"/>
    <w:rsid w:val="00C21F08"/>
    <w:rsid w:val="00C22166"/>
    <w:rsid w:val="00C221E9"/>
    <w:rsid w:val="00C22334"/>
    <w:rsid w:val="00C223E6"/>
    <w:rsid w:val="00C22517"/>
    <w:rsid w:val="00C227B1"/>
    <w:rsid w:val="00C2294C"/>
    <w:rsid w:val="00C22B4D"/>
    <w:rsid w:val="00C22E3A"/>
    <w:rsid w:val="00C22E5F"/>
    <w:rsid w:val="00C22EE8"/>
    <w:rsid w:val="00C22F2C"/>
    <w:rsid w:val="00C2312C"/>
    <w:rsid w:val="00C23137"/>
    <w:rsid w:val="00C23639"/>
    <w:rsid w:val="00C23758"/>
    <w:rsid w:val="00C237DB"/>
    <w:rsid w:val="00C2385D"/>
    <w:rsid w:val="00C238DB"/>
    <w:rsid w:val="00C23910"/>
    <w:rsid w:val="00C23C65"/>
    <w:rsid w:val="00C23CDF"/>
    <w:rsid w:val="00C23F95"/>
    <w:rsid w:val="00C23FFD"/>
    <w:rsid w:val="00C2403C"/>
    <w:rsid w:val="00C24151"/>
    <w:rsid w:val="00C24507"/>
    <w:rsid w:val="00C24601"/>
    <w:rsid w:val="00C2464B"/>
    <w:rsid w:val="00C246E2"/>
    <w:rsid w:val="00C24EE2"/>
    <w:rsid w:val="00C24FFB"/>
    <w:rsid w:val="00C25283"/>
    <w:rsid w:val="00C258AD"/>
    <w:rsid w:val="00C25B76"/>
    <w:rsid w:val="00C25C8A"/>
    <w:rsid w:val="00C25F56"/>
    <w:rsid w:val="00C265E3"/>
    <w:rsid w:val="00C266AD"/>
    <w:rsid w:val="00C2683F"/>
    <w:rsid w:val="00C269BD"/>
    <w:rsid w:val="00C26C56"/>
    <w:rsid w:val="00C26CD4"/>
    <w:rsid w:val="00C26D48"/>
    <w:rsid w:val="00C26DC3"/>
    <w:rsid w:val="00C26ECC"/>
    <w:rsid w:val="00C26F64"/>
    <w:rsid w:val="00C26FB7"/>
    <w:rsid w:val="00C273E9"/>
    <w:rsid w:val="00C274AC"/>
    <w:rsid w:val="00C278E3"/>
    <w:rsid w:val="00C27966"/>
    <w:rsid w:val="00C27A72"/>
    <w:rsid w:val="00C27BE0"/>
    <w:rsid w:val="00C27C50"/>
    <w:rsid w:val="00C27E83"/>
    <w:rsid w:val="00C30165"/>
    <w:rsid w:val="00C3033F"/>
    <w:rsid w:val="00C30770"/>
    <w:rsid w:val="00C3097D"/>
    <w:rsid w:val="00C309E4"/>
    <w:rsid w:val="00C30B98"/>
    <w:rsid w:val="00C30CA7"/>
    <w:rsid w:val="00C30D05"/>
    <w:rsid w:val="00C30E50"/>
    <w:rsid w:val="00C310E2"/>
    <w:rsid w:val="00C31163"/>
    <w:rsid w:val="00C31740"/>
    <w:rsid w:val="00C3181B"/>
    <w:rsid w:val="00C31942"/>
    <w:rsid w:val="00C31A04"/>
    <w:rsid w:val="00C31B62"/>
    <w:rsid w:val="00C31F8A"/>
    <w:rsid w:val="00C32031"/>
    <w:rsid w:val="00C321B2"/>
    <w:rsid w:val="00C32255"/>
    <w:rsid w:val="00C322C5"/>
    <w:rsid w:val="00C32763"/>
    <w:rsid w:val="00C327A5"/>
    <w:rsid w:val="00C32840"/>
    <w:rsid w:val="00C32874"/>
    <w:rsid w:val="00C32897"/>
    <w:rsid w:val="00C328EC"/>
    <w:rsid w:val="00C32B9D"/>
    <w:rsid w:val="00C32C6E"/>
    <w:rsid w:val="00C32F27"/>
    <w:rsid w:val="00C33146"/>
    <w:rsid w:val="00C3321F"/>
    <w:rsid w:val="00C3367A"/>
    <w:rsid w:val="00C336F7"/>
    <w:rsid w:val="00C337CC"/>
    <w:rsid w:val="00C33881"/>
    <w:rsid w:val="00C33889"/>
    <w:rsid w:val="00C339E1"/>
    <w:rsid w:val="00C339EE"/>
    <w:rsid w:val="00C339F2"/>
    <w:rsid w:val="00C33BEB"/>
    <w:rsid w:val="00C33E38"/>
    <w:rsid w:val="00C33FEF"/>
    <w:rsid w:val="00C340FF"/>
    <w:rsid w:val="00C341D7"/>
    <w:rsid w:val="00C34325"/>
    <w:rsid w:val="00C343BC"/>
    <w:rsid w:val="00C344D1"/>
    <w:rsid w:val="00C34653"/>
    <w:rsid w:val="00C3489C"/>
    <w:rsid w:val="00C3491D"/>
    <w:rsid w:val="00C34935"/>
    <w:rsid w:val="00C34C66"/>
    <w:rsid w:val="00C34EAA"/>
    <w:rsid w:val="00C34EAD"/>
    <w:rsid w:val="00C3502A"/>
    <w:rsid w:val="00C352D8"/>
    <w:rsid w:val="00C3539C"/>
    <w:rsid w:val="00C353C1"/>
    <w:rsid w:val="00C354B7"/>
    <w:rsid w:val="00C3560C"/>
    <w:rsid w:val="00C3562D"/>
    <w:rsid w:val="00C35845"/>
    <w:rsid w:val="00C3584D"/>
    <w:rsid w:val="00C358EA"/>
    <w:rsid w:val="00C36219"/>
    <w:rsid w:val="00C3649F"/>
    <w:rsid w:val="00C36612"/>
    <w:rsid w:val="00C36724"/>
    <w:rsid w:val="00C36A03"/>
    <w:rsid w:val="00C36B8E"/>
    <w:rsid w:val="00C36BF4"/>
    <w:rsid w:val="00C36E98"/>
    <w:rsid w:val="00C36EB8"/>
    <w:rsid w:val="00C36F8F"/>
    <w:rsid w:val="00C37069"/>
    <w:rsid w:val="00C37179"/>
    <w:rsid w:val="00C375CA"/>
    <w:rsid w:val="00C37705"/>
    <w:rsid w:val="00C377F1"/>
    <w:rsid w:val="00C37916"/>
    <w:rsid w:val="00C37978"/>
    <w:rsid w:val="00C37989"/>
    <w:rsid w:val="00C37AD6"/>
    <w:rsid w:val="00C37D84"/>
    <w:rsid w:val="00C37E83"/>
    <w:rsid w:val="00C40115"/>
    <w:rsid w:val="00C40271"/>
    <w:rsid w:val="00C40284"/>
    <w:rsid w:val="00C40971"/>
    <w:rsid w:val="00C409FF"/>
    <w:rsid w:val="00C40B93"/>
    <w:rsid w:val="00C40CB6"/>
    <w:rsid w:val="00C40D14"/>
    <w:rsid w:val="00C40D34"/>
    <w:rsid w:val="00C40E65"/>
    <w:rsid w:val="00C40EFF"/>
    <w:rsid w:val="00C41001"/>
    <w:rsid w:val="00C41183"/>
    <w:rsid w:val="00C41605"/>
    <w:rsid w:val="00C418BD"/>
    <w:rsid w:val="00C41911"/>
    <w:rsid w:val="00C41B43"/>
    <w:rsid w:val="00C421AE"/>
    <w:rsid w:val="00C422AA"/>
    <w:rsid w:val="00C42980"/>
    <w:rsid w:val="00C42A14"/>
    <w:rsid w:val="00C42AE5"/>
    <w:rsid w:val="00C42D0C"/>
    <w:rsid w:val="00C43657"/>
    <w:rsid w:val="00C4379D"/>
    <w:rsid w:val="00C4392F"/>
    <w:rsid w:val="00C43A72"/>
    <w:rsid w:val="00C43B97"/>
    <w:rsid w:val="00C44022"/>
    <w:rsid w:val="00C440A6"/>
    <w:rsid w:val="00C440C4"/>
    <w:rsid w:val="00C44494"/>
    <w:rsid w:val="00C44690"/>
    <w:rsid w:val="00C446A9"/>
    <w:rsid w:val="00C446E9"/>
    <w:rsid w:val="00C4477E"/>
    <w:rsid w:val="00C44935"/>
    <w:rsid w:val="00C44ACE"/>
    <w:rsid w:val="00C44B1A"/>
    <w:rsid w:val="00C44CE5"/>
    <w:rsid w:val="00C44CE8"/>
    <w:rsid w:val="00C44D69"/>
    <w:rsid w:val="00C45038"/>
    <w:rsid w:val="00C4510B"/>
    <w:rsid w:val="00C45215"/>
    <w:rsid w:val="00C45297"/>
    <w:rsid w:val="00C454B9"/>
    <w:rsid w:val="00C45C75"/>
    <w:rsid w:val="00C45CB3"/>
    <w:rsid w:val="00C46209"/>
    <w:rsid w:val="00C463C5"/>
    <w:rsid w:val="00C4662D"/>
    <w:rsid w:val="00C4663D"/>
    <w:rsid w:val="00C46741"/>
    <w:rsid w:val="00C46A26"/>
    <w:rsid w:val="00C4720E"/>
    <w:rsid w:val="00C473B1"/>
    <w:rsid w:val="00C47555"/>
    <w:rsid w:val="00C477B4"/>
    <w:rsid w:val="00C4792D"/>
    <w:rsid w:val="00C47977"/>
    <w:rsid w:val="00C47A9C"/>
    <w:rsid w:val="00C47D8F"/>
    <w:rsid w:val="00C47E30"/>
    <w:rsid w:val="00C47EDF"/>
    <w:rsid w:val="00C50236"/>
    <w:rsid w:val="00C502A1"/>
    <w:rsid w:val="00C5033D"/>
    <w:rsid w:val="00C50351"/>
    <w:rsid w:val="00C505FE"/>
    <w:rsid w:val="00C50619"/>
    <w:rsid w:val="00C506D0"/>
    <w:rsid w:val="00C50708"/>
    <w:rsid w:val="00C508C7"/>
    <w:rsid w:val="00C50902"/>
    <w:rsid w:val="00C50AE5"/>
    <w:rsid w:val="00C50BF3"/>
    <w:rsid w:val="00C515C2"/>
    <w:rsid w:val="00C518FE"/>
    <w:rsid w:val="00C51C71"/>
    <w:rsid w:val="00C51FAF"/>
    <w:rsid w:val="00C5219B"/>
    <w:rsid w:val="00C523F3"/>
    <w:rsid w:val="00C526A2"/>
    <w:rsid w:val="00C527F0"/>
    <w:rsid w:val="00C52C64"/>
    <w:rsid w:val="00C52D65"/>
    <w:rsid w:val="00C52EB6"/>
    <w:rsid w:val="00C5372C"/>
    <w:rsid w:val="00C53756"/>
    <w:rsid w:val="00C539CC"/>
    <w:rsid w:val="00C53A00"/>
    <w:rsid w:val="00C53A69"/>
    <w:rsid w:val="00C53A9A"/>
    <w:rsid w:val="00C53CC2"/>
    <w:rsid w:val="00C53D84"/>
    <w:rsid w:val="00C53F37"/>
    <w:rsid w:val="00C53F4C"/>
    <w:rsid w:val="00C5400B"/>
    <w:rsid w:val="00C54186"/>
    <w:rsid w:val="00C5453A"/>
    <w:rsid w:val="00C5464D"/>
    <w:rsid w:val="00C54663"/>
    <w:rsid w:val="00C5478C"/>
    <w:rsid w:val="00C54A37"/>
    <w:rsid w:val="00C54B0A"/>
    <w:rsid w:val="00C54E20"/>
    <w:rsid w:val="00C54F8B"/>
    <w:rsid w:val="00C5549A"/>
    <w:rsid w:val="00C554DB"/>
    <w:rsid w:val="00C555E6"/>
    <w:rsid w:val="00C558C7"/>
    <w:rsid w:val="00C55BEF"/>
    <w:rsid w:val="00C55DC0"/>
    <w:rsid w:val="00C560CA"/>
    <w:rsid w:val="00C564DB"/>
    <w:rsid w:val="00C565EB"/>
    <w:rsid w:val="00C5695E"/>
    <w:rsid w:val="00C56AF2"/>
    <w:rsid w:val="00C56FFE"/>
    <w:rsid w:val="00C57275"/>
    <w:rsid w:val="00C57330"/>
    <w:rsid w:val="00C575B6"/>
    <w:rsid w:val="00C57ABB"/>
    <w:rsid w:val="00C57F56"/>
    <w:rsid w:val="00C6041F"/>
    <w:rsid w:val="00C60431"/>
    <w:rsid w:val="00C60791"/>
    <w:rsid w:val="00C60A10"/>
    <w:rsid w:val="00C60B08"/>
    <w:rsid w:val="00C60D6E"/>
    <w:rsid w:val="00C60EF2"/>
    <w:rsid w:val="00C613C7"/>
    <w:rsid w:val="00C6141C"/>
    <w:rsid w:val="00C61524"/>
    <w:rsid w:val="00C61917"/>
    <w:rsid w:val="00C61AA6"/>
    <w:rsid w:val="00C61B3A"/>
    <w:rsid w:val="00C61D15"/>
    <w:rsid w:val="00C61E46"/>
    <w:rsid w:val="00C6213F"/>
    <w:rsid w:val="00C62234"/>
    <w:rsid w:val="00C6232E"/>
    <w:rsid w:val="00C62543"/>
    <w:rsid w:val="00C6254B"/>
    <w:rsid w:val="00C62632"/>
    <w:rsid w:val="00C627F3"/>
    <w:rsid w:val="00C62912"/>
    <w:rsid w:val="00C62A24"/>
    <w:rsid w:val="00C62AD9"/>
    <w:rsid w:val="00C62B6E"/>
    <w:rsid w:val="00C62E07"/>
    <w:rsid w:val="00C62F42"/>
    <w:rsid w:val="00C62FAD"/>
    <w:rsid w:val="00C63197"/>
    <w:rsid w:val="00C63568"/>
    <w:rsid w:val="00C63603"/>
    <w:rsid w:val="00C636C6"/>
    <w:rsid w:val="00C6388F"/>
    <w:rsid w:val="00C63ACB"/>
    <w:rsid w:val="00C63BCC"/>
    <w:rsid w:val="00C640DF"/>
    <w:rsid w:val="00C64310"/>
    <w:rsid w:val="00C6492A"/>
    <w:rsid w:val="00C649A1"/>
    <w:rsid w:val="00C649BE"/>
    <w:rsid w:val="00C64D0C"/>
    <w:rsid w:val="00C65637"/>
    <w:rsid w:val="00C657BA"/>
    <w:rsid w:val="00C659E5"/>
    <w:rsid w:val="00C65A10"/>
    <w:rsid w:val="00C65AE5"/>
    <w:rsid w:val="00C65B27"/>
    <w:rsid w:val="00C65B5D"/>
    <w:rsid w:val="00C65B90"/>
    <w:rsid w:val="00C65D1C"/>
    <w:rsid w:val="00C65E1E"/>
    <w:rsid w:val="00C65E28"/>
    <w:rsid w:val="00C65F62"/>
    <w:rsid w:val="00C6618D"/>
    <w:rsid w:val="00C661A5"/>
    <w:rsid w:val="00C661C1"/>
    <w:rsid w:val="00C662DC"/>
    <w:rsid w:val="00C66722"/>
    <w:rsid w:val="00C6695D"/>
    <w:rsid w:val="00C66B36"/>
    <w:rsid w:val="00C66DDC"/>
    <w:rsid w:val="00C66E44"/>
    <w:rsid w:val="00C66FD9"/>
    <w:rsid w:val="00C672F5"/>
    <w:rsid w:val="00C673E5"/>
    <w:rsid w:val="00C67D78"/>
    <w:rsid w:val="00C67F37"/>
    <w:rsid w:val="00C67F65"/>
    <w:rsid w:val="00C67FC4"/>
    <w:rsid w:val="00C7003A"/>
    <w:rsid w:val="00C70479"/>
    <w:rsid w:val="00C70511"/>
    <w:rsid w:val="00C7058B"/>
    <w:rsid w:val="00C70678"/>
    <w:rsid w:val="00C706FD"/>
    <w:rsid w:val="00C70BC7"/>
    <w:rsid w:val="00C70E4C"/>
    <w:rsid w:val="00C70FD9"/>
    <w:rsid w:val="00C71072"/>
    <w:rsid w:val="00C71221"/>
    <w:rsid w:val="00C71313"/>
    <w:rsid w:val="00C71949"/>
    <w:rsid w:val="00C7195B"/>
    <w:rsid w:val="00C719F3"/>
    <w:rsid w:val="00C71AEE"/>
    <w:rsid w:val="00C71B91"/>
    <w:rsid w:val="00C71DA5"/>
    <w:rsid w:val="00C71F32"/>
    <w:rsid w:val="00C71FAC"/>
    <w:rsid w:val="00C72008"/>
    <w:rsid w:val="00C72089"/>
    <w:rsid w:val="00C720B7"/>
    <w:rsid w:val="00C72138"/>
    <w:rsid w:val="00C7219D"/>
    <w:rsid w:val="00C7232B"/>
    <w:rsid w:val="00C7257D"/>
    <w:rsid w:val="00C72804"/>
    <w:rsid w:val="00C72C24"/>
    <w:rsid w:val="00C731F5"/>
    <w:rsid w:val="00C7367B"/>
    <w:rsid w:val="00C736F7"/>
    <w:rsid w:val="00C738BA"/>
    <w:rsid w:val="00C73AC4"/>
    <w:rsid w:val="00C73CE0"/>
    <w:rsid w:val="00C73D01"/>
    <w:rsid w:val="00C73DE8"/>
    <w:rsid w:val="00C73F10"/>
    <w:rsid w:val="00C73FE8"/>
    <w:rsid w:val="00C74104"/>
    <w:rsid w:val="00C74215"/>
    <w:rsid w:val="00C74866"/>
    <w:rsid w:val="00C749B7"/>
    <w:rsid w:val="00C74A35"/>
    <w:rsid w:val="00C74AC9"/>
    <w:rsid w:val="00C74C3A"/>
    <w:rsid w:val="00C74C74"/>
    <w:rsid w:val="00C74D6C"/>
    <w:rsid w:val="00C74DBB"/>
    <w:rsid w:val="00C74DBC"/>
    <w:rsid w:val="00C74E30"/>
    <w:rsid w:val="00C75150"/>
    <w:rsid w:val="00C75290"/>
    <w:rsid w:val="00C754C1"/>
    <w:rsid w:val="00C7553C"/>
    <w:rsid w:val="00C755D1"/>
    <w:rsid w:val="00C75703"/>
    <w:rsid w:val="00C7585D"/>
    <w:rsid w:val="00C75DEB"/>
    <w:rsid w:val="00C75F96"/>
    <w:rsid w:val="00C75FE4"/>
    <w:rsid w:val="00C76082"/>
    <w:rsid w:val="00C764B1"/>
    <w:rsid w:val="00C7697B"/>
    <w:rsid w:val="00C76BD5"/>
    <w:rsid w:val="00C76C88"/>
    <w:rsid w:val="00C76CC5"/>
    <w:rsid w:val="00C76D3C"/>
    <w:rsid w:val="00C76E7D"/>
    <w:rsid w:val="00C77070"/>
    <w:rsid w:val="00C774AD"/>
    <w:rsid w:val="00C77675"/>
    <w:rsid w:val="00C779AE"/>
    <w:rsid w:val="00C77B59"/>
    <w:rsid w:val="00C77B71"/>
    <w:rsid w:val="00C77CD3"/>
    <w:rsid w:val="00C803E9"/>
    <w:rsid w:val="00C80657"/>
    <w:rsid w:val="00C80CF5"/>
    <w:rsid w:val="00C80CFC"/>
    <w:rsid w:val="00C80D14"/>
    <w:rsid w:val="00C80F99"/>
    <w:rsid w:val="00C810F3"/>
    <w:rsid w:val="00C812DF"/>
    <w:rsid w:val="00C81427"/>
    <w:rsid w:val="00C815BC"/>
    <w:rsid w:val="00C81AEF"/>
    <w:rsid w:val="00C81DDC"/>
    <w:rsid w:val="00C82171"/>
    <w:rsid w:val="00C821D6"/>
    <w:rsid w:val="00C82310"/>
    <w:rsid w:val="00C8239F"/>
    <w:rsid w:val="00C824F6"/>
    <w:rsid w:val="00C8276F"/>
    <w:rsid w:val="00C828DC"/>
    <w:rsid w:val="00C82AFC"/>
    <w:rsid w:val="00C82B0E"/>
    <w:rsid w:val="00C82C3B"/>
    <w:rsid w:val="00C82FE2"/>
    <w:rsid w:val="00C830BE"/>
    <w:rsid w:val="00C8330D"/>
    <w:rsid w:val="00C83480"/>
    <w:rsid w:val="00C834FB"/>
    <w:rsid w:val="00C83531"/>
    <w:rsid w:val="00C83601"/>
    <w:rsid w:val="00C8375A"/>
    <w:rsid w:val="00C837E0"/>
    <w:rsid w:val="00C837FA"/>
    <w:rsid w:val="00C83929"/>
    <w:rsid w:val="00C839F0"/>
    <w:rsid w:val="00C83A55"/>
    <w:rsid w:val="00C83BD2"/>
    <w:rsid w:val="00C83C13"/>
    <w:rsid w:val="00C83E5A"/>
    <w:rsid w:val="00C8420C"/>
    <w:rsid w:val="00C84312"/>
    <w:rsid w:val="00C84632"/>
    <w:rsid w:val="00C847DB"/>
    <w:rsid w:val="00C84CD0"/>
    <w:rsid w:val="00C84DA0"/>
    <w:rsid w:val="00C8530B"/>
    <w:rsid w:val="00C856DB"/>
    <w:rsid w:val="00C8599B"/>
    <w:rsid w:val="00C85ADD"/>
    <w:rsid w:val="00C85BDF"/>
    <w:rsid w:val="00C85CCC"/>
    <w:rsid w:val="00C85E3A"/>
    <w:rsid w:val="00C85EB0"/>
    <w:rsid w:val="00C85EED"/>
    <w:rsid w:val="00C85F48"/>
    <w:rsid w:val="00C85F6E"/>
    <w:rsid w:val="00C86149"/>
    <w:rsid w:val="00C863F4"/>
    <w:rsid w:val="00C8643F"/>
    <w:rsid w:val="00C865B7"/>
    <w:rsid w:val="00C86749"/>
    <w:rsid w:val="00C867CF"/>
    <w:rsid w:val="00C86A03"/>
    <w:rsid w:val="00C86C49"/>
    <w:rsid w:val="00C86F19"/>
    <w:rsid w:val="00C87038"/>
    <w:rsid w:val="00C8717F"/>
    <w:rsid w:val="00C87235"/>
    <w:rsid w:val="00C873C1"/>
    <w:rsid w:val="00C8744C"/>
    <w:rsid w:val="00C87488"/>
    <w:rsid w:val="00C874BE"/>
    <w:rsid w:val="00C87615"/>
    <w:rsid w:val="00C8776A"/>
    <w:rsid w:val="00C87835"/>
    <w:rsid w:val="00C87AF9"/>
    <w:rsid w:val="00C87B48"/>
    <w:rsid w:val="00C87C2B"/>
    <w:rsid w:val="00C87C73"/>
    <w:rsid w:val="00C87E4D"/>
    <w:rsid w:val="00C87FE5"/>
    <w:rsid w:val="00C902E0"/>
    <w:rsid w:val="00C90590"/>
    <w:rsid w:val="00C9069E"/>
    <w:rsid w:val="00C906EF"/>
    <w:rsid w:val="00C90A61"/>
    <w:rsid w:val="00C90BF8"/>
    <w:rsid w:val="00C90C09"/>
    <w:rsid w:val="00C90E63"/>
    <w:rsid w:val="00C90E81"/>
    <w:rsid w:val="00C90E90"/>
    <w:rsid w:val="00C91789"/>
    <w:rsid w:val="00C9190B"/>
    <w:rsid w:val="00C91C04"/>
    <w:rsid w:val="00C91D1C"/>
    <w:rsid w:val="00C91D85"/>
    <w:rsid w:val="00C91EA4"/>
    <w:rsid w:val="00C91EE5"/>
    <w:rsid w:val="00C91F94"/>
    <w:rsid w:val="00C9239B"/>
    <w:rsid w:val="00C92441"/>
    <w:rsid w:val="00C92520"/>
    <w:rsid w:val="00C9271B"/>
    <w:rsid w:val="00C92925"/>
    <w:rsid w:val="00C92D44"/>
    <w:rsid w:val="00C92F67"/>
    <w:rsid w:val="00C93019"/>
    <w:rsid w:val="00C931C1"/>
    <w:rsid w:val="00C93370"/>
    <w:rsid w:val="00C934AE"/>
    <w:rsid w:val="00C93A5D"/>
    <w:rsid w:val="00C93D5C"/>
    <w:rsid w:val="00C93D71"/>
    <w:rsid w:val="00C940F7"/>
    <w:rsid w:val="00C94127"/>
    <w:rsid w:val="00C94218"/>
    <w:rsid w:val="00C943DD"/>
    <w:rsid w:val="00C944D6"/>
    <w:rsid w:val="00C94679"/>
    <w:rsid w:val="00C9491F"/>
    <w:rsid w:val="00C94A75"/>
    <w:rsid w:val="00C94BF1"/>
    <w:rsid w:val="00C951B5"/>
    <w:rsid w:val="00C951D0"/>
    <w:rsid w:val="00C95250"/>
    <w:rsid w:val="00C95274"/>
    <w:rsid w:val="00C952B2"/>
    <w:rsid w:val="00C9561C"/>
    <w:rsid w:val="00C9609E"/>
    <w:rsid w:val="00C96247"/>
    <w:rsid w:val="00C96542"/>
    <w:rsid w:val="00C96607"/>
    <w:rsid w:val="00C9677C"/>
    <w:rsid w:val="00C969E6"/>
    <w:rsid w:val="00C96AF7"/>
    <w:rsid w:val="00C96FEE"/>
    <w:rsid w:val="00C975A5"/>
    <w:rsid w:val="00C97640"/>
    <w:rsid w:val="00C976A0"/>
    <w:rsid w:val="00C97904"/>
    <w:rsid w:val="00C97B1C"/>
    <w:rsid w:val="00C97BFE"/>
    <w:rsid w:val="00C97C1C"/>
    <w:rsid w:val="00C97EFE"/>
    <w:rsid w:val="00CA0106"/>
    <w:rsid w:val="00CA03AE"/>
    <w:rsid w:val="00CA03D0"/>
    <w:rsid w:val="00CA03FD"/>
    <w:rsid w:val="00CA04AF"/>
    <w:rsid w:val="00CA0786"/>
    <w:rsid w:val="00CA08DF"/>
    <w:rsid w:val="00CA0A6B"/>
    <w:rsid w:val="00CA0B49"/>
    <w:rsid w:val="00CA0B82"/>
    <w:rsid w:val="00CA0E8F"/>
    <w:rsid w:val="00CA0EB4"/>
    <w:rsid w:val="00CA10B0"/>
    <w:rsid w:val="00CA1204"/>
    <w:rsid w:val="00CA1310"/>
    <w:rsid w:val="00CA1758"/>
    <w:rsid w:val="00CA1DE0"/>
    <w:rsid w:val="00CA207C"/>
    <w:rsid w:val="00CA2258"/>
    <w:rsid w:val="00CA23E3"/>
    <w:rsid w:val="00CA2453"/>
    <w:rsid w:val="00CA26CF"/>
    <w:rsid w:val="00CA2A05"/>
    <w:rsid w:val="00CA2A2E"/>
    <w:rsid w:val="00CA2B6F"/>
    <w:rsid w:val="00CA2C07"/>
    <w:rsid w:val="00CA2CC6"/>
    <w:rsid w:val="00CA2D8D"/>
    <w:rsid w:val="00CA2E34"/>
    <w:rsid w:val="00CA2E7A"/>
    <w:rsid w:val="00CA30FB"/>
    <w:rsid w:val="00CA3127"/>
    <w:rsid w:val="00CA312C"/>
    <w:rsid w:val="00CA3352"/>
    <w:rsid w:val="00CA33A1"/>
    <w:rsid w:val="00CA3428"/>
    <w:rsid w:val="00CA3510"/>
    <w:rsid w:val="00CA37DF"/>
    <w:rsid w:val="00CA3924"/>
    <w:rsid w:val="00CA399C"/>
    <w:rsid w:val="00CA39AC"/>
    <w:rsid w:val="00CA3AE5"/>
    <w:rsid w:val="00CA3E3C"/>
    <w:rsid w:val="00CA3F13"/>
    <w:rsid w:val="00CA405C"/>
    <w:rsid w:val="00CA4148"/>
    <w:rsid w:val="00CA4287"/>
    <w:rsid w:val="00CA4551"/>
    <w:rsid w:val="00CA4636"/>
    <w:rsid w:val="00CA49AC"/>
    <w:rsid w:val="00CA4E80"/>
    <w:rsid w:val="00CA4EEA"/>
    <w:rsid w:val="00CA4FF0"/>
    <w:rsid w:val="00CA51A9"/>
    <w:rsid w:val="00CA57D5"/>
    <w:rsid w:val="00CA59AC"/>
    <w:rsid w:val="00CA5DAB"/>
    <w:rsid w:val="00CA5EFA"/>
    <w:rsid w:val="00CA6115"/>
    <w:rsid w:val="00CA6179"/>
    <w:rsid w:val="00CA622B"/>
    <w:rsid w:val="00CA6297"/>
    <w:rsid w:val="00CA6306"/>
    <w:rsid w:val="00CA6311"/>
    <w:rsid w:val="00CA64FD"/>
    <w:rsid w:val="00CA68A5"/>
    <w:rsid w:val="00CA6D1C"/>
    <w:rsid w:val="00CA6DC7"/>
    <w:rsid w:val="00CA71DC"/>
    <w:rsid w:val="00CA71F5"/>
    <w:rsid w:val="00CA739E"/>
    <w:rsid w:val="00CA7516"/>
    <w:rsid w:val="00CA7726"/>
    <w:rsid w:val="00CA7A85"/>
    <w:rsid w:val="00CA7B91"/>
    <w:rsid w:val="00CA7E03"/>
    <w:rsid w:val="00CA7E28"/>
    <w:rsid w:val="00CB023E"/>
    <w:rsid w:val="00CB031A"/>
    <w:rsid w:val="00CB0334"/>
    <w:rsid w:val="00CB03ED"/>
    <w:rsid w:val="00CB0429"/>
    <w:rsid w:val="00CB0772"/>
    <w:rsid w:val="00CB090E"/>
    <w:rsid w:val="00CB0C61"/>
    <w:rsid w:val="00CB0F3C"/>
    <w:rsid w:val="00CB12DC"/>
    <w:rsid w:val="00CB1323"/>
    <w:rsid w:val="00CB13EB"/>
    <w:rsid w:val="00CB141D"/>
    <w:rsid w:val="00CB1575"/>
    <w:rsid w:val="00CB15FA"/>
    <w:rsid w:val="00CB1828"/>
    <w:rsid w:val="00CB18F1"/>
    <w:rsid w:val="00CB198C"/>
    <w:rsid w:val="00CB1FBA"/>
    <w:rsid w:val="00CB200A"/>
    <w:rsid w:val="00CB20F3"/>
    <w:rsid w:val="00CB219E"/>
    <w:rsid w:val="00CB2210"/>
    <w:rsid w:val="00CB224D"/>
    <w:rsid w:val="00CB22FE"/>
    <w:rsid w:val="00CB2587"/>
    <w:rsid w:val="00CB27FD"/>
    <w:rsid w:val="00CB28C8"/>
    <w:rsid w:val="00CB2A14"/>
    <w:rsid w:val="00CB2C7C"/>
    <w:rsid w:val="00CB33D8"/>
    <w:rsid w:val="00CB35B6"/>
    <w:rsid w:val="00CB35F0"/>
    <w:rsid w:val="00CB3702"/>
    <w:rsid w:val="00CB3A5A"/>
    <w:rsid w:val="00CB3E43"/>
    <w:rsid w:val="00CB3EF3"/>
    <w:rsid w:val="00CB42CE"/>
    <w:rsid w:val="00CB42DB"/>
    <w:rsid w:val="00CB4435"/>
    <w:rsid w:val="00CB458A"/>
    <w:rsid w:val="00CB4767"/>
    <w:rsid w:val="00CB4AF7"/>
    <w:rsid w:val="00CB4D08"/>
    <w:rsid w:val="00CB4E34"/>
    <w:rsid w:val="00CB5046"/>
    <w:rsid w:val="00CB51EE"/>
    <w:rsid w:val="00CB56F9"/>
    <w:rsid w:val="00CB5766"/>
    <w:rsid w:val="00CB5A33"/>
    <w:rsid w:val="00CB5AA2"/>
    <w:rsid w:val="00CB5B78"/>
    <w:rsid w:val="00CB6077"/>
    <w:rsid w:val="00CB60DE"/>
    <w:rsid w:val="00CB64FA"/>
    <w:rsid w:val="00CB656E"/>
    <w:rsid w:val="00CB657F"/>
    <w:rsid w:val="00CB6624"/>
    <w:rsid w:val="00CB66DF"/>
    <w:rsid w:val="00CB680A"/>
    <w:rsid w:val="00CB6BE8"/>
    <w:rsid w:val="00CB6BF7"/>
    <w:rsid w:val="00CB6D85"/>
    <w:rsid w:val="00CB6D8D"/>
    <w:rsid w:val="00CB6D91"/>
    <w:rsid w:val="00CB6E6B"/>
    <w:rsid w:val="00CB6EB1"/>
    <w:rsid w:val="00CB709F"/>
    <w:rsid w:val="00CB752F"/>
    <w:rsid w:val="00CB75E4"/>
    <w:rsid w:val="00CB7B8B"/>
    <w:rsid w:val="00CB7EDC"/>
    <w:rsid w:val="00CC0052"/>
    <w:rsid w:val="00CC0079"/>
    <w:rsid w:val="00CC038D"/>
    <w:rsid w:val="00CC0409"/>
    <w:rsid w:val="00CC04AE"/>
    <w:rsid w:val="00CC066C"/>
    <w:rsid w:val="00CC0850"/>
    <w:rsid w:val="00CC085F"/>
    <w:rsid w:val="00CC0B02"/>
    <w:rsid w:val="00CC0B20"/>
    <w:rsid w:val="00CC0E7C"/>
    <w:rsid w:val="00CC11C5"/>
    <w:rsid w:val="00CC13A4"/>
    <w:rsid w:val="00CC1429"/>
    <w:rsid w:val="00CC1856"/>
    <w:rsid w:val="00CC19E8"/>
    <w:rsid w:val="00CC1E91"/>
    <w:rsid w:val="00CC26CD"/>
    <w:rsid w:val="00CC2818"/>
    <w:rsid w:val="00CC29B4"/>
    <w:rsid w:val="00CC29F9"/>
    <w:rsid w:val="00CC2B7D"/>
    <w:rsid w:val="00CC2FF3"/>
    <w:rsid w:val="00CC3014"/>
    <w:rsid w:val="00CC3079"/>
    <w:rsid w:val="00CC313E"/>
    <w:rsid w:val="00CC32C9"/>
    <w:rsid w:val="00CC3312"/>
    <w:rsid w:val="00CC35B4"/>
    <w:rsid w:val="00CC39D8"/>
    <w:rsid w:val="00CC3A22"/>
    <w:rsid w:val="00CC404B"/>
    <w:rsid w:val="00CC40BD"/>
    <w:rsid w:val="00CC412E"/>
    <w:rsid w:val="00CC414B"/>
    <w:rsid w:val="00CC41EC"/>
    <w:rsid w:val="00CC41F0"/>
    <w:rsid w:val="00CC4212"/>
    <w:rsid w:val="00CC4257"/>
    <w:rsid w:val="00CC429B"/>
    <w:rsid w:val="00CC43EF"/>
    <w:rsid w:val="00CC4672"/>
    <w:rsid w:val="00CC4A8B"/>
    <w:rsid w:val="00CC4B92"/>
    <w:rsid w:val="00CC4CFA"/>
    <w:rsid w:val="00CC507D"/>
    <w:rsid w:val="00CC5242"/>
    <w:rsid w:val="00CC53E3"/>
    <w:rsid w:val="00CC5454"/>
    <w:rsid w:val="00CC548D"/>
    <w:rsid w:val="00CC588C"/>
    <w:rsid w:val="00CC58C2"/>
    <w:rsid w:val="00CC6120"/>
    <w:rsid w:val="00CC6179"/>
    <w:rsid w:val="00CC6653"/>
    <w:rsid w:val="00CC66C5"/>
    <w:rsid w:val="00CC6B1C"/>
    <w:rsid w:val="00CC6B31"/>
    <w:rsid w:val="00CC703D"/>
    <w:rsid w:val="00CC7108"/>
    <w:rsid w:val="00CC71BE"/>
    <w:rsid w:val="00CC7224"/>
    <w:rsid w:val="00CC746E"/>
    <w:rsid w:val="00CC7825"/>
    <w:rsid w:val="00CC7922"/>
    <w:rsid w:val="00CC7B37"/>
    <w:rsid w:val="00CC7BE3"/>
    <w:rsid w:val="00CD0058"/>
    <w:rsid w:val="00CD007B"/>
    <w:rsid w:val="00CD056C"/>
    <w:rsid w:val="00CD0779"/>
    <w:rsid w:val="00CD08B5"/>
    <w:rsid w:val="00CD0964"/>
    <w:rsid w:val="00CD0A12"/>
    <w:rsid w:val="00CD0A71"/>
    <w:rsid w:val="00CD0B21"/>
    <w:rsid w:val="00CD0B7C"/>
    <w:rsid w:val="00CD0B9E"/>
    <w:rsid w:val="00CD0DA9"/>
    <w:rsid w:val="00CD0FA9"/>
    <w:rsid w:val="00CD1016"/>
    <w:rsid w:val="00CD10E5"/>
    <w:rsid w:val="00CD137E"/>
    <w:rsid w:val="00CD142D"/>
    <w:rsid w:val="00CD1555"/>
    <w:rsid w:val="00CD187F"/>
    <w:rsid w:val="00CD19E6"/>
    <w:rsid w:val="00CD1AE6"/>
    <w:rsid w:val="00CD1CB8"/>
    <w:rsid w:val="00CD1DCE"/>
    <w:rsid w:val="00CD1EA4"/>
    <w:rsid w:val="00CD1EAD"/>
    <w:rsid w:val="00CD20C4"/>
    <w:rsid w:val="00CD2202"/>
    <w:rsid w:val="00CD2284"/>
    <w:rsid w:val="00CD29B8"/>
    <w:rsid w:val="00CD29F4"/>
    <w:rsid w:val="00CD2E3A"/>
    <w:rsid w:val="00CD34FD"/>
    <w:rsid w:val="00CD36D1"/>
    <w:rsid w:val="00CD3898"/>
    <w:rsid w:val="00CD3B77"/>
    <w:rsid w:val="00CD3B9E"/>
    <w:rsid w:val="00CD3BC3"/>
    <w:rsid w:val="00CD3D02"/>
    <w:rsid w:val="00CD3D90"/>
    <w:rsid w:val="00CD3FFD"/>
    <w:rsid w:val="00CD4115"/>
    <w:rsid w:val="00CD41D6"/>
    <w:rsid w:val="00CD424A"/>
    <w:rsid w:val="00CD4451"/>
    <w:rsid w:val="00CD448B"/>
    <w:rsid w:val="00CD48C9"/>
    <w:rsid w:val="00CD49AE"/>
    <w:rsid w:val="00CD4C91"/>
    <w:rsid w:val="00CD5850"/>
    <w:rsid w:val="00CD5D99"/>
    <w:rsid w:val="00CD5E8D"/>
    <w:rsid w:val="00CD5F1F"/>
    <w:rsid w:val="00CD6147"/>
    <w:rsid w:val="00CD618E"/>
    <w:rsid w:val="00CD61D8"/>
    <w:rsid w:val="00CD6209"/>
    <w:rsid w:val="00CD64BA"/>
    <w:rsid w:val="00CD65AC"/>
    <w:rsid w:val="00CD6620"/>
    <w:rsid w:val="00CD68C7"/>
    <w:rsid w:val="00CD70C1"/>
    <w:rsid w:val="00CD73C8"/>
    <w:rsid w:val="00CD77A8"/>
    <w:rsid w:val="00CD79CD"/>
    <w:rsid w:val="00CD79DE"/>
    <w:rsid w:val="00CD7A13"/>
    <w:rsid w:val="00CD7CA7"/>
    <w:rsid w:val="00CD7E2B"/>
    <w:rsid w:val="00CD7FC6"/>
    <w:rsid w:val="00CE0430"/>
    <w:rsid w:val="00CE04F1"/>
    <w:rsid w:val="00CE05DE"/>
    <w:rsid w:val="00CE06C0"/>
    <w:rsid w:val="00CE0966"/>
    <w:rsid w:val="00CE1291"/>
    <w:rsid w:val="00CE137A"/>
    <w:rsid w:val="00CE17DA"/>
    <w:rsid w:val="00CE1928"/>
    <w:rsid w:val="00CE1B81"/>
    <w:rsid w:val="00CE227B"/>
    <w:rsid w:val="00CE23FA"/>
    <w:rsid w:val="00CE2754"/>
    <w:rsid w:val="00CE2957"/>
    <w:rsid w:val="00CE2A5F"/>
    <w:rsid w:val="00CE2A9B"/>
    <w:rsid w:val="00CE2AF1"/>
    <w:rsid w:val="00CE2D05"/>
    <w:rsid w:val="00CE2F7C"/>
    <w:rsid w:val="00CE3283"/>
    <w:rsid w:val="00CE3692"/>
    <w:rsid w:val="00CE3853"/>
    <w:rsid w:val="00CE388D"/>
    <w:rsid w:val="00CE4050"/>
    <w:rsid w:val="00CE4728"/>
    <w:rsid w:val="00CE4783"/>
    <w:rsid w:val="00CE4907"/>
    <w:rsid w:val="00CE4B58"/>
    <w:rsid w:val="00CE4BC1"/>
    <w:rsid w:val="00CE4C38"/>
    <w:rsid w:val="00CE4C5F"/>
    <w:rsid w:val="00CE4DCE"/>
    <w:rsid w:val="00CE5000"/>
    <w:rsid w:val="00CE510E"/>
    <w:rsid w:val="00CE52CB"/>
    <w:rsid w:val="00CE5328"/>
    <w:rsid w:val="00CE55B0"/>
    <w:rsid w:val="00CE5647"/>
    <w:rsid w:val="00CE5A6F"/>
    <w:rsid w:val="00CE5BBD"/>
    <w:rsid w:val="00CE5BFB"/>
    <w:rsid w:val="00CE5C11"/>
    <w:rsid w:val="00CE5D15"/>
    <w:rsid w:val="00CE5DF0"/>
    <w:rsid w:val="00CE5F94"/>
    <w:rsid w:val="00CE6274"/>
    <w:rsid w:val="00CE6339"/>
    <w:rsid w:val="00CE64F1"/>
    <w:rsid w:val="00CE6535"/>
    <w:rsid w:val="00CE6956"/>
    <w:rsid w:val="00CE6AAC"/>
    <w:rsid w:val="00CE6B6E"/>
    <w:rsid w:val="00CE6B81"/>
    <w:rsid w:val="00CE6F8C"/>
    <w:rsid w:val="00CE72F8"/>
    <w:rsid w:val="00CE73BC"/>
    <w:rsid w:val="00CE73D6"/>
    <w:rsid w:val="00CE751B"/>
    <w:rsid w:val="00CE7962"/>
    <w:rsid w:val="00CE7C72"/>
    <w:rsid w:val="00CE7D84"/>
    <w:rsid w:val="00CE7EC6"/>
    <w:rsid w:val="00CF00D6"/>
    <w:rsid w:val="00CF036A"/>
    <w:rsid w:val="00CF04BB"/>
    <w:rsid w:val="00CF067D"/>
    <w:rsid w:val="00CF0817"/>
    <w:rsid w:val="00CF0824"/>
    <w:rsid w:val="00CF0B04"/>
    <w:rsid w:val="00CF0F70"/>
    <w:rsid w:val="00CF1110"/>
    <w:rsid w:val="00CF1238"/>
    <w:rsid w:val="00CF16F5"/>
    <w:rsid w:val="00CF1899"/>
    <w:rsid w:val="00CF24E4"/>
    <w:rsid w:val="00CF291E"/>
    <w:rsid w:val="00CF2C03"/>
    <w:rsid w:val="00CF2C63"/>
    <w:rsid w:val="00CF2D89"/>
    <w:rsid w:val="00CF2FB8"/>
    <w:rsid w:val="00CF3212"/>
    <w:rsid w:val="00CF3408"/>
    <w:rsid w:val="00CF35CD"/>
    <w:rsid w:val="00CF366F"/>
    <w:rsid w:val="00CF37CA"/>
    <w:rsid w:val="00CF3AD9"/>
    <w:rsid w:val="00CF3C94"/>
    <w:rsid w:val="00CF3DB0"/>
    <w:rsid w:val="00CF3E39"/>
    <w:rsid w:val="00CF3E5F"/>
    <w:rsid w:val="00CF3E75"/>
    <w:rsid w:val="00CF4054"/>
    <w:rsid w:val="00CF40CD"/>
    <w:rsid w:val="00CF40FF"/>
    <w:rsid w:val="00CF46D2"/>
    <w:rsid w:val="00CF4D28"/>
    <w:rsid w:val="00CF4DE5"/>
    <w:rsid w:val="00CF4F19"/>
    <w:rsid w:val="00CF508B"/>
    <w:rsid w:val="00CF5372"/>
    <w:rsid w:val="00CF559D"/>
    <w:rsid w:val="00CF572D"/>
    <w:rsid w:val="00CF590B"/>
    <w:rsid w:val="00CF5B1A"/>
    <w:rsid w:val="00CF5DA1"/>
    <w:rsid w:val="00CF5E1E"/>
    <w:rsid w:val="00CF5F72"/>
    <w:rsid w:val="00CF60ED"/>
    <w:rsid w:val="00CF6309"/>
    <w:rsid w:val="00CF637A"/>
    <w:rsid w:val="00CF6430"/>
    <w:rsid w:val="00CF6511"/>
    <w:rsid w:val="00CF6549"/>
    <w:rsid w:val="00CF6819"/>
    <w:rsid w:val="00CF6869"/>
    <w:rsid w:val="00CF68CE"/>
    <w:rsid w:val="00CF693A"/>
    <w:rsid w:val="00CF6A56"/>
    <w:rsid w:val="00CF6B97"/>
    <w:rsid w:val="00CF6D47"/>
    <w:rsid w:val="00CF6E45"/>
    <w:rsid w:val="00CF6F17"/>
    <w:rsid w:val="00CF6F2A"/>
    <w:rsid w:val="00CF703D"/>
    <w:rsid w:val="00CF70F6"/>
    <w:rsid w:val="00CF72F9"/>
    <w:rsid w:val="00CF73A7"/>
    <w:rsid w:val="00CF73AB"/>
    <w:rsid w:val="00CF73D6"/>
    <w:rsid w:val="00CF7594"/>
    <w:rsid w:val="00CF75D9"/>
    <w:rsid w:val="00CF7964"/>
    <w:rsid w:val="00CF7A8C"/>
    <w:rsid w:val="00CF7DEF"/>
    <w:rsid w:val="00CF7E01"/>
    <w:rsid w:val="00CF7EC6"/>
    <w:rsid w:val="00D00310"/>
    <w:rsid w:val="00D00562"/>
    <w:rsid w:val="00D00587"/>
    <w:rsid w:val="00D01076"/>
    <w:rsid w:val="00D0131F"/>
    <w:rsid w:val="00D015AD"/>
    <w:rsid w:val="00D0164C"/>
    <w:rsid w:val="00D0177F"/>
    <w:rsid w:val="00D018E5"/>
    <w:rsid w:val="00D01B06"/>
    <w:rsid w:val="00D01B21"/>
    <w:rsid w:val="00D01C4D"/>
    <w:rsid w:val="00D01D59"/>
    <w:rsid w:val="00D022C8"/>
    <w:rsid w:val="00D023D5"/>
    <w:rsid w:val="00D024EA"/>
    <w:rsid w:val="00D02745"/>
    <w:rsid w:val="00D02804"/>
    <w:rsid w:val="00D02BA9"/>
    <w:rsid w:val="00D02DFE"/>
    <w:rsid w:val="00D02ED2"/>
    <w:rsid w:val="00D0311E"/>
    <w:rsid w:val="00D0328D"/>
    <w:rsid w:val="00D03347"/>
    <w:rsid w:val="00D0334D"/>
    <w:rsid w:val="00D033B4"/>
    <w:rsid w:val="00D03473"/>
    <w:rsid w:val="00D0355A"/>
    <w:rsid w:val="00D0365A"/>
    <w:rsid w:val="00D03951"/>
    <w:rsid w:val="00D03BB1"/>
    <w:rsid w:val="00D04535"/>
    <w:rsid w:val="00D045CD"/>
    <w:rsid w:val="00D04B86"/>
    <w:rsid w:val="00D053B2"/>
    <w:rsid w:val="00D056EB"/>
    <w:rsid w:val="00D0575C"/>
    <w:rsid w:val="00D05B6F"/>
    <w:rsid w:val="00D05E7E"/>
    <w:rsid w:val="00D05F0A"/>
    <w:rsid w:val="00D05F49"/>
    <w:rsid w:val="00D05F97"/>
    <w:rsid w:val="00D05FC3"/>
    <w:rsid w:val="00D06088"/>
    <w:rsid w:val="00D0662E"/>
    <w:rsid w:val="00D06819"/>
    <w:rsid w:val="00D069E5"/>
    <w:rsid w:val="00D06AD6"/>
    <w:rsid w:val="00D06BCF"/>
    <w:rsid w:val="00D06C7D"/>
    <w:rsid w:val="00D06E7D"/>
    <w:rsid w:val="00D06F49"/>
    <w:rsid w:val="00D07053"/>
    <w:rsid w:val="00D07196"/>
    <w:rsid w:val="00D07295"/>
    <w:rsid w:val="00D072C2"/>
    <w:rsid w:val="00D0737B"/>
    <w:rsid w:val="00D073A4"/>
    <w:rsid w:val="00D0742B"/>
    <w:rsid w:val="00D077E7"/>
    <w:rsid w:val="00D07B2C"/>
    <w:rsid w:val="00D07B7F"/>
    <w:rsid w:val="00D07BAE"/>
    <w:rsid w:val="00D07BD0"/>
    <w:rsid w:val="00D101A2"/>
    <w:rsid w:val="00D101CB"/>
    <w:rsid w:val="00D101E1"/>
    <w:rsid w:val="00D10380"/>
    <w:rsid w:val="00D103A3"/>
    <w:rsid w:val="00D10654"/>
    <w:rsid w:val="00D106CD"/>
    <w:rsid w:val="00D10C61"/>
    <w:rsid w:val="00D10C85"/>
    <w:rsid w:val="00D10D2A"/>
    <w:rsid w:val="00D10ECC"/>
    <w:rsid w:val="00D10EFD"/>
    <w:rsid w:val="00D110C9"/>
    <w:rsid w:val="00D1148D"/>
    <w:rsid w:val="00D11508"/>
    <w:rsid w:val="00D11874"/>
    <w:rsid w:val="00D11B3B"/>
    <w:rsid w:val="00D11E80"/>
    <w:rsid w:val="00D11F2B"/>
    <w:rsid w:val="00D12229"/>
    <w:rsid w:val="00D12878"/>
    <w:rsid w:val="00D12886"/>
    <w:rsid w:val="00D12ABD"/>
    <w:rsid w:val="00D12B26"/>
    <w:rsid w:val="00D12B3E"/>
    <w:rsid w:val="00D12B7F"/>
    <w:rsid w:val="00D12EEB"/>
    <w:rsid w:val="00D12F1E"/>
    <w:rsid w:val="00D13187"/>
    <w:rsid w:val="00D131AB"/>
    <w:rsid w:val="00D134FE"/>
    <w:rsid w:val="00D1351A"/>
    <w:rsid w:val="00D13612"/>
    <w:rsid w:val="00D136B9"/>
    <w:rsid w:val="00D1381F"/>
    <w:rsid w:val="00D1396B"/>
    <w:rsid w:val="00D13D29"/>
    <w:rsid w:val="00D140EE"/>
    <w:rsid w:val="00D14544"/>
    <w:rsid w:val="00D1482B"/>
    <w:rsid w:val="00D14A45"/>
    <w:rsid w:val="00D14B9D"/>
    <w:rsid w:val="00D14C7A"/>
    <w:rsid w:val="00D14CA7"/>
    <w:rsid w:val="00D14D4A"/>
    <w:rsid w:val="00D14D89"/>
    <w:rsid w:val="00D14DBF"/>
    <w:rsid w:val="00D14F0D"/>
    <w:rsid w:val="00D15082"/>
    <w:rsid w:val="00D15248"/>
    <w:rsid w:val="00D157AF"/>
    <w:rsid w:val="00D1582B"/>
    <w:rsid w:val="00D15AB3"/>
    <w:rsid w:val="00D15B11"/>
    <w:rsid w:val="00D15B8F"/>
    <w:rsid w:val="00D15C21"/>
    <w:rsid w:val="00D15D85"/>
    <w:rsid w:val="00D166FD"/>
    <w:rsid w:val="00D1687E"/>
    <w:rsid w:val="00D1693F"/>
    <w:rsid w:val="00D16A46"/>
    <w:rsid w:val="00D16B59"/>
    <w:rsid w:val="00D16F5B"/>
    <w:rsid w:val="00D1723A"/>
    <w:rsid w:val="00D17469"/>
    <w:rsid w:val="00D174E8"/>
    <w:rsid w:val="00D17506"/>
    <w:rsid w:val="00D1750E"/>
    <w:rsid w:val="00D17671"/>
    <w:rsid w:val="00D17882"/>
    <w:rsid w:val="00D17A6B"/>
    <w:rsid w:val="00D17CFD"/>
    <w:rsid w:val="00D17F6A"/>
    <w:rsid w:val="00D20190"/>
    <w:rsid w:val="00D208D1"/>
    <w:rsid w:val="00D20A83"/>
    <w:rsid w:val="00D20DE7"/>
    <w:rsid w:val="00D20E9C"/>
    <w:rsid w:val="00D211AE"/>
    <w:rsid w:val="00D21351"/>
    <w:rsid w:val="00D21392"/>
    <w:rsid w:val="00D213C6"/>
    <w:rsid w:val="00D216B8"/>
    <w:rsid w:val="00D217DF"/>
    <w:rsid w:val="00D2200B"/>
    <w:rsid w:val="00D221CC"/>
    <w:rsid w:val="00D22613"/>
    <w:rsid w:val="00D22650"/>
    <w:rsid w:val="00D2274D"/>
    <w:rsid w:val="00D2279C"/>
    <w:rsid w:val="00D228AD"/>
    <w:rsid w:val="00D228E0"/>
    <w:rsid w:val="00D22975"/>
    <w:rsid w:val="00D229FB"/>
    <w:rsid w:val="00D22A97"/>
    <w:rsid w:val="00D22F38"/>
    <w:rsid w:val="00D22F85"/>
    <w:rsid w:val="00D23002"/>
    <w:rsid w:val="00D23163"/>
    <w:rsid w:val="00D23216"/>
    <w:rsid w:val="00D23465"/>
    <w:rsid w:val="00D23636"/>
    <w:rsid w:val="00D236CB"/>
    <w:rsid w:val="00D23862"/>
    <w:rsid w:val="00D23B43"/>
    <w:rsid w:val="00D24356"/>
    <w:rsid w:val="00D248F6"/>
    <w:rsid w:val="00D24A6D"/>
    <w:rsid w:val="00D24B2E"/>
    <w:rsid w:val="00D24C5C"/>
    <w:rsid w:val="00D25092"/>
    <w:rsid w:val="00D25E00"/>
    <w:rsid w:val="00D26040"/>
    <w:rsid w:val="00D2661A"/>
    <w:rsid w:val="00D26645"/>
    <w:rsid w:val="00D26A63"/>
    <w:rsid w:val="00D26CF9"/>
    <w:rsid w:val="00D26E43"/>
    <w:rsid w:val="00D273C8"/>
    <w:rsid w:val="00D27439"/>
    <w:rsid w:val="00D27463"/>
    <w:rsid w:val="00D274B7"/>
    <w:rsid w:val="00D277C4"/>
    <w:rsid w:val="00D2785E"/>
    <w:rsid w:val="00D27B78"/>
    <w:rsid w:val="00D27C6D"/>
    <w:rsid w:val="00D3024D"/>
    <w:rsid w:val="00D30339"/>
    <w:rsid w:val="00D30497"/>
    <w:rsid w:val="00D305A9"/>
    <w:rsid w:val="00D305C6"/>
    <w:rsid w:val="00D305F8"/>
    <w:rsid w:val="00D3060C"/>
    <w:rsid w:val="00D30639"/>
    <w:rsid w:val="00D3066D"/>
    <w:rsid w:val="00D30677"/>
    <w:rsid w:val="00D30930"/>
    <w:rsid w:val="00D309F9"/>
    <w:rsid w:val="00D30EA9"/>
    <w:rsid w:val="00D30F20"/>
    <w:rsid w:val="00D31057"/>
    <w:rsid w:val="00D310DB"/>
    <w:rsid w:val="00D3110C"/>
    <w:rsid w:val="00D3115F"/>
    <w:rsid w:val="00D311C6"/>
    <w:rsid w:val="00D311DF"/>
    <w:rsid w:val="00D3121C"/>
    <w:rsid w:val="00D3158F"/>
    <w:rsid w:val="00D3165A"/>
    <w:rsid w:val="00D316E2"/>
    <w:rsid w:val="00D31832"/>
    <w:rsid w:val="00D318E7"/>
    <w:rsid w:val="00D31EA0"/>
    <w:rsid w:val="00D31F88"/>
    <w:rsid w:val="00D3203F"/>
    <w:rsid w:val="00D323DF"/>
    <w:rsid w:val="00D324B9"/>
    <w:rsid w:val="00D325D1"/>
    <w:rsid w:val="00D3275F"/>
    <w:rsid w:val="00D3278B"/>
    <w:rsid w:val="00D330F6"/>
    <w:rsid w:val="00D33123"/>
    <w:rsid w:val="00D3341F"/>
    <w:rsid w:val="00D3368E"/>
    <w:rsid w:val="00D336D7"/>
    <w:rsid w:val="00D33748"/>
    <w:rsid w:val="00D338C6"/>
    <w:rsid w:val="00D33B28"/>
    <w:rsid w:val="00D33B54"/>
    <w:rsid w:val="00D33BE4"/>
    <w:rsid w:val="00D33CCA"/>
    <w:rsid w:val="00D343DF"/>
    <w:rsid w:val="00D343F6"/>
    <w:rsid w:val="00D345B9"/>
    <w:rsid w:val="00D346D1"/>
    <w:rsid w:val="00D34728"/>
    <w:rsid w:val="00D34876"/>
    <w:rsid w:val="00D34913"/>
    <w:rsid w:val="00D34ACA"/>
    <w:rsid w:val="00D34B4C"/>
    <w:rsid w:val="00D34C1B"/>
    <w:rsid w:val="00D34CE5"/>
    <w:rsid w:val="00D34F9F"/>
    <w:rsid w:val="00D3535A"/>
    <w:rsid w:val="00D354B2"/>
    <w:rsid w:val="00D356AB"/>
    <w:rsid w:val="00D35881"/>
    <w:rsid w:val="00D35AA3"/>
    <w:rsid w:val="00D35CF0"/>
    <w:rsid w:val="00D35DF6"/>
    <w:rsid w:val="00D36130"/>
    <w:rsid w:val="00D36506"/>
    <w:rsid w:val="00D366B0"/>
    <w:rsid w:val="00D36893"/>
    <w:rsid w:val="00D3694C"/>
    <w:rsid w:val="00D36B0D"/>
    <w:rsid w:val="00D36B47"/>
    <w:rsid w:val="00D36C93"/>
    <w:rsid w:val="00D36E9D"/>
    <w:rsid w:val="00D37232"/>
    <w:rsid w:val="00D37235"/>
    <w:rsid w:val="00D374E8"/>
    <w:rsid w:val="00D3750E"/>
    <w:rsid w:val="00D37607"/>
    <w:rsid w:val="00D37611"/>
    <w:rsid w:val="00D37D74"/>
    <w:rsid w:val="00D37DD8"/>
    <w:rsid w:val="00D40196"/>
    <w:rsid w:val="00D401F2"/>
    <w:rsid w:val="00D40259"/>
    <w:rsid w:val="00D4044E"/>
    <w:rsid w:val="00D4045C"/>
    <w:rsid w:val="00D405AB"/>
    <w:rsid w:val="00D407F3"/>
    <w:rsid w:val="00D40805"/>
    <w:rsid w:val="00D40860"/>
    <w:rsid w:val="00D40BEB"/>
    <w:rsid w:val="00D410A0"/>
    <w:rsid w:val="00D41640"/>
    <w:rsid w:val="00D417C3"/>
    <w:rsid w:val="00D41A75"/>
    <w:rsid w:val="00D41D10"/>
    <w:rsid w:val="00D41D86"/>
    <w:rsid w:val="00D42305"/>
    <w:rsid w:val="00D4252F"/>
    <w:rsid w:val="00D4255A"/>
    <w:rsid w:val="00D42561"/>
    <w:rsid w:val="00D428B7"/>
    <w:rsid w:val="00D4298C"/>
    <w:rsid w:val="00D429D3"/>
    <w:rsid w:val="00D42A64"/>
    <w:rsid w:val="00D42D48"/>
    <w:rsid w:val="00D432E8"/>
    <w:rsid w:val="00D433D9"/>
    <w:rsid w:val="00D43518"/>
    <w:rsid w:val="00D4362F"/>
    <w:rsid w:val="00D43756"/>
    <w:rsid w:val="00D438D2"/>
    <w:rsid w:val="00D439C6"/>
    <w:rsid w:val="00D43A7B"/>
    <w:rsid w:val="00D43C4F"/>
    <w:rsid w:val="00D43CFC"/>
    <w:rsid w:val="00D43E19"/>
    <w:rsid w:val="00D43EDC"/>
    <w:rsid w:val="00D44093"/>
    <w:rsid w:val="00D44612"/>
    <w:rsid w:val="00D44C2E"/>
    <w:rsid w:val="00D44CCB"/>
    <w:rsid w:val="00D450DD"/>
    <w:rsid w:val="00D450F5"/>
    <w:rsid w:val="00D455AF"/>
    <w:rsid w:val="00D456D4"/>
    <w:rsid w:val="00D45867"/>
    <w:rsid w:val="00D45E31"/>
    <w:rsid w:val="00D45F03"/>
    <w:rsid w:val="00D45FD4"/>
    <w:rsid w:val="00D45FDF"/>
    <w:rsid w:val="00D4616F"/>
    <w:rsid w:val="00D46252"/>
    <w:rsid w:val="00D464EC"/>
    <w:rsid w:val="00D4679A"/>
    <w:rsid w:val="00D468FE"/>
    <w:rsid w:val="00D46B0B"/>
    <w:rsid w:val="00D46B39"/>
    <w:rsid w:val="00D46F60"/>
    <w:rsid w:val="00D47101"/>
    <w:rsid w:val="00D47132"/>
    <w:rsid w:val="00D47301"/>
    <w:rsid w:val="00D47305"/>
    <w:rsid w:val="00D4741D"/>
    <w:rsid w:val="00D47446"/>
    <w:rsid w:val="00D474B2"/>
    <w:rsid w:val="00D474D4"/>
    <w:rsid w:val="00D47756"/>
    <w:rsid w:val="00D477E6"/>
    <w:rsid w:val="00D478ED"/>
    <w:rsid w:val="00D4793C"/>
    <w:rsid w:val="00D47AA6"/>
    <w:rsid w:val="00D47D1A"/>
    <w:rsid w:val="00D47FC6"/>
    <w:rsid w:val="00D5052C"/>
    <w:rsid w:val="00D505C6"/>
    <w:rsid w:val="00D50762"/>
    <w:rsid w:val="00D50914"/>
    <w:rsid w:val="00D50A47"/>
    <w:rsid w:val="00D50C3D"/>
    <w:rsid w:val="00D50E6B"/>
    <w:rsid w:val="00D50F21"/>
    <w:rsid w:val="00D5117F"/>
    <w:rsid w:val="00D51340"/>
    <w:rsid w:val="00D51439"/>
    <w:rsid w:val="00D51512"/>
    <w:rsid w:val="00D51620"/>
    <w:rsid w:val="00D51653"/>
    <w:rsid w:val="00D51683"/>
    <w:rsid w:val="00D516DF"/>
    <w:rsid w:val="00D518BD"/>
    <w:rsid w:val="00D51AC1"/>
    <w:rsid w:val="00D51B04"/>
    <w:rsid w:val="00D51B18"/>
    <w:rsid w:val="00D52119"/>
    <w:rsid w:val="00D522B6"/>
    <w:rsid w:val="00D522F0"/>
    <w:rsid w:val="00D5242B"/>
    <w:rsid w:val="00D52784"/>
    <w:rsid w:val="00D52851"/>
    <w:rsid w:val="00D52A71"/>
    <w:rsid w:val="00D52B44"/>
    <w:rsid w:val="00D52D56"/>
    <w:rsid w:val="00D533CF"/>
    <w:rsid w:val="00D53404"/>
    <w:rsid w:val="00D539D3"/>
    <w:rsid w:val="00D53A38"/>
    <w:rsid w:val="00D53A9D"/>
    <w:rsid w:val="00D53C41"/>
    <w:rsid w:val="00D53CD9"/>
    <w:rsid w:val="00D53D73"/>
    <w:rsid w:val="00D53E37"/>
    <w:rsid w:val="00D53E67"/>
    <w:rsid w:val="00D54408"/>
    <w:rsid w:val="00D54470"/>
    <w:rsid w:val="00D544CB"/>
    <w:rsid w:val="00D54698"/>
    <w:rsid w:val="00D548B5"/>
    <w:rsid w:val="00D54FB4"/>
    <w:rsid w:val="00D55190"/>
    <w:rsid w:val="00D55477"/>
    <w:rsid w:val="00D55845"/>
    <w:rsid w:val="00D559F1"/>
    <w:rsid w:val="00D55AEE"/>
    <w:rsid w:val="00D55BD6"/>
    <w:rsid w:val="00D560A0"/>
    <w:rsid w:val="00D561B3"/>
    <w:rsid w:val="00D562C3"/>
    <w:rsid w:val="00D563CC"/>
    <w:rsid w:val="00D56770"/>
    <w:rsid w:val="00D56DB7"/>
    <w:rsid w:val="00D56F20"/>
    <w:rsid w:val="00D56FAF"/>
    <w:rsid w:val="00D5704F"/>
    <w:rsid w:val="00D57244"/>
    <w:rsid w:val="00D572A3"/>
    <w:rsid w:val="00D5743A"/>
    <w:rsid w:val="00D574B6"/>
    <w:rsid w:val="00D57756"/>
    <w:rsid w:val="00D57961"/>
    <w:rsid w:val="00D579DC"/>
    <w:rsid w:val="00D57A66"/>
    <w:rsid w:val="00D57D1A"/>
    <w:rsid w:val="00D57EAE"/>
    <w:rsid w:val="00D60025"/>
    <w:rsid w:val="00D6002D"/>
    <w:rsid w:val="00D6009C"/>
    <w:rsid w:val="00D600F7"/>
    <w:rsid w:val="00D60135"/>
    <w:rsid w:val="00D60208"/>
    <w:rsid w:val="00D6072B"/>
    <w:rsid w:val="00D6090E"/>
    <w:rsid w:val="00D60981"/>
    <w:rsid w:val="00D60A40"/>
    <w:rsid w:val="00D60B19"/>
    <w:rsid w:val="00D60B71"/>
    <w:rsid w:val="00D60DFC"/>
    <w:rsid w:val="00D60ECD"/>
    <w:rsid w:val="00D60ECE"/>
    <w:rsid w:val="00D60F89"/>
    <w:rsid w:val="00D610A7"/>
    <w:rsid w:val="00D61723"/>
    <w:rsid w:val="00D61868"/>
    <w:rsid w:val="00D61980"/>
    <w:rsid w:val="00D61AEA"/>
    <w:rsid w:val="00D61DD1"/>
    <w:rsid w:val="00D61E2C"/>
    <w:rsid w:val="00D61E97"/>
    <w:rsid w:val="00D62082"/>
    <w:rsid w:val="00D62138"/>
    <w:rsid w:val="00D6213D"/>
    <w:rsid w:val="00D62207"/>
    <w:rsid w:val="00D62566"/>
    <w:rsid w:val="00D625D9"/>
    <w:rsid w:val="00D62922"/>
    <w:rsid w:val="00D62ABF"/>
    <w:rsid w:val="00D62B07"/>
    <w:rsid w:val="00D632BB"/>
    <w:rsid w:val="00D63303"/>
    <w:rsid w:val="00D63524"/>
    <w:rsid w:val="00D63906"/>
    <w:rsid w:val="00D63984"/>
    <w:rsid w:val="00D63A1C"/>
    <w:rsid w:val="00D63C75"/>
    <w:rsid w:val="00D640B5"/>
    <w:rsid w:val="00D64212"/>
    <w:rsid w:val="00D6431D"/>
    <w:rsid w:val="00D6454A"/>
    <w:rsid w:val="00D647B7"/>
    <w:rsid w:val="00D647B9"/>
    <w:rsid w:val="00D64904"/>
    <w:rsid w:val="00D64DC7"/>
    <w:rsid w:val="00D64DED"/>
    <w:rsid w:val="00D64E04"/>
    <w:rsid w:val="00D64F95"/>
    <w:rsid w:val="00D64FE1"/>
    <w:rsid w:val="00D6500D"/>
    <w:rsid w:val="00D6531C"/>
    <w:rsid w:val="00D655AF"/>
    <w:rsid w:val="00D655CD"/>
    <w:rsid w:val="00D656BF"/>
    <w:rsid w:val="00D65E8F"/>
    <w:rsid w:val="00D6620D"/>
    <w:rsid w:val="00D66267"/>
    <w:rsid w:val="00D66677"/>
    <w:rsid w:val="00D667F7"/>
    <w:rsid w:val="00D66957"/>
    <w:rsid w:val="00D66DCB"/>
    <w:rsid w:val="00D67103"/>
    <w:rsid w:val="00D6717E"/>
    <w:rsid w:val="00D67186"/>
    <w:rsid w:val="00D674A9"/>
    <w:rsid w:val="00D674B0"/>
    <w:rsid w:val="00D679BD"/>
    <w:rsid w:val="00D67A3B"/>
    <w:rsid w:val="00D67E2D"/>
    <w:rsid w:val="00D67F1F"/>
    <w:rsid w:val="00D67F83"/>
    <w:rsid w:val="00D70075"/>
    <w:rsid w:val="00D70170"/>
    <w:rsid w:val="00D7051B"/>
    <w:rsid w:val="00D7063F"/>
    <w:rsid w:val="00D70712"/>
    <w:rsid w:val="00D709F1"/>
    <w:rsid w:val="00D70B55"/>
    <w:rsid w:val="00D710DC"/>
    <w:rsid w:val="00D7124B"/>
    <w:rsid w:val="00D7126B"/>
    <w:rsid w:val="00D7134B"/>
    <w:rsid w:val="00D7178B"/>
    <w:rsid w:val="00D71A2A"/>
    <w:rsid w:val="00D71A2F"/>
    <w:rsid w:val="00D71A53"/>
    <w:rsid w:val="00D71B49"/>
    <w:rsid w:val="00D71EAA"/>
    <w:rsid w:val="00D71F22"/>
    <w:rsid w:val="00D71FCE"/>
    <w:rsid w:val="00D721E0"/>
    <w:rsid w:val="00D7249D"/>
    <w:rsid w:val="00D72902"/>
    <w:rsid w:val="00D729AA"/>
    <w:rsid w:val="00D72B0A"/>
    <w:rsid w:val="00D72EDB"/>
    <w:rsid w:val="00D73187"/>
    <w:rsid w:val="00D731AF"/>
    <w:rsid w:val="00D733FF"/>
    <w:rsid w:val="00D73644"/>
    <w:rsid w:val="00D73695"/>
    <w:rsid w:val="00D7391F"/>
    <w:rsid w:val="00D73C2B"/>
    <w:rsid w:val="00D74133"/>
    <w:rsid w:val="00D7420D"/>
    <w:rsid w:val="00D742AB"/>
    <w:rsid w:val="00D747C5"/>
    <w:rsid w:val="00D749F0"/>
    <w:rsid w:val="00D75081"/>
    <w:rsid w:val="00D751CC"/>
    <w:rsid w:val="00D75330"/>
    <w:rsid w:val="00D753CE"/>
    <w:rsid w:val="00D757BF"/>
    <w:rsid w:val="00D7580F"/>
    <w:rsid w:val="00D759C1"/>
    <w:rsid w:val="00D75B09"/>
    <w:rsid w:val="00D75B22"/>
    <w:rsid w:val="00D75BFA"/>
    <w:rsid w:val="00D75CDD"/>
    <w:rsid w:val="00D75E69"/>
    <w:rsid w:val="00D760BC"/>
    <w:rsid w:val="00D7648F"/>
    <w:rsid w:val="00D764E7"/>
    <w:rsid w:val="00D768D5"/>
    <w:rsid w:val="00D76A8C"/>
    <w:rsid w:val="00D76AC3"/>
    <w:rsid w:val="00D76F28"/>
    <w:rsid w:val="00D76F65"/>
    <w:rsid w:val="00D775D4"/>
    <w:rsid w:val="00D776C6"/>
    <w:rsid w:val="00D7772A"/>
    <w:rsid w:val="00D77817"/>
    <w:rsid w:val="00D77B9D"/>
    <w:rsid w:val="00D77CEF"/>
    <w:rsid w:val="00D77DC4"/>
    <w:rsid w:val="00D77EBC"/>
    <w:rsid w:val="00D77FA8"/>
    <w:rsid w:val="00D804E6"/>
    <w:rsid w:val="00D8055E"/>
    <w:rsid w:val="00D8071C"/>
    <w:rsid w:val="00D80844"/>
    <w:rsid w:val="00D80A41"/>
    <w:rsid w:val="00D80E13"/>
    <w:rsid w:val="00D80E82"/>
    <w:rsid w:val="00D80EB2"/>
    <w:rsid w:val="00D80FE2"/>
    <w:rsid w:val="00D8102E"/>
    <w:rsid w:val="00D812C0"/>
    <w:rsid w:val="00D81417"/>
    <w:rsid w:val="00D81471"/>
    <w:rsid w:val="00D815A3"/>
    <w:rsid w:val="00D8179B"/>
    <w:rsid w:val="00D81930"/>
    <w:rsid w:val="00D819A4"/>
    <w:rsid w:val="00D81B7B"/>
    <w:rsid w:val="00D81B81"/>
    <w:rsid w:val="00D81CAB"/>
    <w:rsid w:val="00D81CC6"/>
    <w:rsid w:val="00D81E09"/>
    <w:rsid w:val="00D82387"/>
    <w:rsid w:val="00D8264D"/>
    <w:rsid w:val="00D827E0"/>
    <w:rsid w:val="00D82DAE"/>
    <w:rsid w:val="00D8306B"/>
    <w:rsid w:val="00D83391"/>
    <w:rsid w:val="00D833CC"/>
    <w:rsid w:val="00D834AD"/>
    <w:rsid w:val="00D83536"/>
    <w:rsid w:val="00D835D6"/>
    <w:rsid w:val="00D838EF"/>
    <w:rsid w:val="00D83AD6"/>
    <w:rsid w:val="00D83B47"/>
    <w:rsid w:val="00D83B99"/>
    <w:rsid w:val="00D83CDE"/>
    <w:rsid w:val="00D8412A"/>
    <w:rsid w:val="00D84407"/>
    <w:rsid w:val="00D8455A"/>
    <w:rsid w:val="00D845FB"/>
    <w:rsid w:val="00D84804"/>
    <w:rsid w:val="00D84A81"/>
    <w:rsid w:val="00D84D3E"/>
    <w:rsid w:val="00D84F2E"/>
    <w:rsid w:val="00D850A9"/>
    <w:rsid w:val="00D851F0"/>
    <w:rsid w:val="00D8528B"/>
    <w:rsid w:val="00D8536D"/>
    <w:rsid w:val="00D85808"/>
    <w:rsid w:val="00D8583A"/>
    <w:rsid w:val="00D858AE"/>
    <w:rsid w:val="00D85951"/>
    <w:rsid w:val="00D85984"/>
    <w:rsid w:val="00D85A38"/>
    <w:rsid w:val="00D85A3E"/>
    <w:rsid w:val="00D85E5A"/>
    <w:rsid w:val="00D85E93"/>
    <w:rsid w:val="00D86017"/>
    <w:rsid w:val="00D8631C"/>
    <w:rsid w:val="00D86860"/>
    <w:rsid w:val="00D86893"/>
    <w:rsid w:val="00D8698D"/>
    <w:rsid w:val="00D869E1"/>
    <w:rsid w:val="00D86ADA"/>
    <w:rsid w:val="00D86B95"/>
    <w:rsid w:val="00D86D99"/>
    <w:rsid w:val="00D86EE8"/>
    <w:rsid w:val="00D8702E"/>
    <w:rsid w:val="00D87198"/>
    <w:rsid w:val="00D87241"/>
    <w:rsid w:val="00D87316"/>
    <w:rsid w:val="00D87416"/>
    <w:rsid w:val="00D8744C"/>
    <w:rsid w:val="00D87471"/>
    <w:rsid w:val="00D87476"/>
    <w:rsid w:val="00D87613"/>
    <w:rsid w:val="00D879F6"/>
    <w:rsid w:val="00D87FD9"/>
    <w:rsid w:val="00D9047C"/>
    <w:rsid w:val="00D90685"/>
    <w:rsid w:val="00D908BC"/>
    <w:rsid w:val="00D90A55"/>
    <w:rsid w:val="00D90B16"/>
    <w:rsid w:val="00D90D8C"/>
    <w:rsid w:val="00D90FD3"/>
    <w:rsid w:val="00D91023"/>
    <w:rsid w:val="00D91244"/>
    <w:rsid w:val="00D91260"/>
    <w:rsid w:val="00D913A6"/>
    <w:rsid w:val="00D913CD"/>
    <w:rsid w:val="00D917EF"/>
    <w:rsid w:val="00D91808"/>
    <w:rsid w:val="00D919A9"/>
    <w:rsid w:val="00D91A6F"/>
    <w:rsid w:val="00D91B82"/>
    <w:rsid w:val="00D91DB2"/>
    <w:rsid w:val="00D923DC"/>
    <w:rsid w:val="00D92633"/>
    <w:rsid w:val="00D926A0"/>
    <w:rsid w:val="00D92A69"/>
    <w:rsid w:val="00D92FDC"/>
    <w:rsid w:val="00D93155"/>
    <w:rsid w:val="00D934F1"/>
    <w:rsid w:val="00D936A0"/>
    <w:rsid w:val="00D93861"/>
    <w:rsid w:val="00D939F9"/>
    <w:rsid w:val="00D93B99"/>
    <w:rsid w:val="00D94156"/>
    <w:rsid w:val="00D94173"/>
    <w:rsid w:val="00D9417A"/>
    <w:rsid w:val="00D944E3"/>
    <w:rsid w:val="00D94714"/>
    <w:rsid w:val="00D94735"/>
    <w:rsid w:val="00D94763"/>
    <w:rsid w:val="00D947B0"/>
    <w:rsid w:val="00D94A63"/>
    <w:rsid w:val="00D94E23"/>
    <w:rsid w:val="00D9503F"/>
    <w:rsid w:val="00D9579D"/>
    <w:rsid w:val="00D959E9"/>
    <w:rsid w:val="00D95A8D"/>
    <w:rsid w:val="00D95B01"/>
    <w:rsid w:val="00D95D53"/>
    <w:rsid w:val="00D95DC2"/>
    <w:rsid w:val="00D95E38"/>
    <w:rsid w:val="00D96036"/>
    <w:rsid w:val="00D9607C"/>
    <w:rsid w:val="00D960E6"/>
    <w:rsid w:val="00D961A7"/>
    <w:rsid w:val="00D96702"/>
    <w:rsid w:val="00D96892"/>
    <w:rsid w:val="00D969B2"/>
    <w:rsid w:val="00D97181"/>
    <w:rsid w:val="00D9750E"/>
    <w:rsid w:val="00D97568"/>
    <w:rsid w:val="00D97642"/>
    <w:rsid w:val="00D9765B"/>
    <w:rsid w:val="00D977D9"/>
    <w:rsid w:val="00D979C4"/>
    <w:rsid w:val="00D97A28"/>
    <w:rsid w:val="00D97C13"/>
    <w:rsid w:val="00D97D69"/>
    <w:rsid w:val="00D97E32"/>
    <w:rsid w:val="00D97E72"/>
    <w:rsid w:val="00DA018A"/>
    <w:rsid w:val="00DA0416"/>
    <w:rsid w:val="00DA04C9"/>
    <w:rsid w:val="00DA064E"/>
    <w:rsid w:val="00DA0931"/>
    <w:rsid w:val="00DA0B4E"/>
    <w:rsid w:val="00DA0B6F"/>
    <w:rsid w:val="00DA0DEB"/>
    <w:rsid w:val="00DA1244"/>
    <w:rsid w:val="00DA1619"/>
    <w:rsid w:val="00DA1724"/>
    <w:rsid w:val="00DA1785"/>
    <w:rsid w:val="00DA180D"/>
    <w:rsid w:val="00DA1BF0"/>
    <w:rsid w:val="00DA1D03"/>
    <w:rsid w:val="00DA1E84"/>
    <w:rsid w:val="00DA1F66"/>
    <w:rsid w:val="00DA211F"/>
    <w:rsid w:val="00DA2133"/>
    <w:rsid w:val="00DA21C1"/>
    <w:rsid w:val="00DA272A"/>
    <w:rsid w:val="00DA27DC"/>
    <w:rsid w:val="00DA2A56"/>
    <w:rsid w:val="00DA2C76"/>
    <w:rsid w:val="00DA2C7D"/>
    <w:rsid w:val="00DA2CBA"/>
    <w:rsid w:val="00DA2E00"/>
    <w:rsid w:val="00DA3094"/>
    <w:rsid w:val="00DA32BB"/>
    <w:rsid w:val="00DA33B4"/>
    <w:rsid w:val="00DA33DB"/>
    <w:rsid w:val="00DA34F5"/>
    <w:rsid w:val="00DA373C"/>
    <w:rsid w:val="00DA38B1"/>
    <w:rsid w:val="00DA3A2C"/>
    <w:rsid w:val="00DA3BEB"/>
    <w:rsid w:val="00DA3C68"/>
    <w:rsid w:val="00DA4036"/>
    <w:rsid w:val="00DA4105"/>
    <w:rsid w:val="00DA41C1"/>
    <w:rsid w:val="00DA4380"/>
    <w:rsid w:val="00DA44E6"/>
    <w:rsid w:val="00DA462B"/>
    <w:rsid w:val="00DA4726"/>
    <w:rsid w:val="00DA4B83"/>
    <w:rsid w:val="00DA4D23"/>
    <w:rsid w:val="00DA4F50"/>
    <w:rsid w:val="00DA508E"/>
    <w:rsid w:val="00DA5447"/>
    <w:rsid w:val="00DA54B9"/>
    <w:rsid w:val="00DA5849"/>
    <w:rsid w:val="00DA5A36"/>
    <w:rsid w:val="00DA5CAD"/>
    <w:rsid w:val="00DA5CD0"/>
    <w:rsid w:val="00DA5F39"/>
    <w:rsid w:val="00DA6093"/>
    <w:rsid w:val="00DA6149"/>
    <w:rsid w:val="00DA6253"/>
    <w:rsid w:val="00DA6679"/>
    <w:rsid w:val="00DA6C9E"/>
    <w:rsid w:val="00DA6D90"/>
    <w:rsid w:val="00DA7319"/>
    <w:rsid w:val="00DA745D"/>
    <w:rsid w:val="00DA74BF"/>
    <w:rsid w:val="00DA7867"/>
    <w:rsid w:val="00DA7935"/>
    <w:rsid w:val="00DA7AB0"/>
    <w:rsid w:val="00DA7E26"/>
    <w:rsid w:val="00DB0258"/>
    <w:rsid w:val="00DB0581"/>
    <w:rsid w:val="00DB060A"/>
    <w:rsid w:val="00DB0669"/>
    <w:rsid w:val="00DB0722"/>
    <w:rsid w:val="00DB094B"/>
    <w:rsid w:val="00DB0A01"/>
    <w:rsid w:val="00DB0BBA"/>
    <w:rsid w:val="00DB0D3F"/>
    <w:rsid w:val="00DB0EB0"/>
    <w:rsid w:val="00DB1051"/>
    <w:rsid w:val="00DB116D"/>
    <w:rsid w:val="00DB11EB"/>
    <w:rsid w:val="00DB1222"/>
    <w:rsid w:val="00DB16A7"/>
    <w:rsid w:val="00DB1792"/>
    <w:rsid w:val="00DB18A3"/>
    <w:rsid w:val="00DB1AE9"/>
    <w:rsid w:val="00DB1C15"/>
    <w:rsid w:val="00DB1E4C"/>
    <w:rsid w:val="00DB1E74"/>
    <w:rsid w:val="00DB2049"/>
    <w:rsid w:val="00DB21FB"/>
    <w:rsid w:val="00DB233A"/>
    <w:rsid w:val="00DB2812"/>
    <w:rsid w:val="00DB2BC1"/>
    <w:rsid w:val="00DB2DAB"/>
    <w:rsid w:val="00DB2EBF"/>
    <w:rsid w:val="00DB3037"/>
    <w:rsid w:val="00DB30E9"/>
    <w:rsid w:val="00DB3194"/>
    <w:rsid w:val="00DB3262"/>
    <w:rsid w:val="00DB34FA"/>
    <w:rsid w:val="00DB3B02"/>
    <w:rsid w:val="00DB3BBE"/>
    <w:rsid w:val="00DB3CC4"/>
    <w:rsid w:val="00DB3D1C"/>
    <w:rsid w:val="00DB3E22"/>
    <w:rsid w:val="00DB3E37"/>
    <w:rsid w:val="00DB3FF5"/>
    <w:rsid w:val="00DB409F"/>
    <w:rsid w:val="00DB4365"/>
    <w:rsid w:val="00DB4767"/>
    <w:rsid w:val="00DB4794"/>
    <w:rsid w:val="00DB4A46"/>
    <w:rsid w:val="00DB4BB8"/>
    <w:rsid w:val="00DB4D71"/>
    <w:rsid w:val="00DB4E02"/>
    <w:rsid w:val="00DB4FD0"/>
    <w:rsid w:val="00DB53D2"/>
    <w:rsid w:val="00DB53F3"/>
    <w:rsid w:val="00DB5871"/>
    <w:rsid w:val="00DB5950"/>
    <w:rsid w:val="00DB5A54"/>
    <w:rsid w:val="00DB5D28"/>
    <w:rsid w:val="00DB5E8F"/>
    <w:rsid w:val="00DB5F14"/>
    <w:rsid w:val="00DB6321"/>
    <w:rsid w:val="00DB63E7"/>
    <w:rsid w:val="00DB6838"/>
    <w:rsid w:val="00DB68EA"/>
    <w:rsid w:val="00DB68F5"/>
    <w:rsid w:val="00DB6981"/>
    <w:rsid w:val="00DB6CBB"/>
    <w:rsid w:val="00DB6F03"/>
    <w:rsid w:val="00DB6F6F"/>
    <w:rsid w:val="00DB7274"/>
    <w:rsid w:val="00DB7334"/>
    <w:rsid w:val="00DB748D"/>
    <w:rsid w:val="00DB775C"/>
    <w:rsid w:val="00DB78C2"/>
    <w:rsid w:val="00DB7ACB"/>
    <w:rsid w:val="00DB7C27"/>
    <w:rsid w:val="00DB7C78"/>
    <w:rsid w:val="00DB7D56"/>
    <w:rsid w:val="00DB7E48"/>
    <w:rsid w:val="00DB7E55"/>
    <w:rsid w:val="00DC0040"/>
    <w:rsid w:val="00DC00D3"/>
    <w:rsid w:val="00DC0154"/>
    <w:rsid w:val="00DC01C8"/>
    <w:rsid w:val="00DC0358"/>
    <w:rsid w:val="00DC05C2"/>
    <w:rsid w:val="00DC094D"/>
    <w:rsid w:val="00DC0D84"/>
    <w:rsid w:val="00DC111B"/>
    <w:rsid w:val="00DC1280"/>
    <w:rsid w:val="00DC13A8"/>
    <w:rsid w:val="00DC13FD"/>
    <w:rsid w:val="00DC1A1A"/>
    <w:rsid w:val="00DC1C72"/>
    <w:rsid w:val="00DC2092"/>
    <w:rsid w:val="00DC2123"/>
    <w:rsid w:val="00DC2131"/>
    <w:rsid w:val="00DC23C2"/>
    <w:rsid w:val="00DC2580"/>
    <w:rsid w:val="00DC278C"/>
    <w:rsid w:val="00DC27DC"/>
    <w:rsid w:val="00DC2D0D"/>
    <w:rsid w:val="00DC2E1B"/>
    <w:rsid w:val="00DC2EEE"/>
    <w:rsid w:val="00DC2F87"/>
    <w:rsid w:val="00DC2FA4"/>
    <w:rsid w:val="00DC30DB"/>
    <w:rsid w:val="00DC331D"/>
    <w:rsid w:val="00DC35AE"/>
    <w:rsid w:val="00DC3682"/>
    <w:rsid w:val="00DC3780"/>
    <w:rsid w:val="00DC3787"/>
    <w:rsid w:val="00DC380C"/>
    <w:rsid w:val="00DC39AD"/>
    <w:rsid w:val="00DC39E0"/>
    <w:rsid w:val="00DC3BE9"/>
    <w:rsid w:val="00DC3D5B"/>
    <w:rsid w:val="00DC3EC5"/>
    <w:rsid w:val="00DC3F6B"/>
    <w:rsid w:val="00DC4113"/>
    <w:rsid w:val="00DC4156"/>
    <w:rsid w:val="00DC464F"/>
    <w:rsid w:val="00DC4923"/>
    <w:rsid w:val="00DC4B1D"/>
    <w:rsid w:val="00DC4C36"/>
    <w:rsid w:val="00DC4C8D"/>
    <w:rsid w:val="00DC4C9B"/>
    <w:rsid w:val="00DC4CF1"/>
    <w:rsid w:val="00DC4DFD"/>
    <w:rsid w:val="00DC543E"/>
    <w:rsid w:val="00DC55DA"/>
    <w:rsid w:val="00DC5887"/>
    <w:rsid w:val="00DC5913"/>
    <w:rsid w:val="00DC5AE7"/>
    <w:rsid w:val="00DC5CF1"/>
    <w:rsid w:val="00DC5DC2"/>
    <w:rsid w:val="00DC5F5F"/>
    <w:rsid w:val="00DC6076"/>
    <w:rsid w:val="00DC60BD"/>
    <w:rsid w:val="00DC62A4"/>
    <w:rsid w:val="00DC63CE"/>
    <w:rsid w:val="00DC6425"/>
    <w:rsid w:val="00DC646E"/>
    <w:rsid w:val="00DC6622"/>
    <w:rsid w:val="00DC67FD"/>
    <w:rsid w:val="00DC6B23"/>
    <w:rsid w:val="00DC6B54"/>
    <w:rsid w:val="00DC6B5E"/>
    <w:rsid w:val="00DC6BB0"/>
    <w:rsid w:val="00DC6E46"/>
    <w:rsid w:val="00DC6E7F"/>
    <w:rsid w:val="00DC6F7F"/>
    <w:rsid w:val="00DC7104"/>
    <w:rsid w:val="00DC716A"/>
    <w:rsid w:val="00DC739C"/>
    <w:rsid w:val="00DC7508"/>
    <w:rsid w:val="00DC77C6"/>
    <w:rsid w:val="00DC7FB7"/>
    <w:rsid w:val="00DD01DF"/>
    <w:rsid w:val="00DD05FD"/>
    <w:rsid w:val="00DD0ACC"/>
    <w:rsid w:val="00DD0CF3"/>
    <w:rsid w:val="00DD0E22"/>
    <w:rsid w:val="00DD0E62"/>
    <w:rsid w:val="00DD0FB2"/>
    <w:rsid w:val="00DD129C"/>
    <w:rsid w:val="00DD1441"/>
    <w:rsid w:val="00DD147D"/>
    <w:rsid w:val="00DD16CC"/>
    <w:rsid w:val="00DD1D6D"/>
    <w:rsid w:val="00DD1ED7"/>
    <w:rsid w:val="00DD2052"/>
    <w:rsid w:val="00DD20E6"/>
    <w:rsid w:val="00DD22BB"/>
    <w:rsid w:val="00DD23AD"/>
    <w:rsid w:val="00DD23EE"/>
    <w:rsid w:val="00DD24FE"/>
    <w:rsid w:val="00DD2669"/>
    <w:rsid w:val="00DD27BE"/>
    <w:rsid w:val="00DD2A40"/>
    <w:rsid w:val="00DD2C80"/>
    <w:rsid w:val="00DD2CDA"/>
    <w:rsid w:val="00DD3038"/>
    <w:rsid w:val="00DD3172"/>
    <w:rsid w:val="00DD33AA"/>
    <w:rsid w:val="00DD348D"/>
    <w:rsid w:val="00DD34E4"/>
    <w:rsid w:val="00DD34F2"/>
    <w:rsid w:val="00DD364A"/>
    <w:rsid w:val="00DD3686"/>
    <w:rsid w:val="00DD36EA"/>
    <w:rsid w:val="00DD376E"/>
    <w:rsid w:val="00DD37BD"/>
    <w:rsid w:val="00DD3999"/>
    <w:rsid w:val="00DD3AD3"/>
    <w:rsid w:val="00DD3C17"/>
    <w:rsid w:val="00DD3D75"/>
    <w:rsid w:val="00DD4587"/>
    <w:rsid w:val="00DD480F"/>
    <w:rsid w:val="00DD4834"/>
    <w:rsid w:val="00DD499B"/>
    <w:rsid w:val="00DD49E8"/>
    <w:rsid w:val="00DD4A56"/>
    <w:rsid w:val="00DD4B25"/>
    <w:rsid w:val="00DD4D27"/>
    <w:rsid w:val="00DD4F1E"/>
    <w:rsid w:val="00DD5004"/>
    <w:rsid w:val="00DD54B7"/>
    <w:rsid w:val="00DD55AE"/>
    <w:rsid w:val="00DD570E"/>
    <w:rsid w:val="00DD5843"/>
    <w:rsid w:val="00DD5BBF"/>
    <w:rsid w:val="00DD5C13"/>
    <w:rsid w:val="00DD5C62"/>
    <w:rsid w:val="00DD5EC0"/>
    <w:rsid w:val="00DD607D"/>
    <w:rsid w:val="00DD6402"/>
    <w:rsid w:val="00DD6612"/>
    <w:rsid w:val="00DD664B"/>
    <w:rsid w:val="00DD6745"/>
    <w:rsid w:val="00DD67D2"/>
    <w:rsid w:val="00DD68BC"/>
    <w:rsid w:val="00DD6A0D"/>
    <w:rsid w:val="00DD6FC7"/>
    <w:rsid w:val="00DD706E"/>
    <w:rsid w:val="00DD71D0"/>
    <w:rsid w:val="00DD72E9"/>
    <w:rsid w:val="00DD7467"/>
    <w:rsid w:val="00DD7764"/>
    <w:rsid w:val="00DD77CF"/>
    <w:rsid w:val="00DD78A9"/>
    <w:rsid w:val="00DD7B71"/>
    <w:rsid w:val="00DD7C76"/>
    <w:rsid w:val="00DD7CA0"/>
    <w:rsid w:val="00DD7CC0"/>
    <w:rsid w:val="00DD7D9F"/>
    <w:rsid w:val="00DE019B"/>
    <w:rsid w:val="00DE071A"/>
    <w:rsid w:val="00DE08C8"/>
    <w:rsid w:val="00DE0A3D"/>
    <w:rsid w:val="00DE0A78"/>
    <w:rsid w:val="00DE0BA5"/>
    <w:rsid w:val="00DE0C5C"/>
    <w:rsid w:val="00DE1385"/>
    <w:rsid w:val="00DE13FE"/>
    <w:rsid w:val="00DE1460"/>
    <w:rsid w:val="00DE162B"/>
    <w:rsid w:val="00DE164A"/>
    <w:rsid w:val="00DE165A"/>
    <w:rsid w:val="00DE1679"/>
    <w:rsid w:val="00DE1704"/>
    <w:rsid w:val="00DE1798"/>
    <w:rsid w:val="00DE1AB5"/>
    <w:rsid w:val="00DE1FFC"/>
    <w:rsid w:val="00DE2099"/>
    <w:rsid w:val="00DE20E8"/>
    <w:rsid w:val="00DE22B0"/>
    <w:rsid w:val="00DE2305"/>
    <w:rsid w:val="00DE2428"/>
    <w:rsid w:val="00DE25C5"/>
    <w:rsid w:val="00DE26D9"/>
    <w:rsid w:val="00DE3004"/>
    <w:rsid w:val="00DE33D3"/>
    <w:rsid w:val="00DE35DC"/>
    <w:rsid w:val="00DE3926"/>
    <w:rsid w:val="00DE3936"/>
    <w:rsid w:val="00DE3967"/>
    <w:rsid w:val="00DE3AE6"/>
    <w:rsid w:val="00DE3DDB"/>
    <w:rsid w:val="00DE3DED"/>
    <w:rsid w:val="00DE3E12"/>
    <w:rsid w:val="00DE3EAB"/>
    <w:rsid w:val="00DE40D6"/>
    <w:rsid w:val="00DE4AEB"/>
    <w:rsid w:val="00DE4E53"/>
    <w:rsid w:val="00DE4EC4"/>
    <w:rsid w:val="00DE5078"/>
    <w:rsid w:val="00DE54F7"/>
    <w:rsid w:val="00DE55C3"/>
    <w:rsid w:val="00DE5B4C"/>
    <w:rsid w:val="00DE6045"/>
    <w:rsid w:val="00DE6183"/>
    <w:rsid w:val="00DE62A9"/>
    <w:rsid w:val="00DE6475"/>
    <w:rsid w:val="00DE64D7"/>
    <w:rsid w:val="00DE6D95"/>
    <w:rsid w:val="00DE6EE8"/>
    <w:rsid w:val="00DE70E2"/>
    <w:rsid w:val="00DE72BF"/>
    <w:rsid w:val="00DE7360"/>
    <w:rsid w:val="00DE79C6"/>
    <w:rsid w:val="00DE7C8B"/>
    <w:rsid w:val="00DE7D85"/>
    <w:rsid w:val="00DE7E61"/>
    <w:rsid w:val="00DF01F1"/>
    <w:rsid w:val="00DF043B"/>
    <w:rsid w:val="00DF0692"/>
    <w:rsid w:val="00DF0729"/>
    <w:rsid w:val="00DF0CA2"/>
    <w:rsid w:val="00DF0CDE"/>
    <w:rsid w:val="00DF0EC7"/>
    <w:rsid w:val="00DF0F50"/>
    <w:rsid w:val="00DF119D"/>
    <w:rsid w:val="00DF12C5"/>
    <w:rsid w:val="00DF14DE"/>
    <w:rsid w:val="00DF176E"/>
    <w:rsid w:val="00DF18EC"/>
    <w:rsid w:val="00DF19A3"/>
    <w:rsid w:val="00DF1A2C"/>
    <w:rsid w:val="00DF1FB8"/>
    <w:rsid w:val="00DF2131"/>
    <w:rsid w:val="00DF2223"/>
    <w:rsid w:val="00DF2227"/>
    <w:rsid w:val="00DF25F8"/>
    <w:rsid w:val="00DF2B5B"/>
    <w:rsid w:val="00DF2C56"/>
    <w:rsid w:val="00DF2DB5"/>
    <w:rsid w:val="00DF2E83"/>
    <w:rsid w:val="00DF30BB"/>
    <w:rsid w:val="00DF3132"/>
    <w:rsid w:val="00DF3253"/>
    <w:rsid w:val="00DF3295"/>
    <w:rsid w:val="00DF32DC"/>
    <w:rsid w:val="00DF335A"/>
    <w:rsid w:val="00DF358A"/>
    <w:rsid w:val="00DF373E"/>
    <w:rsid w:val="00DF3782"/>
    <w:rsid w:val="00DF3BFF"/>
    <w:rsid w:val="00DF3C7C"/>
    <w:rsid w:val="00DF3E10"/>
    <w:rsid w:val="00DF408F"/>
    <w:rsid w:val="00DF4195"/>
    <w:rsid w:val="00DF42B2"/>
    <w:rsid w:val="00DF45EE"/>
    <w:rsid w:val="00DF4728"/>
    <w:rsid w:val="00DF4994"/>
    <w:rsid w:val="00DF49F1"/>
    <w:rsid w:val="00DF4C51"/>
    <w:rsid w:val="00DF4D99"/>
    <w:rsid w:val="00DF505A"/>
    <w:rsid w:val="00DF51D0"/>
    <w:rsid w:val="00DF537D"/>
    <w:rsid w:val="00DF53E3"/>
    <w:rsid w:val="00DF5801"/>
    <w:rsid w:val="00DF5B9D"/>
    <w:rsid w:val="00DF5CC4"/>
    <w:rsid w:val="00DF5D69"/>
    <w:rsid w:val="00DF5E22"/>
    <w:rsid w:val="00DF5FAC"/>
    <w:rsid w:val="00DF6076"/>
    <w:rsid w:val="00DF624B"/>
    <w:rsid w:val="00DF6297"/>
    <w:rsid w:val="00DF64F1"/>
    <w:rsid w:val="00DF6559"/>
    <w:rsid w:val="00DF6583"/>
    <w:rsid w:val="00DF6598"/>
    <w:rsid w:val="00DF67CF"/>
    <w:rsid w:val="00DF6901"/>
    <w:rsid w:val="00DF6904"/>
    <w:rsid w:val="00DF69F7"/>
    <w:rsid w:val="00DF6C2D"/>
    <w:rsid w:val="00DF6D81"/>
    <w:rsid w:val="00DF6D86"/>
    <w:rsid w:val="00DF6E06"/>
    <w:rsid w:val="00DF7243"/>
    <w:rsid w:val="00DF7272"/>
    <w:rsid w:val="00DF7371"/>
    <w:rsid w:val="00DF73BB"/>
    <w:rsid w:val="00DF7439"/>
    <w:rsid w:val="00DF7561"/>
    <w:rsid w:val="00DF75A0"/>
    <w:rsid w:val="00DF76F0"/>
    <w:rsid w:val="00DF7899"/>
    <w:rsid w:val="00DF7FF3"/>
    <w:rsid w:val="00E000BD"/>
    <w:rsid w:val="00E001AD"/>
    <w:rsid w:val="00E00340"/>
    <w:rsid w:val="00E003A3"/>
    <w:rsid w:val="00E00513"/>
    <w:rsid w:val="00E0067F"/>
    <w:rsid w:val="00E007B1"/>
    <w:rsid w:val="00E0095C"/>
    <w:rsid w:val="00E00A36"/>
    <w:rsid w:val="00E00A66"/>
    <w:rsid w:val="00E00B6D"/>
    <w:rsid w:val="00E00BD3"/>
    <w:rsid w:val="00E00CC9"/>
    <w:rsid w:val="00E00DDD"/>
    <w:rsid w:val="00E00FE0"/>
    <w:rsid w:val="00E01033"/>
    <w:rsid w:val="00E010C1"/>
    <w:rsid w:val="00E011CC"/>
    <w:rsid w:val="00E01208"/>
    <w:rsid w:val="00E01261"/>
    <w:rsid w:val="00E012F6"/>
    <w:rsid w:val="00E013D0"/>
    <w:rsid w:val="00E01520"/>
    <w:rsid w:val="00E01679"/>
    <w:rsid w:val="00E01766"/>
    <w:rsid w:val="00E0182F"/>
    <w:rsid w:val="00E01880"/>
    <w:rsid w:val="00E01972"/>
    <w:rsid w:val="00E01E47"/>
    <w:rsid w:val="00E022C3"/>
    <w:rsid w:val="00E02481"/>
    <w:rsid w:val="00E0257B"/>
    <w:rsid w:val="00E02AE8"/>
    <w:rsid w:val="00E02B90"/>
    <w:rsid w:val="00E02C22"/>
    <w:rsid w:val="00E02F6B"/>
    <w:rsid w:val="00E02F89"/>
    <w:rsid w:val="00E0304E"/>
    <w:rsid w:val="00E03206"/>
    <w:rsid w:val="00E03369"/>
    <w:rsid w:val="00E035F7"/>
    <w:rsid w:val="00E035FF"/>
    <w:rsid w:val="00E03688"/>
    <w:rsid w:val="00E03799"/>
    <w:rsid w:val="00E04123"/>
    <w:rsid w:val="00E04876"/>
    <w:rsid w:val="00E04884"/>
    <w:rsid w:val="00E048C3"/>
    <w:rsid w:val="00E04A9A"/>
    <w:rsid w:val="00E04B3C"/>
    <w:rsid w:val="00E04E47"/>
    <w:rsid w:val="00E04ECB"/>
    <w:rsid w:val="00E04FFB"/>
    <w:rsid w:val="00E05310"/>
    <w:rsid w:val="00E05371"/>
    <w:rsid w:val="00E0570C"/>
    <w:rsid w:val="00E05890"/>
    <w:rsid w:val="00E059BA"/>
    <w:rsid w:val="00E05A58"/>
    <w:rsid w:val="00E05C68"/>
    <w:rsid w:val="00E05FE6"/>
    <w:rsid w:val="00E06103"/>
    <w:rsid w:val="00E061D4"/>
    <w:rsid w:val="00E06242"/>
    <w:rsid w:val="00E0648F"/>
    <w:rsid w:val="00E064C8"/>
    <w:rsid w:val="00E06873"/>
    <w:rsid w:val="00E06A02"/>
    <w:rsid w:val="00E06A25"/>
    <w:rsid w:val="00E06D78"/>
    <w:rsid w:val="00E070E6"/>
    <w:rsid w:val="00E070F0"/>
    <w:rsid w:val="00E07270"/>
    <w:rsid w:val="00E07672"/>
    <w:rsid w:val="00E0777C"/>
    <w:rsid w:val="00E07941"/>
    <w:rsid w:val="00E07974"/>
    <w:rsid w:val="00E07B8C"/>
    <w:rsid w:val="00E07C13"/>
    <w:rsid w:val="00E07C2C"/>
    <w:rsid w:val="00E07C60"/>
    <w:rsid w:val="00E07CD4"/>
    <w:rsid w:val="00E07EAE"/>
    <w:rsid w:val="00E07FD5"/>
    <w:rsid w:val="00E1073A"/>
    <w:rsid w:val="00E10783"/>
    <w:rsid w:val="00E1095C"/>
    <w:rsid w:val="00E10BE0"/>
    <w:rsid w:val="00E10E76"/>
    <w:rsid w:val="00E113B4"/>
    <w:rsid w:val="00E11546"/>
    <w:rsid w:val="00E11A19"/>
    <w:rsid w:val="00E11A66"/>
    <w:rsid w:val="00E11E87"/>
    <w:rsid w:val="00E12013"/>
    <w:rsid w:val="00E12173"/>
    <w:rsid w:val="00E12338"/>
    <w:rsid w:val="00E124C8"/>
    <w:rsid w:val="00E125A4"/>
    <w:rsid w:val="00E12743"/>
    <w:rsid w:val="00E12B66"/>
    <w:rsid w:val="00E12B8C"/>
    <w:rsid w:val="00E12C24"/>
    <w:rsid w:val="00E12CE1"/>
    <w:rsid w:val="00E12D0F"/>
    <w:rsid w:val="00E12E31"/>
    <w:rsid w:val="00E12F65"/>
    <w:rsid w:val="00E12FD2"/>
    <w:rsid w:val="00E134B5"/>
    <w:rsid w:val="00E135BD"/>
    <w:rsid w:val="00E13728"/>
    <w:rsid w:val="00E13A96"/>
    <w:rsid w:val="00E13AFC"/>
    <w:rsid w:val="00E13B83"/>
    <w:rsid w:val="00E13F03"/>
    <w:rsid w:val="00E1401D"/>
    <w:rsid w:val="00E14153"/>
    <w:rsid w:val="00E1417D"/>
    <w:rsid w:val="00E1433B"/>
    <w:rsid w:val="00E1441E"/>
    <w:rsid w:val="00E1486C"/>
    <w:rsid w:val="00E148F3"/>
    <w:rsid w:val="00E14B59"/>
    <w:rsid w:val="00E14C43"/>
    <w:rsid w:val="00E14EA1"/>
    <w:rsid w:val="00E15019"/>
    <w:rsid w:val="00E15078"/>
    <w:rsid w:val="00E15403"/>
    <w:rsid w:val="00E15567"/>
    <w:rsid w:val="00E15761"/>
    <w:rsid w:val="00E15C7A"/>
    <w:rsid w:val="00E1607E"/>
    <w:rsid w:val="00E160CD"/>
    <w:rsid w:val="00E1620A"/>
    <w:rsid w:val="00E16259"/>
    <w:rsid w:val="00E1685E"/>
    <w:rsid w:val="00E1696C"/>
    <w:rsid w:val="00E1700D"/>
    <w:rsid w:val="00E17057"/>
    <w:rsid w:val="00E1713B"/>
    <w:rsid w:val="00E172FC"/>
    <w:rsid w:val="00E17361"/>
    <w:rsid w:val="00E173A2"/>
    <w:rsid w:val="00E17498"/>
    <w:rsid w:val="00E175A6"/>
    <w:rsid w:val="00E1776D"/>
    <w:rsid w:val="00E17949"/>
    <w:rsid w:val="00E179C6"/>
    <w:rsid w:val="00E17CA2"/>
    <w:rsid w:val="00E17E7F"/>
    <w:rsid w:val="00E20073"/>
    <w:rsid w:val="00E200A5"/>
    <w:rsid w:val="00E20129"/>
    <w:rsid w:val="00E2014D"/>
    <w:rsid w:val="00E201B8"/>
    <w:rsid w:val="00E20229"/>
    <w:rsid w:val="00E2026D"/>
    <w:rsid w:val="00E2077A"/>
    <w:rsid w:val="00E208A5"/>
    <w:rsid w:val="00E21179"/>
    <w:rsid w:val="00E211D8"/>
    <w:rsid w:val="00E2143F"/>
    <w:rsid w:val="00E2163D"/>
    <w:rsid w:val="00E21980"/>
    <w:rsid w:val="00E21A83"/>
    <w:rsid w:val="00E21DE1"/>
    <w:rsid w:val="00E21EDC"/>
    <w:rsid w:val="00E21F24"/>
    <w:rsid w:val="00E21FE1"/>
    <w:rsid w:val="00E22054"/>
    <w:rsid w:val="00E220A1"/>
    <w:rsid w:val="00E222C5"/>
    <w:rsid w:val="00E22421"/>
    <w:rsid w:val="00E22515"/>
    <w:rsid w:val="00E226D3"/>
    <w:rsid w:val="00E226F1"/>
    <w:rsid w:val="00E22807"/>
    <w:rsid w:val="00E22832"/>
    <w:rsid w:val="00E22903"/>
    <w:rsid w:val="00E22AE9"/>
    <w:rsid w:val="00E22BE6"/>
    <w:rsid w:val="00E22CBF"/>
    <w:rsid w:val="00E22D8C"/>
    <w:rsid w:val="00E2359C"/>
    <w:rsid w:val="00E23915"/>
    <w:rsid w:val="00E23933"/>
    <w:rsid w:val="00E23F89"/>
    <w:rsid w:val="00E24106"/>
    <w:rsid w:val="00E2416C"/>
    <w:rsid w:val="00E24414"/>
    <w:rsid w:val="00E244AB"/>
    <w:rsid w:val="00E247FE"/>
    <w:rsid w:val="00E2487A"/>
    <w:rsid w:val="00E24929"/>
    <w:rsid w:val="00E24CAE"/>
    <w:rsid w:val="00E24CEE"/>
    <w:rsid w:val="00E24D39"/>
    <w:rsid w:val="00E24D50"/>
    <w:rsid w:val="00E24F98"/>
    <w:rsid w:val="00E251E4"/>
    <w:rsid w:val="00E25261"/>
    <w:rsid w:val="00E2543A"/>
    <w:rsid w:val="00E25575"/>
    <w:rsid w:val="00E25576"/>
    <w:rsid w:val="00E25ED9"/>
    <w:rsid w:val="00E25FD6"/>
    <w:rsid w:val="00E26078"/>
    <w:rsid w:val="00E260D0"/>
    <w:rsid w:val="00E260D6"/>
    <w:rsid w:val="00E26240"/>
    <w:rsid w:val="00E263D5"/>
    <w:rsid w:val="00E26465"/>
    <w:rsid w:val="00E264DB"/>
    <w:rsid w:val="00E26606"/>
    <w:rsid w:val="00E269B6"/>
    <w:rsid w:val="00E26E91"/>
    <w:rsid w:val="00E27022"/>
    <w:rsid w:val="00E27492"/>
    <w:rsid w:val="00E275C7"/>
    <w:rsid w:val="00E27BB4"/>
    <w:rsid w:val="00E27BFC"/>
    <w:rsid w:val="00E27C36"/>
    <w:rsid w:val="00E27D79"/>
    <w:rsid w:val="00E27EBE"/>
    <w:rsid w:val="00E27F8B"/>
    <w:rsid w:val="00E30037"/>
    <w:rsid w:val="00E30060"/>
    <w:rsid w:val="00E302DA"/>
    <w:rsid w:val="00E303C2"/>
    <w:rsid w:val="00E30465"/>
    <w:rsid w:val="00E306B6"/>
    <w:rsid w:val="00E30ED6"/>
    <w:rsid w:val="00E30F56"/>
    <w:rsid w:val="00E3111C"/>
    <w:rsid w:val="00E311FF"/>
    <w:rsid w:val="00E317CC"/>
    <w:rsid w:val="00E319FD"/>
    <w:rsid w:val="00E31D17"/>
    <w:rsid w:val="00E31F34"/>
    <w:rsid w:val="00E32149"/>
    <w:rsid w:val="00E32446"/>
    <w:rsid w:val="00E32554"/>
    <w:rsid w:val="00E328C6"/>
    <w:rsid w:val="00E32900"/>
    <w:rsid w:val="00E3299F"/>
    <w:rsid w:val="00E32B78"/>
    <w:rsid w:val="00E32EE0"/>
    <w:rsid w:val="00E32F24"/>
    <w:rsid w:val="00E3304A"/>
    <w:rsid w:val="00E33159"/>
    <w:rsid w:val="00E334FA"/>
    <w:rsid w:val="00E33516"/>
    <w:rsid w:val="00E3351E"/>
    <w:rsid w:val="00E33589"/>
    <w:rsid w:val="00E339DA"/>
    <w:rsid w:val="00E339F1"/>
    <w:rsid w:val="00E33A8C"/>
    <w:rsid w:val="00E33BE0"/>
    <w:rsid w:val="00E33DEB"/>
    <w:rsid w:val="00E3418E"/>
    <w:rsid w:val="00E3420E"/>
    <w:rsid w:val="00E3437B"/>
    <w:rsid w:val="00E34383"/>
    <w:rsid w:val="00E34446"/>
    <w:rsid w:val="00E34610"/>
    <w:rsid w:val="00E346DD"/>
    <w:rsid w:val="00E3472A"/>
    <w:rsid w:val="00E348C2"/>
    <w:rsid w:val="00E349E3"/>
    <w:rsid w:val="00E34D73"/>
    <w:rsid w:val="00E35013"/>
    <w:rsid w:val="00E351AC"/>
    <w:rsid w:val="00E354B9"/>
    <w:rsid w:val="00E35604"/>
    <w:rsid w:val="00E3576F"/>
    <w:rsid w:val="00E359DF"/>
    <w:rsid w:val="00E35A1D"/>
    <w:rsid w:val="00E35B3E"/>
    <w:rsid w:val="00E3624E"/>
    <w:rsid w:val="00E362E4"/>
    <w:rsid w:val="00E3635E"/>
    <w:rsid w:val="00E363FD"/>
    <w:rsid w:val="00E3659B"/>
    <w:rsid w:val="00E365DF"/>
    <w:rsid w:val="00E369F7"/>
    <w:rsid w:val="00E36B41"/>
    <w:rsid w:val="00E36B9C"/>
    <w:rsid w:val="00E36BD4"/>
    <w:rsid w:val="00E36F4B"/>
    <w:rsid w:val="00E36F9F"/>
    <w:rsid w:val="00E36FEC"/>
    <w:rsid w:val="00E37135"/>
    <w:rsid w:val="00E3746D"/>
    <w:rsid w:val="00E37552"/>
    <w:rsid w:val="00E3778E"/>
    <w:rsid w:val="00E37B4A"/>
    <w:rsid w:val="00E37CD0"/>
    <w:rsid w:val="00E400A7"/>
    <w:rsid w:val="00E404D5"/>
    <w:rsid w:val="00E405FB"/>
    <w:rsid w:val="00E40720"/>
    <w:rsid w:val="00E407AE"/>
    <w:rsid w:val="00E40AD8"/>
    <w:rsid w:val="00E40B88"/>
    <w:rsid w:val="00E40BC0"/>
    <w:rsid w:val="00E40C26"/>
    <w:rsid w:val="00E40F18"/>
    <w:rsid w:val="00E411C7"/>
    <w:rsid w:val="00E4134E"/>
    <w:rsid w:val="00E4135D"/>
    <w:rsid w:val="00E41486"/>
    <w:rsid w:val="00E4162A"/>
    <w:rsid w:val="00E416AC"/>
    <w:rsid w:val="00E41D99"/>
    <w:rsid w:val="00E41F99"/>
    <w:rsid w:val="00E421CD"/>
    <w:rsid w:val="00E42460"/>
    <w:rsid w:val="00E426A6"/>
    <w:rsid w:val="00E426D7"/>
    <w:rsid w:val="00E42778"/>
    <w:rsid w:val="00E42A98"/>
    <w:rsid w:val="00E42B78"/>
    <w:rsid w:val="00E42CDA"/>
    <w:rsid w:val="00E42CEC"/>
    <w:rsid w:val="00E42D3E"/>
    <w:rsid w:val="00E43287"/>
    <w:rsid w:val="00E433ED"/>
    <w:rsid w:val="00E43457"/>
    <w:rsid w:val="00E434F7"/>
    <w:rsid w:val="00E43951"/>
    <w:rsid w:val="00E43E9F"/>
    <w:rsid w:val="00E43EA5"/>
    <w:rsid w:val="00E43FCC"/>
    <w:rsid w:val="00E4405D"/>
    <w:rsid w:val="00E44240"/>
    <w:rsid w:val="00E442ED"/>
    <w:rsid w:val="00E44347"/>
    <w:rsid w:val="00E4434E"/>
    <w:rsid w:val="00E4447F"/>
    <w:rsid w:val="00E44599"/>
    <w:rsid w:val="00E4485A"/>
    <w:rsid w:val="00E44A4C"/>
    <w:rsid w:val="00E44D7A"/>
    <w:rsid w:val="00E454EB"/>
    <w:rsid w:val="00E45581"/>
    <w:rsid w:val="00E45763"/>
    <w:rsid w:val="00E45A2F"/>
    <w:rsid w:val="00E45AE9"/>
    <w:rsid w:val="00E45BE0"/>
    <w:rsid w:val="00E460B6"/>
    <w:rsid w:val="00E463F6"/>
    <w:rsid w:val="00E4656A"/>
    <w:rsid w:val="00E466F3"/>
    <w:rsid w:val="00E46B1C"/>
    <w:rsid w:val="00E46BB0"/>
    <w:rsid w:val="00E47203"/>
    <w:rsid w:val="00E472E4"/>
    <w:rsid w:val="00E474C9"/>
    <w:rsid w:val="00E47684"/>
    <w:rsid w:val="00E476DA"/>
    <w:rsid w:val="00E47859"/>
    <w:rsid w:val="00E478B0"/>
    <w:rsid w:val="00E479AA"/>
    <w:rsid w:val="00E47A26"/>
    <w:rsid w:val="00E47EC8"/>
    <w:rsid w:val="00E47F38"/>
    <w:rsid w:val="00E47FBD"/>
    <w:rsid w:val="00E47FC4"/>
    <w:rsid w:val="00E50177"/>
    <w:rsid w:val="00E501B0"/>
    <w:rsid w:val="00E50239"/>
    <w:rsid w:val="00E502F5"/>
    <w:rsid w:val="00E5033D"/>
    <w:rsid w:val="00E503BF"/>
    <w:rsid w:val="00E50467"/>
    <w:rsid w:val="00E50CC6"/>
    <w:rsid w:val="00E50EBE"/>
    <w:rsid w:val="00E510D8"/>
    <w:rsid w:val="00E51265"/>
    <w:rsid w:val="00E515ED"/>
    <w:rsid w:val="00E516F1"/>
    <w:rsid w:val="00E51949"/>
    <w:rsid w:val="00E51AD7"/>
    <w:rsid w:val="00E51E5F"/>
    <w:rsid w:val="00E521B3"/>
    <w:rsid w:val="00E52486"/>
    <w:rsid w:val="00E524BF"/>
    <w:rsid w:val="00E52675"/>
    <w:rsid w:val="00E5286A"/>
    <w:rsid w:val="00E5313A"/>
    <w:rsid w:val="00E53209"/>
    <w:rsid w:val="00E53405"/>
    <w:rsid w:val="00E537CA"/>
    <w:rsid w:val="00E53D55"/>
    <w:rsid w:val="00E53DE7"/>
    <w:rsid w:val="00E5434E"/>
    <w:rsid w:val="00E54856"/>
    <w:rsid w:val="00E548B7"/>
    <w:rsid w:val="00E54EC4"/>
    <w:rsid w:val="00E551A6"/>
    <w:rsid w:val="00E55276"/>
    <w:rsid w:val="00E552B4"/>
    <w:rsid w:val="00E555F7"/>
    <w:rsid w:val="00E5563F"/>
    <w:rsid w:val="00E556ED"/>
    <w:rsid w:val="00E5570B"/>
    <w:rsid w:val="00E557B2"/>
    <w:rsid w:val="00E557FF"/>
    <w:rsid w:val="00E5596F"/>
    <w:rsid w:val="00E55C96"/>
    <w:rsid w:val="00E55FFB"/>
    <w:rsid w:val="00E561C8"/>
    <w:rsid w:val="00E56216"/>
    <w:rsid w:val="00E56229"/>
    <w:rsid w:val="00E56331"/>
    <w:rsid w:val="00E564F0"/>
    <w:rsid w:val="00E568B2"/>
    <w:rsid w:val="00E568BA"/>
    <w:rsid w:val="00E5690F"/>
    <w:rsid w:val="00E56991"/>
    <w:rsid w:val="00E56A2F"/>
    <w:rsid w:val="00E57039"/>
    <w:rsid w:val="00E57112"/>
    <w:rsid w:val="00E5718C"/>
    <w:rsid w:val="00E5718F"/>
    <w:rsid w:val="00E5730F"/>
    <w:rsid w:val="00E573D4"/>
    <w:rsid w:val="00E575BB"/>
    <w:rsid w:val="00E575BF"/>
    <w:rsid w:val="00E576AF"/>
    <w:rsid w:val="00E57797"/>
    <w:rsid w:val="00E5794B"/>
    <w:rsid w:val="00E57BA6"/>
    <w:rsid w:val="00E57BFA"/>
    <w:rsid w:val="00E57FB6"/>
    <w:rsid w:val="00E60049"/>
    <w:rsid w:val="00E60271"/>
    <w:rsid w:val="00E605D3"/>
    <w:rsid w:val="00E606B7"/>
    <w:rsid w:val="00E607A9"/>
    <w:rsid w:val="00E607AA"/>
    <w:rsid w:val="00E60889"/>
    <w:rsid w:val="00E60892"/>
    <w:rsid w:val="00E608E2"/>
    <w:rsid w:val="00E60901"/>
    <w:rsid w:val="00E60A96"/>
    <w:rsid w:val="00E60ACD"/>
    <w:rsid w:val="00E60D89"/>
    <w:rsid w:val="00E60DFF"/>
    <w:rsid w:val="00E60E8E"/>
    <w:rsid w:val="00E60F49"/>
    <w:rsid w:val="00E60FA7"/>
    <w:rsid w:val="00E610A4"/>
    <w:rsid w:val="00E6117D"/>
    <w:rsid w:val="00E6123B"/>
    <w:rsid w:val="00E61340"/>
    <w:rsid w:val="00E61369"/>
    <w:rsid w:val="00E61384"/>
    <w:rsid w:val="00E613F7"/>
    <w:rsid w:val="00E618BD"/>
    <w:rsid w:val="00E6195E"/>
    <w:rsid w:val="00E61A10"/>
    <w:rsid w:val="00E61B0D"/>
    <w:rsid w:val="00E61CA2"/>
    <w:rsid w:val="00E62104"/>
    <w:rsid w:val="00E621FA"/>
    <w:rsid w:val="00E622AC"/>
    <w:rsid w:val="00E6260C"/>
    <w:rsid w:val="00E62799"/>
    <w:rsid w:val="00E62841"/>
    <w:rsid w:val="00E628D5"/>
    <w:rsid w:val="00E62FC8"/>
    <w:rsid w:val="00E632C2"/>
    <w:rsid w:val="00E6333E"/>
    <w:rsid w:val="00E6350A"/>
    <w:rsid w:val="00E638CE"/>
    <w:rsid w:val="00E63970"/>
    <w:rsid w:val="00E63A51"/>
    <w:rsid w:val="00E63E8C"/>
    <w:rsid w:val="00E63F0D"/>
    <w:rsid w:val="00E64006"/>
    <w:rsid w:val="00E643C6"/>
    <w:rsid w:val="00E643D2"/>
    <w:rsid w:val="00E64630"/>
    <w:rsid w:val="00E64685"/>
    <w:rsid w:val="00E64CDF"/>
    <w:rsid w:val="00E64E39"/>
    <w:rsid w:val="00E64EEC"/>
    <w:rsid w:val="00E652EB"/>
    <w:rsid w:val="00E65426"/>
    <w:rsid w:val="00E65544"/>
    <w:rsid w:val="00E65592"/>
    <w:rsid w:val="00E65603"/>
    <w:rsid w:val="00E65614"/>
    <w:rsid w:val="00E65AD4"/>
    <w:rsid w:val="00E65C13"/>
    <w:rsid w:val="00E65E0E"/>
    <w:rsid w:val="00E65F75"/>
    <w:rsid w:val="00E660D5"/>
    <w:rsid w:val="00E66494"/>
    <w:rsid w:val="00E66572"/>
    <w:rsid w:val="00E66617"/>
    <w:rsid w:val="00E66DB4"/>
    <w:rsid w:val="00E66ECF"/>
    <w:rsid w:val="00E6702F"/>
    <w:rsid w:val="00E679CA"/>
    <w:rsid w:val="00E679CD"/>
    <w:rsid w:val="00E67A1E"/>
    <w:rsid w:val="00E67C85"/>
    <w:rsid w:val="00E70248"/>
    <w:rsid w:val="00E70314"/>
    <w:rsid w:val="00E70325"/>
    <w:rsid w:val="00E70489"/>
    <w:rsid w:val="00E705B7"/>
    <w:rsid w:val="00E705D6"/>
    <w:rsid w:val="00E705FB"/>
    <w:rsid w:val="00E7081C"/>
    <w:rsid w:val="00E7090B"/>
    <w:rsid w:val="00E70B5B"/>
    <w:rsid w:val="00E70B77"/>
    <w:rsid w:val="00E70D7D"/>
    <w:rsid w:val="00E70E51"/>
    <w:rsid w:val="00E70FA3"/>
    <w:rsid w:val="00E70FC9"/>
    <w:rsid w:val="00E71137"/>
    <w:rsid w:val="00E71233"/>
    <w:rsid w:val="00E715FF"/>
    <w:rsid w:val="00E7166A"/>
    <w:rsid w:val="00E71698"/>
    <w:rsid w:val="00E7169A"/>
    <w:rsid w:val="00E71779"/>
    <w:rsid w:val="00E719F6"/>
    <w:rsid w:val="00E71B0C"/>
    <w:rsid w:val="00E71BEA"/>
    <w:rsid w:val="00E71CBA"/>
    <w:rsid w:val="00E71EDF"/>
    <w:rsid w:val="00E71FE7"/>
    <w:rsid w:val="00E7226E"/>
    <w:rsid w:val="00E72367"/>
    <w:rsid w:val="00E72657"/>
    <w:rsid w:val="00E726E8"/>
    <w:rsid w:val="00E7273D"/>
    <w:rsid w:val="00E72992"/>
    <w:rsid w:val="00E72B82"/>
    <w:rsid w:val="00E72DFC"/>
    <w:rsid w:val="00E72E72"/>
    <w:rsid w:val="00E73112"/>
    <w:rsid w:val="00E73244"/>
    <w:rsid w:val="00E733DE"/>
    <w:rsid w:val="00E738D1"/>
    <w:rsid w:val="00E73AD7"/>
    <w:rsid w:val="00E73BC0"/>
    <w:rsid w:val="00E73E03"/>
    <w:rsid w:val="00E74225"/>
    <w:rsid w:val="00E743C5"/>
    <w:rsid w:val="00E74411"/>
    <w:rsid w:val="00E74995"/>
    <w:rsid w:val="00E74ACE"/>
    <w:rsid w:val="00E74E89"/>
    <w:rsid w:val="00E74E99"/>
    <w:rsid w:val="00E74F03"/>
    <w:rsid w:val="00E74F2A"/>
    <w:rsid w:val="00E751AE"/>
    <w:rsid w:val="00E75208"/>
    <w:rsid w:val="00E75402"/>
    <w:rsid w:val="00E75455"/>
    <w:rsid w:val="00E75800"/>
    <w:rsid w:val="00E758EA"/>
    <w:rsid w:val="00E75B7B"/>
    <w:rsid w:val="00E75D69"/>
    <w:rsid w:val="00E75DF7"/>
    <w:rsid w:val="00E76055"/>
    <w:rsid w:val="00E76190"/>
    <w:rsid w:val="00E761AD"/>
    <w:rsid w:val="00E76282"/>
    <w:rsid w:val="00E76421"/>
    <w:rsid w:val="00E7643E"/>
    <w:rsid w:val="00E76501"/>
    <w:rsid w:val="00E765A3"/>
    <w:rsid w:val="00E766CA"/>
    <w:rsid w:val="00E76791"/>
    <w:rsid w:val="00E76D39"/>
    <w:rsid w:val="00E76E5C"/>
    <w:rsid w:val="00E76FFE"/>
    <w:rsid w:val="00E7754F"/>
    <w:rsid w:val="00E77717"/>
    <w:rsid w:val="00E7781B"/>
    <w:rsid w:val="00E778C2"/>
    <w:rsid w:val="00E77940"/>
    <w:rsid w:val="00E77A4E"/>
    <w:rsid w:val="00E77AA9"/>
    <w:rsid w:val="00E77CFA"/>
    <w:rsid w:val="00E77DBE"/>
    <w:rsid w:val="00E77FD1"/>
    <w:rsid w:val="00E800EE"/>
    <w:rsid w:val="00E80434"/>
    <w:rsid w:val="00E80603"/>
    <w:rsid w:val="00E8094F"/>
    <w:rsid w:val="00E809FE"/>
    <w:rsid w:val="00E80BD0"/>
    <w:rsid w:val="00E80BDB"/>
    <w:rsid w:val="00E80E1C"/>
    <w:rsid w:val="00E80E5A"/>
    <w:rsid w:val="00E810B4"/>
    <w:rsid w:val="00E810BE"/>
    <w:rsid w:val="00E81205"/>
    <w:rsid w:val="00E81231"/>
    <w:rsid w:val="00E813CE"/>
    <w:rsid w:val="00E81427"/>
    <w:rsid w:val="00E814ED"/>
    <w:rsid w:val="00E816BF"/>
    <w:rsid w:val="00E8172F"/>
    <w:rsid w:val="00E81A61"/>
    <w:rsid w:val="00E81AD6"/>
    <w:rsid w:val="00E81C79"/>
    <w:rsid w:val="00E81E9F"/>
    <w:rsid w:val="00E821F1"/>
    <w:rsid w:val="00E82383"/>
    <w:rsid w:val="00E82491"/>
    <w:rsid w:val="00E825FE"/>
    <w:rsid w:val="00E826CC"/>
    <w:rsid w:val="00E82867"/>
    <w:rsid w:val="00E82C95"/>
    <w:rsid w:val="00E82CC4"/>
    <w:rsid w:val="00E82DE3"/>
    <w:rsid w:val="00E82FEF"/>
    <w:rsid w:val="00E83179"/>
    <w:rsid w:val="00E831A9"/>
    <w:rsid w:val="00E8347E"/>
    <w:rsid w:val="00E83600"/>
    <w:rsid w:val="00E8367E"/>
    <w:rsid w:val="00E83876"/>
    <w:rsid w:val="00E8392F"/>
    <w:rsid w:val="00E8396E"/>
    <w:rsid w:val="00E839B8"/>
    <w:rsid w:val="00E83AAE"/>
    <w:rsid w:val="00E83B8A"/>
    <w:rsid w:val="00E83CB5"/>
    <w:rsid w:val="00E83CD8"/>
    <w:rsid w:val="00E83EBF"/>
    <w:rsid w:val="00E84119"/>
    <w:rsid w:val="00E84148"/>
    <w:rsid w:val="00E84240"/>
    <w:rsid w:val="00E84266"/>
    <w:rsid w:val="00E842E6"/>
    <w:rsid w:val="00E84683"/>
    <w:rsid w:val="00E84741"/>
    <w:rsid w:val="00E8490C"/>
    <w:rsid w:val="00E84920"/>
    <w:rsid w:val="00E84968"/>
    <w:rsid w:val="00E84B92"/>
    <w:rsid w:val="00E84F01"/>
    <w:rsid w:val="00E8504E"/>
    <w:rsid w:val="00E851A1"/>
    <w:rsid w:val="00E852A8"/>
    <w:rsid w:val="00E857C0"/>
    <w:rsid w:val="00E858B0"/>
    <w:rsid w:val="00E85A6C"/>
    <w:rsid w:val="00E85C83"/>
    <w:rsid w:val="00E86171"/>
    <w:rsid w:val="00E86188"/>
    <w:rsid w:val="00E8619B"/>
    <w:rsid w:val="00E862AA"/>
    <w:rsid w:val="00E864BC"/>
    <w:rsid w:val="00E86868"/>
    <w:rsid w:val="00E868FC"/>
    <w:rsid w:val="00E86A6C"/>
    <w:rsid w:val="00E86B1B"/>
    <w:rsid w:val="00E86B51"/>
    <w:rsid w:val="00E86B6D"/>
    <w:rsid w:val="00E86C2C"/>
    <w:rsid w:val="00E87351"/>
    <w:rsid w:val="00E87457"/>
    <w:rsid w:val="00E877B7"/>
    <w:rsid w:val="00E87C3F"/>
    <w:rsid w:val="00E87CA2"/>
    <w:rsid w:val="00E900E9"/>
    <w:rsid w:val="00E9028F"/>
    <w:rsid w:val="00E90395"/>
    <w:rsid w:val="00E906CC"/>
    <w:rsid w:val="00E9073B"/>
    <w:rsid w:val="00E90741"/>
    <w:rsid w:val="00E90A20"/>
    <w:rsid w:val="00E90D1D"/>
    <w:rsid w:val="00E910BB"/>
    <w:rsid w:val="00E911F5"/>
    <w:rsid w:val="00E91289"/>
    <w:rsid w:val="00E91463"/>
    <w:rsid w:val="00E91501"/>
    <w:rsid w:val="00E91A18"/>
    <w:rsid w:val="00E91BAA"/>
    <w:rsid w:val="00E91D20"/>
    <w:rsid w:val="00E91DCF"/>
    <w:rsid w:val="00E91FE3"/>
    <w:rsid w:val="00E92000"/>
    <w:rsid w:val="00E92388"/>
    <w:rsid w:val="00E92450"/>
    <w:rsid w:val="00E92620"/>
    <w:rsid w:val="00E92645"/>
    <w:rsid w:val="00E927C0"/>
    <w:rsid w:val="00E9282B"/>
    <w:rsid w:val="00E92834"/>
    <w:rsid w:val="00E92A70"/>
    <w:rsid w:val="00E92C0A"/>
    <w:rsid w:val="00E92C83"/>
    <w:rsid w:val="00E930A4"/>
    <w:rsid w:val="00E93278"/>
    <w:rsid w:val="00E93678"/>
    <w:rsid w:val="00E936D3"/>
    <w:rsid w:val="00E93921"/>
    <w:rsid w:val="00E93C82"/>
    <w:rsid w:val="00E9410B"/>
    <w:rsid w:val="00E94111"/>
    <w:rsid w:val="00E94123"/>
    <w:rsid w:val="00E94343"/>
    <w:rsid w:val="00E943CF"/>
    <w:rsid w:val="00E945CA"/>
    <w:rsid w:val="00E945F7"/>
    <w:rsid w:val="00E945FE"/>
    <w:rsid w:val="00E945FF"/>
    <w:rsid w:val="00E94A7C"/>
    <w:rsid w:val="00E94C57"/>
    <w:rsid w:val="00E94F48"/>
    <w:rsid w:val="00E94FC1"/>
    <w:rsid w:val="00E94FCA"/>
    <w:rsid w:val="00E951BB"/>
    <w:rsid w:val="00E95266"/>
    <w:rsid w:val="00E95622"/>
    <w:rsid w:val="00E956B4"/>
    <w:rsid w:val="00E95E61"/>
    <w:rsid w:val="00E95E98"/>
    <w:rsid w:val="00E96075"/>
    <w:rsid w:val="00E963A5"/>
    <w:rsid w:val="00E9677F"/>
    <w:rsid w:val="00E96A28"/>
    <w:rsid w:val="00E96ABD"/>
    <w:rsid w:val="00E96DFD"/>
    <w:rsid w:val="00E97107"/>
    <w:rsid w:val="00E97271"/>
    <w:rsid w:val="00E97327"/>
    <w:rsid w:val="00E97357"/>
    <w:rsid w:val="00E9742C"/>
    <w:rsid w:val="00E975D1"/>
    <w:rsid w:val="00E97640"/>
    <w:rsid w:val="00E97D3D"/>
    <w:rsid w:val="00E97EDD"/>
    <w:rsid w:val="00EA003E"/>
    <w:rsid w:val="00EA04A7"/>
    <w:rsid w:val="00EA04CA"/>
    <w:rsid w:val="00EA0588"/>
    <w:rsid w:val="00EA0BE7"/>
    <w:rsid w:val="00EA0C3B"/>
    <w:rsid w:val="00EA0C3E"/>
    <w:rsid w:val="00EA0CA3"/>
    <w:rsid w:val="00EA0D08"/>
    <w:rsid w:val="00EA0E29"/>
    <w:rsid w:val="00EA1039"/>
    <w:rsid w:val="00EA12F9"/>
    <w:rsid w:val="00EA13FF"/>
    <w:rsid w:val="00EA1568"/>
    <w:rsid w:val="00EA1A2D"/>
    <w:rsid w:val="00EA1A4C"/>
    <w:rsid w:val="00EA1A54"/>
    <w:rsid w:val="00EA1B15"/>
    <w:rsid w:val="00EA1F33"/>
    <w:rsid w:val="00EA1FA1"/>
    <w:rsid w:val="00EA23EE"/>
    <w:rsid w:val="00EA25B1"/>
    <w:rsid w:val="00EA27C0"/>
    <w:rsid w:val="00EA27D8"/>
    <w:rsid w:val="00EA2A69"/>
    <w:rsid w:val="00EA2B31"/>
    <w:rsid w:val="00EA2B88"/>
    <w:rsid w:val="00EA2C35"/>
    <w:rsid w:val="00EA2C68"/>
    <w:rsid w:val="00EA2EEC"/>
    <w:rsid w:val="00EA2FB6"/>
    <w:rsid w:val="00EA3126"/>
    <w:rsid w:val="00EA330D"/>
    <w:rsid w:val="00EA3401"/>
    <w:rsid w:val="00EA346F"/>
    <w:rsid w:val="00EA3689"/>
    <w:rsid w:val="00EA387E"/>
    <w:rsid w:val="00EA3903"/>
    <w:rsid w:val="00EA3908"/>
    <w:rsid w:val="00EA3C10"/>
    <w:rsid w:val="00EA3E8F"/>
    <w:rsid w:val="00EA3F6E"/>
    <w:rsid w:val="00EA3FFF"/>
    <w:rsid w:val="00EA40F1"/>
    <w:rsid w:val="00EA4673"/>
    <w:rsid w:val="00EA47EE"/>
    <w:rsid w:val="00EA4977"/>
    <w:rsid w:val="00EA499E"/>
    <w:rsid w:val="00EA49A4"/>
    <w:rsid w:val="00EA4A2C"/>
    <w:rsid w:val="00EA4A5D"/>
    <w:rsid w:val="00EA4B03"/>
    <w:rsid w:val="00EA4BB2"/>
    <w:rsid w:val="00EA4F22"/>
    <w:rsid w:val="00EA4F43"/>
    <w:rsid w:val="00EA51A3"/>
    <w:rsid w:val="00EA5257"/>
    <w:rsid w:val="00EA55D8"/>
    <w:rsid w:val="00EA590F"/>
    <w:rsid w:val="00EA5981"/>
    <w:rsid w:val="00EA59EA"/>
    <w:rsid w:val="00EA5A38"/>
    <w:rsid w:val="00EA5B9A"/>
    <w:rsid w:val="00EA5D93"/>
    <w:rsid w:val="00EA5FD7"/>
    <w:rsid w:val="00EA6114"/>
    <w:rsid w:val="00EA6119"/>
    <w:rsid w:val="00EA648B"/>
    <w:rsid w:val="00EA66B5"/>
    <w:rsid w:val="00EA66DE"/>
    <w:rsid w:val="00EA6A12"/>
    <w:rsid w:val="00EA6D28"/>
    <w:rsid w:val="00EA6D35"/>
    <w:rsid w:val="00EA6DD6"/>
    <w:rsid w:val="00EA6F81"/>
    <w:rsid w:val="00EA7493"/>
    <w:rsid w:val="00EA7496"/>
    <w:rsid w:val="00EA79BB"/>
    <w:rsid w:val="00EA7ABB"/>
    <w:rsid w:val="00EA7E10"/>
    <w:rsid w:val="00EB0020"/>
    <w:rsid w:val="00EB00B8"/>
    <w:rsid w:val="00EB00EC"/>
    <w:rsid w:val="00EB070D"/>
    <w:rsid w:val="00EB087C"/>
    <w:rsid w:val="00EB0AE5"/>
    <w:rsid w:val="00EB0BAF"/>
    <w:rsid w:val="00EB0DD2"/>
    <w:rsid w:val="00EB0DDB"/>
    <w:rsid w:val="00EB0FB8"/>
    <w:rsid w:val="00EB134B"/>
    <w:rsid w:val="00EB1414"/>
    <w:rsid w:val="00EB146C"/>
    <w:rsid w:val="00EB1680"/>
    <w:rsid w:val="00EB20C9"/>
    <w:rsid w:val="00EB22BF"/>
    <w:rsid w:val="00EB236B"/>
    <w:rsid w:val="00EB2597"/>
    <w:rsid w:val="00EB26B7"/>
    <w:rsid w:val="00EB26BB"/>
    <w:rsid w:val="00EB26EB"/>
    <w:rsid w:val="00EB2801"/>
    <w:rsid w:val="00EB2B5D"/>
    <w:rsid w:val="00EB2C0B"/>
    <w:rsid w:val="00EB2FAA"/>
    <w:rsid w:val="00EB3023"/>
    <w:rsid w:val="00EB32A5"/>
    <w:rsid w:val="00EB3334"/>
    <w:rsid w:val="00EB3687"/>
    <w:rsid w:val="00EB376E"/>
    <w:rsid w:val="00EB38DD"/>
    <w:rsid w:val="00EB3BE5"/>
    <w:rsid w:val="00EB3BE7"/>
    <w:rsid w:val="00EB3C49"/>
    <w:rsid w:val="00EB4061"/>
    <w:rsid w:val="00EB41E2"/>
    <w:rsid w:val="00EB42F6"/>
    <w:rsid w:val="00EB44FC"/>
    <w:rsid w:val="00EB4508"/>
    <w:rsid w:val="00EB476C"/>
    <w:rsid w:val="00EB48E7"/>
    <w:rsid w:val="00EB4B24"/>
    <w:rsid w:val="00EB4BF7"/>
    <w:rsid w:val="00EB4D2A"/>
    <w:rsid w:val="00EB4D50"/>
    <w:rsid w:val="00EB539D"/>
    <w:rsid w:val="00EB5770"/>
    <w:rsid w:val="00EB57DC"/>
    <w:rsid w:val="00EB58CC"/>
    <w:rsid w:val="00EB5CA5"/>
    <w:rsid w:val="00EB5DAB"/>
    <w:rsid w:val="00EB5EAD"/>
    <w:rsid w:val="00EB5FA6"/>
    <w:rsid w:val="00EB613E"/>
    <w:rsid w:val="00EB61E8"/>
    <w:rsid w:val="00EB63CC"/>
    <w:rsid w:val="00EB68A8"/>
    <w:rsid w:val="00EB6942"/>
    <w:rsid w:val="00EB6981"/>
    <w:rsid w:val="00EB69E5"/>
    <w:rsid w:val="00EB6B2A"/>
    <w:rsid w:val="00EB6C42"/>
    <w:rsid w:val="00EB6D77"/>
    <w:rsid w:val="00EB6FB9"/>
    <w:rsid w:val="00EB70FF"/>
    <w:rsid w:val="00EB719F"/>
    <w:rsid w:val="00EB762E"/>
    <w:rsid w:val="00EB781A"/>
    <w:rsid w:val="00EB7A33"/>
    <w:rsid w:val="00EB7B5C"/>
    <w:rsid w:val="00EB7BD5"/>
    <w:rsid w:val="00EB7BDF"/>
    <w:rsid w:val="00EB7BFF"/>
    <w:rsid w:val="00EB7EC8"/>
    <w:rsid w:val="00EB7F54"/>
    <w:rsid w:val="00EC01BB"/>
    <w:rsid w:val="00EC0228"/>
    <w:rsid w:val="00EC0283"/>
    <w:rsid w:val="00EC0378"/>
    <w:rsid w:val="00EC0455"/>
    <w:rsid w:val="00EC0654"/>
    <w:rsid w:val="00EC0665"/>
    <w:rsid w:val="00EC071C"/>
    <w:rsid w:val="00EC0823"/>
    <w:rsid w:val="00EC0BA5"/>
    <w:rsid w:val="00EC0DAB"/>
    <w:rsid w:val="00EC0F20"/>
    <w:rsid w:val="00EC0F5A"/>
    <w:rsid w:val="00EC0FA7"/>
    <w:rsid w:val="00EC10CB"/>
    <w:rsid w:val="00EC11D5"/>
    <w:rsid w:val="00EC126A"/>
    <w:rsid w:val="00EC138E"/>
    <w:rsid w:val="00EC14D0"/>
    <w:rsid w:val="00EC18C2"/>
    <w:rsid w:val="00EC19FB"/>
    <w:rsid w:val="00EC1A32"/>
    <w:rsid w:val="00EC1AD6"/>
    <w:rsid w:val="00EC1B84"/>
    <w:rsid w:val="00EC1C2A"/>
    <w:rsid w:val="00EC1EA8"/>
    <w:rsid w:val="00EC1FEA"/>
    <w:rsid w:val="00EC2028"/>
    <w:rsid w:val="00EC20B6"/>
    <w:rsid w:val="00EC20ED"/>
    <w:rsid w:val="00EC2131"/>
    <w:rsid w:val="00EC215D"/>
    <w:rsid w:val="00EC21A1"/>
    <w:rsid w:val="00EC2399"/>
    <w:rsid w:val="00EC27B2"/>
    <w:rsid w:val="00EC2A55"/>
    <w:rsid w:val="00EC2C16"/>
    <w:rsid w:val="00EC307A"/>
    <w:rsid w:val="00EC30AC"/>
    <w:rsid w:val="00EC31E4"/>
    <w:rsid w:val="00EC322D"/>
    <w:rsid w:val="00EC3270"/>
    <w:rsid w:val="00EC331C"/>
    <w:rsid w:val="00EC336C"/>
    <w:rsid w:val="00EC338D"/>
    <w:rsid w:val="00EC37B2"/>
    <w:rsid w:val="00EC37F9"/>
    <w:rsid w:val="00EC38ED"/>
    <w:rsid w:val="00EC39E6"/>
    <w:rsid w:val="00EC3AE4"/>
    <w:rsid w:val="00EC3AF9"/>
    <w:rsid w:val="00EC3B50"/>
    <w:rsid w:val="00EC40C0"/>
    <w:rsid w:val="00EC4222"/>
    <w:rsid w:val="00EC42C7"/>
    <w:rsid w:val="00EC470C"/>
    <w:rsid w:val="00EC475F"/>
    <w:rsid w:val="00EC4ADD"/>
    <w:rsid w:val="00EC4C7C"/>
    <w:rsid w:val="00EC4D91"/>
    <w:rsid w:val="00EC4E00"/>
    <w:rsid w:val="00EC51E0"/>
    <w:rsid w:val="00EC539A"/>
    <w:rsid w:val="00EC5424"/>
    <w:rsid w:val="00EC5464"/>
    <w:rsid w:val="00EC546B"/>
    <w:rsid w:val="00EC55C2"/>
    <w:rsid w:val="00EC5682"/>
    <w:rsid w:val="00EC56F8"/>
    <w:rsid w:val="00EC578A"/>
    <w:rsid w:val="00EC59FF"/>
    <w:rsid w:val="00EC5BD1"/>
    <w:rsid w:val="00EC5D89"/>
    <w:rsid w:val="00EC5D92"/>
    <w:rsid w:val="00EC5F21"/>
    <w:rsid w:val="00EC6308"/>
    <w:rsid w:val="00EC655C"/>
    <w:rsid w:val="00EC65A2"/>
    <w:rsid w:val="00EC672E"/>
    <w:rsid w:val="00EC69CC"/>
    <w:rsid w:val="00EC6A35"/>
    <w:rsid w:val="00EC6AD8"/>
    <w:rsid w:val="00EC6BEF"/>
    <w:rsid w:val="00EC6C8F"/>
    <w:rsid w:val="00EC6CA3"/>
    <w:rsid w:val="00EC6F0C"/>
    <w:rsid w:val="00EC7169"/>
    <w:rsid w:val="00EC71F6"/>
    <w:rsid w:val="00EC7222"/>
    <w:rsid w:val="00EC75E7"/>
    <w:rsid w:val="00EC7622"/>
    <w:rsid w:val="00EC76BD"/>
    <w:rsid w:val="00EC78D3"/>
    <w:rsid w:val="00EC7DCE"/>
    <w:rsid w:val="00EC7EA6"/>
    <w:rsid w:val="00EC7F0C"/>
    <w:rsid w:val="00EC7FAC"/>
    <w:rsid w:val="00EC7FD7"/>
    <w:rsid w:val="00ED0175"/>
    <w:rsid w:val="00ED04EE"/>
    <w:rsid w:val="00ED0B05"/>
    <w:rsid w:val="00ED0CAC"/>
    <w:rsid w:val="00ED0DD9"/>
    <w:rsid w:val="00ED0F86"/>
    <w:rsid w:val="00ED0FFF"/>
    <w:rsid w:val="00ED126F"/>
    <w:rsid w:val="00ED12A5"/>
    <w:rsid w:val="00ED12CC"/>
    <w:rsid w:val="00ED149B"/>
    <w:rsid w:val="00ED152B"/>
    <w:rsid w:val="00ED15DC"/>
    <w:rsid w:val="00ED162E"/>
    <w:rsid w:val="00ED1792"/>
    <w:rsid w:val="00ED17C4"/>
    <w:rsid w:val="00ED18CE"/>
    <w:rsid w:val="00ED1901"/>
    <w:rsid w:val="00ED1936"/>
    <w:rsid w:val="00ED19DB"/>
    <w:rsid w:val="00ED1ADD"/>
    <w:rsid w:val="00ED1BB8"/>
    <w:rsid w:val="00ED1EB8"/>
    <w:rsid w:val="00ED1F75"/>
    <w:rsid w:val="00ED20AD"/>
    <w:rsid w:val="00ED20CA"/>
    <w:rsid w:val="00ED223C"/>
    <w:rsid w:val="00ED245F"/>
    <w:rsid w:val="00ED25F2"/>
    <w:rsid w:val="00ED2B08"/>
    <w:rsid w:val="00ED2D2D"/>
    <w:rsid w:val="00ED2DFE"/>
    <w:rsid w:val="00ED2E6E"/>
    <w:rsid w:val="00ED2F59"/>
    <w:rsid w:val="00ED3435"/>
    <w:rsid w:val="00ED377B"/>
    <w:rsid w:val="00ED37AE"/>
    <w:rsid w:val="00ED3A7D"/>
    <w:rsid w:val="00ED3D7D"/>
    <w:rsid w:val="00ED3E52"/>
    <w:rsid w:val="00ED4482"/>
    <w:rsid w:val="00ED45F1"/>
    <w:rsid w:val="00ED4B81"/>
    <w:rsid w:val="00ED518E"/>
    <w:rsid w:val="00ED53A8"/>
    <w:rsid w:val="00ED5974"/>
    <w:rsid w:val="00ED5B49"/>
    <w:rsid w:val="00ED5BB1"/>
    <w:rsid w:val="00ED5E67"/>
    <w:rsid w:val="00ED5EFF"/>
    <w:rsid w:val="00ED608D"/>
    <w:rsid w:val="00ED61BB"/>
    <w:rsid w:val="00ED6229"/>
    <w:rsid w:val="00ED660A"/>
    <w:rsid w:val="00ED666F"/>
    <w:rsid w:val="00ED6752"/>
    <w:rsid w:val="00ED6AB5"/>
    <w:rsid w:val="00ED6AC1"/>
    <w:rsid w:val="00ED6B09"/>
    <w:rsid w:val="00ED6D09"/>
    <w:rsid w:val="00ED6EB0"/>
    <w:rsid w:val="00ED7005"/>
    <w:rsid w:val="00ED715C"/>
    <w:rsid w:val="00ED7247"/>
    <w:rsid w:val="00ED737E"/>
    <w:rsid w:val="00ED7B3D"/>
    <w:rsid w:val="00ED7B96"/>
    <w:rsid w:val="00ED7FFE"/>
    <w:rsid w:val="00EE004C"/>
    <w:rsid w:val="00EE01E2"/>
    <w:rsid w:val="00EE07B8"/>
    <w:rsid w:val="00EE0ABF"/>
    <w:rsid w:val="00EE0B25"/>
    <w:rsid w:val="00EE0D61"/>
    <w:rsid w:val="00EE0DF0"/>
    <w:rsid w:val="00EE0F29"/>
    <w:rsid w:val="00EE1170"/>
    <w:rsid w:val="00EE12FC"/>
    <w:rsid w:val="00EE14FA"/>
    <w:rsid w:val="00EE1AA5"/>
    <w:rsid w:val="00EE1BCB"/>
    <w:rsid w:val="00EE1C51"/>
    <w:rsid w:val="00EE1CE4"/>
    <w:rsid w:val="00EE1D2B"/>
    <w:rsid w:val="00EE1DD1"/>
    <w:rsid w:val="00EE1EE6"/>
    <w:rsid w:val="00EE2120"/>
    <w:rsid w:val="00EE23D0"/>
    <w:rsid w:val="00EE2486"/>
    <w:rsid w:val="00EE24B0"/>
    <w:rsid w:val="00EE26C6"/>
    <w:rsid w:val="00EE2787"/>
    <w:rsid w:val="00EE2811"/>
    <w:rsid w:val="00EE29E3"/>
    <w:rsid w:val="00EE2B28"/>
    <w:rsid w:val="00EE2BA6"/>
    <w:rsid w:val="00EE2C38"/>
    <w:rsid w:val="00EE2CED"/>
    <w:rsid w:val="00EE31B4"/>
    <w:rsid w:val="00EE32B1"/>
    <w:rsid w:val="00EE32E6"/>
    <w:rsid w:val="00EE33CE"/>
    <w:rsid w:val="00EE35E2"/>
    <w:rsid w:val="00EE38E5"/>
    <w:rsid w:val="00EE3950"/>
    <w:rsid w:val="00EE3EF6"/>
    <w:rsid w:val="00EE4051"/>
    <w:rsid w:val="00EE430C"/>
    <w:rsid w:val="00EE43C3"/>
    <w:rsid w:val="00EE43E1"/>
    <w:rsid w:val="00EE44DD"/>
    <w:rsid w:val="00EE4563"/>
    <w:rsid w:val="00EE4656"/>
    <w:rsid w:val="00EE46B5"/>
    <w:rsid w:val="00EE4BC6"/>
    <w:rsid w:val="00EE4EAC"/>
    <w:rsid w:val="00EE4F47"/>
    <w:rsid w:val="00EE5031"/>
    <w:rsid w:val="00EE5045"/>
    <w:rsid w:val="00EE5091"/>
    <w:rsid w:val="00EE50D6"/>
    <w:rsid w:val="00EE5261"/>
    <w:rsid w:val="00EE5A7A"/>
    <w:rsid w:val="00EE5AAC"/>
    <w:rsid w:val="00EE5BD8"/>
    <w:rsid w:val="00EE5C89"/>
    <w:rsid w:val="00EE5C8C"/>
    <w:rsid w:val="00EE6693"/>
    <w:rsid w:val="00EE6698"/>
    <w:rsid w:val="00EE674B"/>
    <w:rsid w:val="00EE6755"/>
    <w:rsid w:val="00EE677E"/>
    <w:rsid w:val="00EE68D4"/>
    <w:rsid w:val="00EE69E7"/>
    <w:rsid w:val="00EE6C40"/>
    <w:rsid w:val="00EE6E4A"/>
    <w:rsid w:val="00EE6E68"/>
    <w:rsid w:val="00EE6F22"/>
    <w:rsid w:val="00EE6FD5"/>
    <w:rsid w:val="00EE70E9"/>
    <w:rsid w:val="00EE72F2"/>
    <w:rsid w:val="00EE735B"/>
    <w:rsid w:val="00EE75A5"/>
    <w:rsid w:val="00EE770E"/>
    <w:rsid w:val="00EE7733"/>
    <w:rsid w:val="00EE78D2"/>
    <w:rsid w:val="00EE793C"/>
    <w:rsid w:val="00EE7C3B"/>
    <w:rsid w:val="00EE7FB3"/>
    <w:rsid w:val="00EF05CC"/>
    <w:rsid w:val="00EF0884"/>
    <w:rsid w:val="00EF0A18"/>
    <w:rsid w:val="00EF0BE7"/>
    <w:rsid w:val="00EF0E0C"/>
    <w:rsid w:val="00EF1096"/>
    <w:rsid w:val="00EF112E"/>
    <w:rsid w:val="00EF11A0"/>
    <w:rsid w:val="00EF127C"/>
    <w:rsid w:val="00EF14D1"/>
    <w:rsid w:val="00EF1734"/>
    <w:rsid w:val="00EF1954"/>
    <w:rsid w:val="00EF1E81"/>
    <w:rsid w:val="00EF1EEF"/>
    <w:rsid w:val="00EF1F9A"/>
    <w:rsid w:val="00EF2292"/>
    <w:rsid w:val="00EF25E6"/>
    <w:rsid w:val="00EF2629"/>
    <w:rsid w:val="00EF269E"/>
    <w:rsid w:val="00EF292F"/>
    <w:rsid w:val="00EF294B"/>
    <w:rsid w:val="00EF2951"/>
    <w:rsid w:val="00EF2A32"/>
    <w:rsid w:val="00EF2AE1"/>
    <w:rsid w:val="00EF2B17"/>
    <w:rsid w:val="00EF2DAB"/>
    <w:rsid w:val="00EF2E6C"/>
    <w:rsid w:val="00EF2EA8"/>
    <w:rsid w:val="00EF31DD"/>
    <w:rsid w:val="00EF3370"/>
    <w:rsid w:val="00EF35E9"/>
    <w:rsid w:val="00EF3BB6"/>
    <w:rsid w:val="00EF3CB5"/>
    <w:rsid w:val="00EF3D12"/>
    <w:rsid w:val="00EF3FBC"/>
    <w:rsid w:val="00EF4002"/>
    <w:rsid w:val="00EF413E"/>
    <w:rsid w:val="00EF4215"/>
    <w:rsid w:val="00EF43D1"/>
    <w:rsid w:val="00EF4408"/>
    <w:rsid w:val="00EF4593"/>
    <w:rsid w:val="00EF4834"/>
    <w:rsid w:val="00EF48AC"/>
    <w:rsid w:val="00EF490B"/>
    <w:rsid w:val="00EF494F"/>
    <w:rsid w:val="00EF4A21"/>
    <w:rsid w:val="00EF4C60"/>
    <w:rsid w:val="00EF4DB9"/>
    <w:rsid w:val="00EF4E2F"/>
    <w:rsid w:val="00EF4E3E"/>
    <w:rsid w:val="00EF4F3C"/>
    <w:rsid w:val="00EF503A"/>
    <w:rsid w:val="00EF50B1"/>
    <w:rsid w:val="00EF5190"/>
    <w:rsid w:val="00EF549D"/>
    <w:rsid w:val="00EF56C1"/>
    <w:rsid w:val="00EF58FC"/>
    <w:rsid w:val="00EF5924"/>
    <w:rsid w:val="00EF5B01"/>
    <w:rsid w:val="00EF5B63"/>
    <w:rsid w:val="00EF5C29"/>
    <w:rsid w:val="00EF5E6D"/>
    <w:rsid w:val="00EF6037"/>
    <w:rsid w:val="00EF6121"/>
    <w:rsid w:val="00EF64DC"/>
    <w:rsid w:val="00EF68A3"/>
    <w:rsid w:val="00EF69FF"/>
    <w:rsid w:val="00EF6AA8"/>
    <w:rsid w:val="00EF6ADA"/>
    <w:rsid w:val="00EF6AF4"/>
    <w:rsid w:val="00EF6D79"/>
    <w:rsid w:val="00EF7259"/>
    <w:rsid w:val="00EF7274"/>
    <w:rsid w:val="00EF7478"/>
    <w:rsid w:val="00EF76C1"/>
    <w:rsid w:val="00EF77A5"/>
    <w:rsid w:val="00EF7978"/>
    <w:rsid w:val="00EF7A5D"/>
    <w:rsid w:val="00EF7B34"/>
    <w:rsid w:val="00EF7CAD"/>
    <w:rsid w:val="00EF7E5C"/>
    <w:rsid w:val="00EF7EE2"/>
    <w:rsid w:val="00EF7F75"/>
    <w:rsid w:val="00EF7F8F"/>
    <w:rsid w:val="00F00216"/>
    <w:rsid w:val="00F003F1"/>
    <w:rsid w:val="00F00722"/>
    <w:rsid w:val="00F00BB8"/>
    <w:rsid w:val="00F00C72"/>
    <w:rsid w:val="00F00CBF"/>
    <w:rsid w:val="00F00E5F"/>
    <w:rsid w:val="00F010BA"/>
    <w:rsid w:val="00F011BB"/>
    <w:rsid w:val="00F01545"/>
    <w:rsid w:val="00F017E1"/>
    <w:rsid w:val="00F01A03"/>
    <w:rsid w:val="00F01A47"/>
    <w:rsid w:val="00F01B5B"/>
    <w:rsid w:val="00F01CEF"/>
    <w:rsid w:val="00F0228E"/>
    <w:rsid w:val="00F024C2"/>
    <w:rsid w:val="00F024CC"/>
    <w:rsid w:val="00F024D9"/>
    <w:rsid w:val="00F029A8"/>
    <w:rsid w:val="00F02A03"/>
    <w:rsid w:val="00F02B1A"/>
    <w:rsid w:val="00F02CB3"/>
    <w:rsid w:val="00F02EC1"/>
    <w:rsid w:val="00F03082"/>
    <w:rsid w:val="00F03098"/>
    <w:rsid w:val="00F033E9"/>
    <w:rsid w:val="00F03412"/>
    <w:rsid w:val="00F0375F"/>
    <w:rsid w:val="00F03B65"/>
    <w:rsid w:val="00F03FC9"/>
    <w:rsid w:val="00F041D4"/>
    <w:rsid w:val="00F0439D"/>
    <w:rsid w:val="00F04468"/>
    <w:rsid w:val="00F0461A"/>
    <w:rsid w:val="00F04666"/>
    <w:rsid w:val="00F0471F"/>
    <w:rsid w:val="00F04835"/>
    <w:rsid w:val="00F04CEF"/>
    <w:rsid w:val="00F04E87"/>
    <w:rsid w:val="00F05422"/>
    <w:rsid w:val="00F056C8"/>
    <w:rsid w:val="00F057BA"/>
    <w:rsid w:val="00F058FE"/>
    <w:rsid w:val="00F0596F"/>
    <w:rsid w:val="00F05C66"/>
    <w:rsid w:val="00F05CD1"/>
    <w:rsid w:val="00F05DE7"/>
    <w:rsid w:val="00F05FC7"/>
    <w:rsid w:val="00F062BB"/>
    <w:rsid w:val="00F0638C"/>
    <w:rsid w:val="00F063C3"/>
    <w:rsid w:val="00F0642D"/>
    <w:rsid w:val="00F0644D"/>
    <w:rsid w:val="00F065E7"/>
    <w:rsid w:val="00F06BD3"/>
    <w:rsid w:val="00F06C4D"/>
    <w:rsid w:val="00F06DD9"/>
    <w:rsid w:val="00F06E47"/>
    <w:rsid w:val="00F070E4"/>
    <w:rsid w:val="00F070F2"/>
    <w:rsid w:val="00F07150"/>
    <w:rsid w:val="00F0729E"/>
    <w:rsid w:val="00F075B0"/>
    <w:rsid w:val="00F076A0"/>
    <w:rsid w:val="00F0789D"/>
    <w:rsid w:val="00F07AA9"/>
    <w:rsid w:val="00F07D66"/>
    <w:rsid w:val="00F07F95"/>
    <w:rsid w:val="00F101BD"/>
    <w:rsid w:val="00F1029B"/>
    <w:rsid w:val="00F10346"/>
    <w:rsid w:val="00F1034D"/>
    <w:rsid w:val="00F10395"/>
    <w:rsid w:val="00F106A2"/>
    <w:rsid w:val="00F106EB"/>
    <w:rsid w:val="00F108CD"/>
    <w:rsid w:val="00F10921"/>
    <w:rsid w:val="00F10ACC"/>
    <w:rsid w:val="00F11013"/>
    <w:rsid w:val="00F11098"/>
    <w:rsid w:val="00F11265"/>
    <w:rsid w:val="00F112A0"/>
    <w:rsid w:val="00F112F0"/>
    <w:rsid w:val="00F11493"/>
    <w:rsid w:val="00F11539"/>
    <w:rsid w:val="00F118A3"/>
    <w:rsid w:val="00F11902"/>
    <w:rsid w:val="00F11A7A"/>
    <w:rsid w:val="00F11F1F"/>
    <w:rsid w:val="00F1220C"/>
    <w:rsid w:val="00F12607"/>
    <w:rsid w:val="00F12A25"/>
    <w:rsid w:val="00F12F47"/>
    <w:rsid w:val="00F130C3"/>
    <w:rsid w:val="00F13131"/>
    <w:rsid w:val="00F131BC"/>
    <w:rsid w:val="00F13238"/>
    <w:rsid w:val="00F138AE"/>
    <w:rsid w:val="00F139BF"/>
    <w:rsid w:val="00F13C88"/>
    <w:rsid w:val="00F13D5D"/>
    <w:rsid w:val="00F13D87"/>
    <w:rsid w:val="00F13E82"/>
    <w:rsid w:val="00F14064"/>
    <w:rsid w:val="00F1435B"/>
    <w:rsid w:val="00F14373"/>
    <w:rsid w:val="00F143D1"/>
    <w:rsid w:val="00F1449A"/>
    <w:rsid w:val="00F146F1"/>
    <w:rsid w:val="00F146FF"/>
    <w:rsid w:val="00F14759"/>
    <w:rsid w:val="00F14808"/>
    <w:rsid w:val="00F14817"/>
    <w:rsid w:val="00F1485B"/>
    <w:rsid w:val="00F149BC"/>
    <w:rsid w:val="00F149C7"/>
    <w:rsid w:val="00F14DEB"/>
    <w:rsid w:val="00F1540A"/>
    <w:rsid w:val="00F1572B"/>
    <w:rsid w:val="00F15979"/>
    <w:rsid w:val="00F15B2E"/>
    <w:rsid w:val="00F15D26"/>
    <w:rsid w:val="00F15F37"/>
    <w:rsid w:val="00F16022"/>
    <w:rsid w:val="00F161A8"/>
    <w:rsid w:val="00F165F6"/>
    <w:rsid w:val="00F16656"/>
    <w:rsid w:val="00F168EC"/>
    <w:rsid w:val="00F16B06"/>
    <w:rsid w:val="00F1705B"/>
    <w:rsid w:val="00F172AC"/>
    <w:rsid w:val="00F1744C"/>
    <w:rsid w:val="00F1748B"/>
    <w:rsid w:val="00F1764E"/>
    <w:rsid w:val="00F178E5"/>
    <w:rsid w:val="00F2022D"/>
    <w:rsid w:val="00F204EB"/>
    <w:rsid w:val="00F20510"/>
    <w:rsid w:val="00F2062B"/>
    <w:rsid w:val="00F209BC"/>
    <w:rsid w:val="00F20B32"/>
    <w:rsid w:val="00F20B84"/>
    <w:rsid w:val="00F20BB8"/>
    <w:rsid w:val="00F20CB4"/>
    <w:rsid w:val="00F20E31"/>
    <w:rsid w:val="00F20F19"/>
    <w:rsid w:val="00F20FE1"/>
    <w:rsid w:val="00F21079"/>
    <w:rsid w:val="00F21386"/>
    <w:rsid w:val="00F21419"/>
    <w:rsid w:val="00F219B6"/>
    <w:rsid w:val="00F21C61"/>
    <w:rsid w:val="00F21C68"/>
    <w:rsid w:val="00F21C70"/>
    <w:rsid w:val="00F21F2C"/>
    <w:rsid w:val="00F2211F"/>
    <w:rsid w:val="00F22296"/>
    <w:rsid w:val="00F22467"/>
    <w:rsid w:val="00F224A3"/>
    <w:rsid w:val="00F2264B"/>
    <w:rsid w:val="00F22893"/>
    <w:rsid w:val="00F2291E"/>
    <w:rsid w:val="00F22962"/>
    <w:rsid w:val="00F22AD9"/>
    <w:rsid w:val="00F22B91"/>
    <w:rsid w:val="00F22BB1"/>
    <w:rsid w:val="00F22BB4"/>
    <w:rsid w:val="00F22CFE"/>
    <w:rsid w:val="00F23016"/>
    <w:rsid w:val="00F23305"/>
    <w:rsid w:val="00F23674"/>
    <w:rsid w:val="00F2377A"/>
    <w:rsid w:val="00F23C2E"/>
    <w:rsid w:val="00F23EEC"/>
    <w:rsid w:val="00F23F6A"/>
    <w:rsid w:val="00F24222"/>
    <w:rsid w:val="00F246EA"/>
    <w:rsid w:val="00F246FD"/>
    <w:rsid w:val="00F247CA"/>
    <w:rsid w:val="00F24956"/>
    <w:rsid w:val="00F2499A"/>
    <w:rsid w:val="00F24A34"/>
    <w:rsid w:val="00F24AE5"/>
    <w:rsid w:val="00F24C3F"/>
    <w:rsid w:val="00F24DF7"/>
    <w:rsid w:val="00F24E43"/>
    <w:rsid w:val="00F2505C"/>
    <w:rsid w:val="00F250CB"/>
    <w:rsid w:val="00F251D8"/>
    <w:rsid w:val="00F25386"/>
    <w:rsid w:val="00F253BA"/>
    <w:rsid w:val="00F254EA"/>
    <w:rsid w:val="00F2576B"/>
    <w:rsid w:val="00F258AE"/>
    <w:rsid w:val="00F26248"/>
    <w:rsid w:val="00F264CF"/>
    <w:rsid w:val="00F26534"/>
    <w:rsid w:val="00F2658D"/>
    <w:rsid w:val="00F267B2"/>
    <w:rsid w:val="00F2684E"/>
    <w:rsid w:val="00F2693D"/>
    <w:rsid w:val="00F26B1E"/>
    <w:rsid w:val="00F270E0"/>
    <w:rsid w:val="00F2758E"/>
    <w:rsid w:val="00F27733"/>
    <w:rsid w:val="00F2796F"/>
    <w:rsid w:val="00F27B2D"/>
    <w:rsid w:val="00F27C2C"/>
    <w:rsid w:val="00F27DB0"/>
    <w:rsid w:val="00F27E46"/>
    <w:rsid w:val="00F27F28"/>
    <w:rsid w:val="00F27F8A"/>
    <w:rsid w:val="00F27F90"/>
    <w:rsid w:val="00F300F5"/>
    <w:rsid w:val="00F301C0"/>
    <w:rsid w:val="00F30406"/>
    <w:rsid w:val="00F306C6"/>
    <w:rsid w:val="00F3094B"/>
    <w:rsid w:val="00F30A46"/>
    <w:rsid w:val="00F30B4E"/>
    <w:rsid w:val="00F30C9F"/>
    <w:rsid w:val="00F30DF1"/>
    <w:rsid w:val="00F30FAA"/>
    <w:rsid w:val="00F310AC"/>
    <w:rsid w:val="00F31149"/>
    <w:rsid w:val="00F313A0"/>
    <w:rsid w:val="00F313BA"/>
    <w:rsid w:val="00F313DA"/>
    <w:rsid w:val="00F31665"/>
    <w:rsid w:val="00F3166D"/>
    <w:rsid w:val="00F3173C"/>
    <w:rsid w:val="00F31789"/>
    <w:rsid w:val="00F317B9"/>
    <w:rsid w:val="00F31806"/>
    <w:rsid w:val="00F318BC"/>
    <w:rsid w:val="00F31996"/>
    <w:rsid w:val="00F319CE"/>
    <w:rsid w:val="00F32030"/>
    <w:rsid w:val="00F3235D"/>
    <w:rsid w:val="00F32474"/>
    <w:rsid w:val="00F324ED"/>
    <w:rsid w:val="00F3262B"/>
    <w:rsid w:val="00F32743"/>
    <w:rsid w:val="00F32869"/>
    <w:rsid w:val="00F32935"/>
    <w:rsid w:val="00F330C5"/>
    <w:rsid w:val="00F331BB"/>
    <w:rsid w:val="00F332E7"/>
    <w:rsid w:val="00F336B5"/>
    <w:rsid w:val="00F336E0"/>
    <w:rsid w:val="00F33727"/>
    <w:rsid w:val="00F33BC8"/>
    <w:rsid w:val="00F33C42"/>
    <w:rsid w:val="00F33C62"/>
    <w:rsid w:val="00F33DD4"/>
    <w:rsid w:val="00F34007"/>
    <w:rsid w:val="00F3405D"/>
    <w:rsid w:val="00F3445E"/>
    <w:rsid w:val="00F34463"/>
    <w:rsid w:val="00F34476"/>
    <w:rsid w:val="00F345E5"/>
    <w:rsid w:val="00F34655"/>
    <w:rsid w:val="00F3484C"/>
    <w:rsid w:val="00F34A7D"/>
    <w:rsid w:val="00F34AA7"/>
    <w:rsid w:val="00F34B6E"/>
    <w:rsid w:val="00F34D58"/>
    <w:rsid w:val="00F351CA"/>
    <w:rsid w:val="00F35CD7"/>
    <w:rsid w:val="00F35DFE"/>
    <w:rsid w:val="00F3623A"/>
    <w:rsid w:val="00F366CE"/>
    <w:rsid w:val="00F36832"/>
    <w:rsid w:val="00F36846"/>
    <w:rsid w:val="00F36A1A"/>
    <w:rsid w:val="00F36B02"/>
    <w:rsid w:val="00F36E71"/>
    <w:rsid w:val="00F373A6"/>
    <w:rsid w:val="00F3745D"/>
    <w:rsid w:val="00F375BB"/>
    <w:rsid w:val="00F37699"/>
    <w:rsid w:val="00F37807"/>
    <w:rsid w:val="00F37999"/>
    <w:rsid w:val="00F37A9F"/>
    <w:rsid w:val="00F37D18"/>
    <w:rsid w:val="00F37DAC"/>
    <w:rsid w:val="00F37DD8"/>
    <w:rsid w:val="00F37DFD"/>
    <w:rsid w:val="00F4008B"/>
    <w:rsid w:val="00F40244"/>
    <w:rsid w:val="00F404F1"/>
    <w:rsid w:val="00F4063D"/>
    <w:rsid w:val="00F40665"/>
    <w:rsid w:val="00F407E0"/>
    <w:rsid w:val="00F40873"/>
    <w:rsid w:val="00F4090E"/>
    <w:rsid w:val="00F4092A"/>
    <w:rsid w:val="00F40AFE"/>
    <w:rsid w:val="00F40D94"/>
    <w:rsid w:val="00F40E2B"/>
    <w:rsid w:val="00F41804"/>
    <w:rsid w:val="00F41989"/>
    <w:rsid w:val="00F419DD"/>
    <w:rsid w:val="00F41A72"/>
    <w:rsid w:val="00F41B94"/>
    <w:rsid w:val="00F41BDF"/>
    <w:rsid w:val="00F41C22"/>
    <w:rsid w:val="00F41DF0"/>
    <w:rsid w:val="00F41DFE"/>
    <w:rsid w:val="00F42202"/>
    <w:rsid w:val="00F4223D"/>
    <w:rsid w:val="00F4227E"/>
    <w:rsid w:val="00F4230B"/>
    <w:rsid w:val="00F423C5"/>
    <w:rsid w:val="00F425AA"/>
    <w:rsid w:val="00F42744"/>
    <w:rsid w:val="00F42A38"/>
    <w:rsid w:val="00F42AB3"/>
    <w:rsid w:val="00F42BEA"/>
    <w:rsid w:val="00F42C35"/>
    <w:rsid w:val="00F42E8E"/>
    <w:rsid w:val="00F42EAA"/>
    <w:rsid w:val="00F42EFA"/>
    <w:rsid w:val="00F43135"/>
    <w:rsid w:val="00F4335A"/>
    <w:rsid w:val="00F43547"/>
    <w:rsid w:val="00F435F2"/>
    <w:rsid w:val="00F4379C"/>
    <w:rsid w:val="00F437B3"/>
    <w:rsid w:val="00F43B33"/>
    <w:rsid w:val="00F43C39"/>
    <w:rsid w:val="00F43C57"/>
    <w:rsid w:val="00F43CCD"/>
    <w:rsid w:val="00F440E3"/>
    <w:rsid w:val="00F4415F"/>
    <w:rsid w:val="00F4458A"/>
    <w:rsid w:val="00F44704"/>
    <w:rsid w:val="00F4499F"/>
    <w:rsid w:val="00F449A1"/>
    <w:rsid w:val="00F44BFD"/>
    <w:rsid w:val="00F44C95"/>
    <w:rsid w:val="00F44DDF"/>
    <w:rsid w:val="00F44F14"/>
    <w:rsid w:val="00F451B6"/>
    <w:rsid w:val="00F45544"/>
    <w:rsid w:val="00F45698"/>
    <w:rsid w:val="00F45C21"/>
    <w:rsid w:val="00F45CA5"/>
    <w:rsid w:val="00F45E21"/>
    <w:rsid w:val="00F46227"/>
    <w:rsid w:val="00F46391"/>
    <w:rsid w:val="00F46434"/>
    <w:rsid w:val="00F4643B"/>
    <w:rsid w:val="00F4645F"/>
    <w:rsid w:val="00F46DBD"/>
    <w:rsid w:val="00F46E01"/>
    <w:rsid w:val="00F46E68"/>
    <w:rsid w:val="00F47323"/>
    <w:rsid w:val="00F478A4"/>
    <w:rsid w:val="00F47977"/>
    <w:rsid w:val="00F47A00"/>
    <w:rsid w:val="00F47A39"/>
    <w:rsid w:val="00F47AEA"/>
    <w:rsid w:val="00F47D04"/>
    <w:rsid w:val="00F50177"/>
    <w:rsid w:val="00F504A7"/>
    <w:rsid w:val="00F50511"/>
    <w:rsid w:val="00F5054A"/>
    <w:rsid w:val="00F505E7"/>
    <w:rsid w:val="00F50944"/>
    <w:rsid w:val="00F51658"/>
    <w:rsid w:val="00F517BF"/>
    <w:rsid w:val="00F51983"/>
    <w:rsid w:val="00F51B53"/>
    <w:rsid w:val="00F51CC8"/>
    <w:rsid w:val="00F51CFD"/>
    <w:rsid w:val="00F51D4E"/>
    <w:rsid w:val="00F51EBF"/>
    <w:rsid w:val="00F5205C"/>
    <w:rsid w:val="00F5220E"/>
    <w:rsid w:val="00F52225"/>
    <w:rsid w:val="00F52237"/>
    <w:rsid w:val="00F52402"/>
    <w:rsid w:val="00F52493"/>
    <w:rsid w:val="00F52553"/>
    <w:rsid w:val="00F52704"/>
    <w:rsid w:val="00F5289E"/>
    <w:rsid w:val="00F528C2"/>
    <w:rsid w:val="00F52CC2"/>
    <w:rsid w:val="00F53345"/>
    <w:rsid w:val="00F535CC"/>
    <w:rsid w:val="00F53606"/>
    <w:rsid w:val="00F536DE"/>
    <w:rsid w:val="00F53996"/>
    <w:rsid w:val="00F539D8"/>
    <w:rsid w:val="00F53E07"/>
    <w:rsid w:val="00F5433D"/>
    <w:rsid w:val="00F5436F"/>
    <w:rsid w:val="00F54481"/>
    <w:rsid w:val="00F544C2"/>
    <w:rsid w:val="00F544D5"/>
    <w:rsid w:val="00F54546"/>
    <w:rsid w:val="00F54582"/>
    <w:rsid w:val="00F546C8"/>
    <w:rsid w:val="00F546D6"/>
    <w:rsid w:val="00F54BEE"/>
    <w:rsid w:val="00F555A8"/>
    <w:rsid w:val="00F55614"/>
    <w:rsid w:val="00F55721"/>
    <w:rsid w:val="00F557C5"/>
    <w:rsid w:val="00F55C53"/>
    <w:rsid w:val="00F55EE1"/>
    <w:rsid w:val="00F56149"/>
    <w:rsid w:val="00F5614B"/>
    <w:rsid w:val="00F56457"/>
    <w:rsid w:val="00F5652B"/>
    <w:rsid w:val="00F56D0A"/>
    <w:rsid w:val="00F56EA6"/>
    <w:rsid w:val="00F57157"/>
    <w:rsid w:val="00F5724E"/>
    <w:rsid w:val="00F5729D"/>
    <w:rsid w:val="00F573CF"/>
    <w:rsid w:val="00F573D5"/>
    <w:rsid w:val="00F57495"/>
    <w:rsid w:val="00F574F8"/>
    <w:rsid w:val="00F575C6"/>
    <w:rsid w:val="00F5775A"/>
    <w:rsid w:val="00F57C0C"/>
    <w:rsid w:val="00F57C21"/>
    <w:rsid w:val="00F57D6A"/>
    <w:rsid w:val="00F60083"/>
    <w:rsid w:val="00F600CF"/>
    <w:rsid w:val="00F600D3"/>
    <w:rsid w:val="00F6014E"/>
    <w:rsid w:val="00F60218"/>
    <w:rsid w:val="00F604C8"/>
    <w:rsid w:val="00F6061D"/>
    <w:rsid w:val="00F60660"/>
    <w:rsid w:val="00F606BB"/>
    <w:rsid w:val="00F606DE"/>
    <w:rsid w:val="00F6082A"/>
    <w:rsid w:val="00F6087C"/>
    <w:rsid w:val="00F608C6"/>
    <w:rsid w:val="00F6090C"/>
    <w:rsid w:val="00F60B48"/>
    <w:rsid w:val="00F60D29"/>
    <w:rsid w:val="00F60E53"/>
    <w:rsid w:val="00F60F82"/>
    <w:rsid w:val="00F60FA4"/>
    <w:rsid w:val="00F61114"/>
    <w:rsid w:val="00F61147"/>
    <w:rsid w:val="00F61263"/>
    <w:rsid w:val="00F612CF"/>
    <w:rsid w:val="00F614AA"/>
    <w:rsid w:val="00F617F6"/>
    <w:rsid w:val="00F61AD2"/>
    <w:rsid w:val="00F61D97"/>
    <w:rsid w:val="00F61D9E"/>
    <w:rsid w:val="00F61ECF"/>
    <w:rsid w:val="00F6208B"/>
    <w:rsid w:val="00F624B3"/>
    <w:rsid w:val="00F626BA"/>
    <w:rsid w:val="00F627DC"/>
    <w:rsid w:val="00F6298D"/>
    <w:rsid w:val="00F63195"/>
    <w:rsid w:val="00F632BD"/>
    <w:rsid w:val="00F6344C"/>
    <w:rsid w:val="00F6375F"/>
    <w:rsid w:val="00F63A4E"/>
    <w:rsid w:val="00F63AB4"/>
    <w:rsid w:val="00F63F08"/>
    <w:rsid w:val="00F63FDF"/>
    <w:rsid w:val="00F643A3"/>
    <w:rsid w:val="00F6444A"/>
    <w:rsid w:val="00F64A3C"/>
    <w:rsid w:val="00F64AAB"/>
    <w:rsid w:val="00F64AD3"/>
    <w:rsid w:val="00F64B4B"/>
    <w:rsid w:val="00F64D29"/>
    <w:rsid w:val="00F64D50"/>
    <w:rsid w:val="00F64F0F"/>
    <w:rsid w:val="00F65057"/>
    <w:rsid w:val="00F651FD"/>
    <w:rsid w:val="00F653DF"/>
    <w:rsid w:val="00F65444"/>
    <w:rsid w:val="00F656B2"/>
    <w:rsid w:val="00F657F2"/>
    <w:rsid w:val="00F658A1"/>
    <w:rsid w:val="00F65C6B"/>
    <w:rsid w:val="00F65DB4"/>
    <w:rsid w:val="00F65DF2"/>
    <w:rsid w:val="00F65E2C"/>
    <w:rsid w:val="00F65F9E"/>
    <w:rsid w:val="00F660AC"/>
    <w:rsid w:val="00F66427"/>
    <w:rsid w:val="00F6645F"/>
    <w:rsid w:val="00F6664F"/>
    <w:rsid w:val="00F66771"/>
    <w:rsid w:val="00F66845"/>
    <w:rsid w:val="00F668E6"/>
    <w:rsid w:val="00F6692B"/>
    <w:rsid w:val="00F66B0D"/>
    <w:rsid w:val="00F670D0"/>
    <w:rsid w:val="00F673A9"/>
    <w:rsid w:val="00F67564"/>
    <w:rsid w:val="00F67632"/>
    <w:rsid w:val="00F67821"/>
    <w:rsid w:val="00F67AF6"/>
    <w:rsid w:val="00F701A4"/>
    <w:rsid w:val="00F705A4"/>
    <w:rsid w:val="00F705FA"/>
    <w:rsid w:val="00F70F70"/>
    <w:rsid w:val="00F70FA8"/>
    <w:rsid w:val="00F710B7"/>
    <w:rsid w:val="00F710FB"/>
    <w:rsid w:val="00F71276"/>
    <w:rsid w:val="00F712F4"/>
    <w:rsid w:val="00F71449"/>
    <w:rsid w:val="00F71E8E"/>
    <w:rsid w:val="00F71EC3"/>
    <w:rsid w:val="00F720BB"/>
    <w:rsid w:val="00F72262"/>
    <w:rsid w:val="00F7232F"/>
    <w:rsid w:val="00F72372"/>
    <w:rsid w:val="00F724CE"/>
    <w:rsid w:val="00F727A6"/>
    <w:rsid w:val="00F727E1"/>
    <w:rsid w:val="00F7280D"/>
    <w:rsid w:val="00F729DB"/>
    <w:rsid w:val="00F72B1E"/>
    <w:rsid w:val="00F72CB3"/>
    <w:rsid w:val="00F72DCE"/>
    <w:rsid w:val="00F72E1F"/>
    <w:rsid w:val="00F72FE4"/>
    <w:rsid w:val="00F7301B"/>
    <w:rsid w:val="00F73145"/>
    <w:rsid w:val="00F7331B"/>
    <w:rsid w:val="00F734E6"/>
    <w:rsid w:val="00F7360B"/>
    <w:rsid w:val="00F73815"/>
    <w:rsid w:val="00F73851"/>
    <w:rsid w:val="00F7390F"/>
    <w:rsid w:val="00F73972"/>
    <w:rsid w:val="00F739E1"/>
    <w:rsid w:val="00F73B37"/>
    <w:rsid w:val="00F73BBA"/>
    <w:rsid w:val="00F73EEF"/>
    <w:rsid w:val="00F73F10"/>
    <w:rsid w:val="00F74074"/>
    <w:rsid w:val="00F7408E"/>
    <w:rsid w:val="00F74210"/>
    <w:rsid w:val="00F743BD"/>
    <w:rsid w:val="00F7443A"/>
    <w:rsid w:val="00F7464C"/>
    <w:rsid w:val="00F74699"/>
    <w:rsid w:val="00F747CD"/>
    <w:rsid w:val="00F74DDF"/>
    <w:rsid w:val="00F74E25"/>
    <w:rsid w:val="00F74F38"/>
    <w:rsid w:val="00F75125"/>
    <w:rsid w:val="00F75196"/>
    <w:rsid w:val="00F75254"/>
    <w:rsid w:val="00F75654"/>
    <w:rsid w:val="00F757A3"/>
    <w:rsid w:val="00F75A77"/>
    <w:rsid w:val="00F7629F"/>
    <w:rsid w:val="00F7653C"/>
    <w:rsid w:val="00F76542"/>
    <w:rsid w:val="00F765B0"/>
    <w:rsid w:val="00F767EF"/>
    <w:rsid w:val="00F76944"/>
    <w:rsid w:val="00F76D14"/>
    <w:rsid w:val="00F76F3D"/>
    <w:rsid w:val="00F77095"/>
    <w:rsid w:val="00F772EB"/>
    <w:rsid w:val="00F7730E"/>
    <w:rsid w:val="00F774F3"/>
    <w:rsid w:val="00F7757F"/>
    <w:rsid w:val="00F77671"/>
    <w:rsid w:val="00F778C3"/>
    <w:rsid w:val="00F779F3"/>
    <w:rsid w:val="00F77A0C"/>
    <w:rsid w:val="00F77A6F"/>
    <w:rsid w:val="00F77F87"/>
    <w:rsid w:val="00F77F9B"/>
    <w:rsid w:val="00F80146"/>
    <w:rsid w:val="00F80154"/>
    <w:rsid w:val="00F804AF"/>
    <w:rsid w:val="00F804F5"/>
    <w:rsid w:val="00F809DF"/>
    <w:rsid w:val="00F80C39"/>
    <w:rsid w:val="00F80D30"/>
    <w:rsid w:val="00F80E87"/>
    <w:rsid w:val="00F81067"/>
    <w:rsid w:val="00F810DB"/>
    <w:rsid w:val="00F811B6"/>
    <w:rsid w:val="00F81215"/>
    <w:rsid w:val="00F8125A"/>
    <w:rsid w:val="00F81309"/>
    <w:rsid w:val="00F81475"/>
    <w:rsid w:val="00F8147D"/>
    <w:rsid w:val="00F8158F"/>
    <w:rsid w:val="00F816AD"/>
    <w:rsid w:val="00F81B7E"/>
    <w:rsid w:val="00F81CAB"/>
    <w:rsid w:val="00F81D9C"/>
    <w:rsid w:val="00F81DC1"/>
    <w:rsid w:val="00F81E77"/>
    <w:rsid w:val="00F81EA5"/>
    <w:rsid w:val="00F81EB7"/>
    <w:rsid w:val="00F81EEA"/>
    <w:rsid w:val="00F81F7C"/>
    <w:rsid w:val="00F8200D"/>
    <w:rsid w:val="00F8212E"/>
    <w:rsid w:val="00F82248"/>
    <w:rsid w:val="00F822B1"/>
    <w:rsid w:val="00F822E1"/>
    <w:rsid w:val="00F822FC"/>
    <w:rsid w:val="00F824BE"/>
    <w:rsid w:val="00F82905"/>
    <w:rsid w:val="00F82B42"/>
    <w:rsid w:val="00F82E92"/>
    <w:rsid w:val="00F82EE8"/>
    <w:rsid w:val="00F82F80"/>
    <w:rsid w:val="00F831E6"/>
    <w:rsid w:val="00F832ED"/>
    <w:rsid w:val="00F835CE"/>
    <w:rsid w:val="00F83925"/>
    <w:rsid w:val="00F83AA9"/>
    <w:rsid w:val="00F83B5B"/>
    <w:rsid w:val="00F83D17"/>
    <w:rsid w:val="00F83E7E"/>
    <w:rsid w:val="00F84095"/>
    <w:rsid w:val="00F8421B"/>
    <w:rsid w:val="00F845C6"/>
    <w:rsid w:val="00F8465E"/>
    <w:rsid w:val="00F84CA1"/>
    <w:rsid w:val="00F84E1F"/>
    <w:rsid w:val="00F85056"/>
    <w:rsid w:val="00F85066"/>
    <w:rsid w:val="00F8527B"/>
    <w:rsid w:val="00F85395"/>
    <w:rsid w:val="00F85585"/>
    <w:rsid w:val="00F85738"/>
    <w:rsid w:val="00F85C79"/>
    <w:rsid w:val="00F85CEB"/>
    <w:rsid w:val="00F8611C"/>
    <w:rsid w:val="00F86673"/>
    <w:rsid w:val="00F86A4E"/>
    <w:rsid w:val="00F86EE9"/>
    <w:rsid w:val="00F86FD0"/>
    <w:rsid w:val="00F87094"/>
    <w:rsid w:val="00F876D5"/>
    <w:rsid w:val="00F876E5"/>
    <w:rsid w:val="00F87750"/>
    <w:rsid w:val="00F87B24"/>
    <w:rsid w:val="00F87B6B"/>
    <w:rsid w:val="00F87DF0"/>
    <w:rsid w:val="00F87F12"/>
    <w:rsid w:val="00F90016"/>
    <w:rsid w:val="00F90079"/>
    <w:rsid w:val="00F900C1"/>
    <w:rsid w:val="00F901E0"/>
    <w:rsid w:val="00F9023B"/>
    <w:rsid w:val="00F9034A"/>
    <w:rsid w:val="00F9039A"/>
    <w:rsid w:val="00F9050C"/>
    <w:rsid w:val="00F906EA"/>
    <w:rsid w:val="00F90923"/>
    <w:rsid w:val="00F90930"/>
    <w:rsid w:val="00F90AC3"/>
    <w:rsid w:val="00F90BE4"/>
    <w:rsid w:val="00F90C5A"/>
    <w:rsid w:val="00F90DBA"/>
    <w:rsid w:val="00F9101A"/>
    <w:rsid w:val="00F9108C"/>
    <w:rsid w:val="00F911CC"/>
    <w:rsid w:val="00F912CC"/>
    <w:rsid w:val="00F914AD"/>
    <w:rsid w:val="00F914D9"/>
    <w:rsid w:val="00F9159F"/>
    <w:rsid w:val="00F917CB"/>
    <w:rsid w:val="00F91B63"/>
    <w:rsid w:val="00F91C67"/>
    <w:rsid w:val="00F91CAA"/>
    <w:rsid w:val="00F91F16"/>
    <w:rsid w:val="00F91FE8"/>
    <w:rsid w:val="00F9212D"/>
    <w:rsid w:val="00F92520"/>
    <w:rsid w:val="00F92622"/>
    <w:rsid w:val="00F9271F"/>
    <w:rsid w:val="00F927D1"/>
    <w:rsid w:val="00F92806"/>
    <w:rsid w:val="00F928EF"/>
    <w:rsid w:val="00F92AED"/>
    <w:rsid w:val="00F92DB2"/>
    <w:rsid w:val="00F92DBF"/>
    <w:rsid w:val="00F92E08"/>
    <w:rsid w:val="00F9300B"/>
    <w:rsid w:val="00F9306F"/>
    <w:rsid w:val="00F931A6"/>
    <w:rsid w:val="00F93468"/>
    <w:rsid w:val="00F935F9"/>
    <w:rsid w:val="00F93D7A"/>
    <w:rsid w:val="00F93F85"/>
    <w:rsid w:val="00F9409C"/>
    <w:rsid w:val="00F94136"/>
    <w:rsid w:val="00F942EE"/>
    <w:rsid w:val="00F94314"/>
    <w:rsid w:val="00F943BE"/>
    <w:rsid w:val="00F944A2"/>
    <w:rsid w:val="00F9467B"/>
    <w:rsid w:val="00F9468A"/>
    <w:rsid w:val="00F946B5"/>
    <w:rsid w:val="00F9478B"/>
    <w:rsid w:val="00F94A46"/>
    <w:rsid w:val="00F94C1B"/>
    <w:rsid w:val="00F94CEF"/>
    <w:rsid w:val="00F94F65"/>
    <w:rsid w:val="00F95031"/>
    <w:rsid w:val="00F952AE"/>
    <w:rsid w:val="00F95375"/>
    <w:rsid w:val="00F95381"/>
    <w:rsid w:val="00F953AF"/>
    <w:rsid w:val="00F95403"/>
    <w:rsid w:val="00F954F2"/>
    <w:rsid w:val="00F95595"/>
    <w:rsid w:val="00F955E8"/>
    <w:rsid w:val="00F9589C"/>
    <w:rsid w:val="00F95A9C"/>
    <w:rsid w:val="00F95AC4"/>
    <w:rsid w:val="00F95B4E"/>
    <w:rsid w:val="00F95E9B"/>
    <w:rsid w:val="00F96147"/>
    <w:rsid w:val="00F964E3"/>
    <w:rsid w:val="00F96522"/>
    <w:rsid w:val="00F9680A"/>
    <w:rsid w:val="00F9686B"/>
    <w:rsid w:val="00F96889"/>
    <w:rsid w:val="00F96B65"/>
    <w:rsid w:val="00F96C99"/>
    <w:rsid w:val="00F97210"/>
    <w:rsid w:val="00F97300"/>
    <w:rsid w:val="00F973D6"/>
    <w:rsid w:val="00F974A6"/>
    <w:rsid w:val="00F974D7"/>
    <w:rsid w:val="00F97566"/>
    <w:rsid w:val="00F97BBC"/>
    <w:rsid w:val="00F97E98"/>
    <w:rsid w:val="00FA0030"/>
    <w:rsid w:val="00FA00D1"/>
    <w:rsid w:val="00FA03DB"/>
    <w:rsid w:val="00FA0441"/>
    <w:rsid w:val="00FA0492"/>
    <w:rsid w:val="00FA064A"/>
    <w:rsid w:val="00FA078F"/>
    <w:rsid w:val="00FA0B9C"/>
    <w:rsid w:val="00FA0C01"/>
    <w:rsid w:val="00FA0E06"/>
    <w:rsid w:val="00FA11A2"/>
    <w:rsid w:val="00FA12FA"/>
    <w:rsid w:val="00FA135D"/>
    <w:rsid w:val="00FA15B9"/>
    <w:rsid w:val="00FA16D1"/>
    <w:rsid w:val="00FA1714"/>
    <w:rsid w:val="00FA1731"/>
    <w:rsid w:val="00FA1795"/>
    <w:rsid w:val="00FA20A9"/>
    <w:rsid w:val="00FA2109"/>
    <w:rsid w:val="00FA222C"/>
    <w:rsid w:val="00FA2303"/>
    <w:rsid w:val="00FA2432"/>
    <w:rsid w:val="00FA24E5"/>
    <w:rsid w:val="00FA27C0"/>
    <w:rsid w:val="00FA2A57"/>
    <w:rsid w:val="00FA2AB0"/>
    <w:rsid w:val="00FA2C44"/>
    <w:rsid w:val="00FA2D0B"/>
    <w:rsid w:val="00FA3066"/>
    <w:rsid w:val="00FA3156"/>
    <w:rsid w:val="00FA31E8"/>
    <w:rsid w:val="00FA32CA"/>
    <w:rsid w:val="00FA35AC"/>
    <w:rsid w:val="00FA3696"/>
    <w:rsid w:val="00FA3966"/>
    <w:rsid w:val="00FA3A65"/>
    <w:rsid w:val="00FA3BB9"/>
    <w:rsid w:val="00FA3D22"/>
    <w:rsid w:val="00FA3F3D"/>
    <w:rsid w:val="00FA46A6"/>
    <w:rsid w:val="00FA4A4C"/>
    <w:rsid w:val="00FA4AF1"/>
    <w:rsid w:val="00FA4C53"/>
    <w:rsid w:val="00FA4C79"/>
    <w:rsid w:val="00FA4FA0"/>
    <w:rsid w:val="00FA503C"/>
    <w:rsid w:val="00FA543B"/>
    <w:rsid w:val="00FA54FD"/>
    <w:rsid w:val="00FA5535"/>
    <w:rsid w:val="00FA5699"/>
    <w:rsid w:val="00FA56C9"/>
    <w:rsid w:val="00FA59AD"/>
    <w:rsid w:val="00FA59FA"/>
    <w:rsid w:val="00FA5BE4"/>
    <w:rsid w:val="00FA5D20"/>
    <w:rsid w:val="00FA5D3E"/>
    <w:rsid w:val="00FA5D65"/>
    <w:rsid w:val="00FA5F0C"/>
    <w:rsid w:val="00FA60A0"/>
    <w:rsid w:val="00FA6366"/>
    <w:rsid w:val="00FA6653"/>
    <w:rsid w:val="00FA669B"/>
    <w:rsid w:val="00FA67ED"/>
    <w:rsid w:val="00FA6A9B"/>
    <w:rsid w:val="00FA6B46"/>
    <w:rsid w:val="00FA6C92"/>
    <w:rsid w:val="00FA7111"/>
    <w:rsid w:val="00FA7141"/>
    <w:rsid w:val="00FA727F"/>
    <w:rsid w:val="00FA7358"/>
    <w:rsid w:val="00FA7602"/>
    <w:rsid w:val="00FA79E8"/>
    <w:rsid w:val="00FA7B12"/>
    <w:rsid w:val="00FA7B2A"/>
    <w:rsid w:val="00FA7E7D"/>
    <w:rsid w:val="00FB0479"/>
    <w:rsid w:val="00FB07EE"/>
    <w:rsid w:val="00FB0822"/>
    <w:rsid w:val="00FB08D7"/>
    <w:rsid w:val="00FB0BEB"/>
    <w:rsid w:val="00FB0C57"/>
    <w:rsid w:val="00FB0CBD"/>
    <w:rsid w:val="00FB1141"/>
    <w:rsid w:val="00FB11ED"/>
    <w:rsid w:val="00FB1318"/>
    <w:rsid w:val="00FB140C"/>
    <w:rsid w:val="00FB145A"/>
    <w:rsid w:val="00FB14DF"/>
    <w:rsid w:val="00FB15A4"/>
    <w:rsid w:val="00FB15A7"/>
    <w:rsid w:val="00FB173A"/>
    <w:rsid w:val="00FB1AC7"/>
    <w:rsid w:val="00FB1B87"/>
    <w:rsid w:val="00FB1BC8"/>
    <w:rsid w:val="00FB1E98"/>
    <w:rsid w:val="00FB1F7B"/>
    <w:rsid w:val="00FB1FD3"/>
    <w:rsid w:val="00FB2132"/>
    <w:rsid w:val="00FB21F5"/>
    <w:rsid w:val="00FB229D"/>
    <w:rsid w:val="00FB2374"/>
    <w:rsid w:val="00FB24C9"/>
    <w:rsid w:val="00FB2910"/>
    <w:rsid w:val="00FB2BA6"/>
    <w:rsid w:val="00FB2D8A"/>
    <w:rsid w:val="00FB2F5E"/>
    <w:rsid w:val="00FB3067"/>
    <w:rsid w:val="00FB33FB"/>
    <w:rsid w:val="00FB350C"/>
    <w:rsid w:val="00FB35B1"/>
    <w:rsid w:val="00FB36D3"/>
    <w:rsid w:val="00FB36E5"/>
    <w:rsid w:val="00FB37EE"/>
    <w:rsid w:val="00FB3A1B"/>
    <w:rsid w:val="00FB3B92"/>
    <w:rsid w:val="00FB4402"/>
    <w:rsid w:val="00FB458C"/>
    <w:rsid w:val="00FB4675"/>
    <w:rsid w:val="00FB4773"/>
    <w:rsid w:val="00FB47E4"/>
    <w:rsid w:val="00FB4944"/>
    <w:rsid w:val="00FB4BA6"/>
    <w:rsid w:val="00FB4C41"/>
    <w:rsid w:val="00FB4CFF"/>
    <w:rsid w:val="00FB4DD1"/>
    <w:rsid w:val="00FB4DF9"/>
    <w:rsid w:val="00FB5001"/>
    <w:rsid w:val="00FB5054"/>
    <w:rsid w:val="00FB5160"/>
    <w:rsid w:val="00FB555A"/>
    <w:rsid w:val="00FB56D7"/>
    <w:rsid w:val="00FB57F7"/>
    <w:rsid w:val="00FB58F4"/>
    <w:rsid w:val="00FB5B5E"/>
    <w:rsid w:val="00FB5CE8"/>
    <w:rsid w:val="00FB5D56"/>
    <w:rsid w:val="00FB5E5E"/>
    <w:rsid w:val="00FB5E8E"/>
    <w:rsid w:val="00FB5F78"/>
    <w:rsid w:val="00FB60CA"/>
    <w:rsid w:val="00FB64D2"/>
    <w:rsid w:val="00FB6641"/>
    <w:rsid w:val="00FB69E6"/>
    <w:rsid w:val="00FB6AD2"/>
    <w:rsid w:val="00FB6B9D"/>
    <w:rsid w:val="00FB6BE4"/>
    <w:rsid w:val="00FB6C44"/>
    <w:rsid w:val="00FB6D78"/>
    <w:rsid w:val="00FB6E63"/>
    <w:rsid w:val="00FB714F"/>
    <w:rsid w:val="00FB7294"/>
    <w:rsid w:val="00FB72C4"/>
    <w:rsid w:val="00FB737A"/>
    <w:rsid w:val="00FB7523"/>
    <w:rsid w:val="00FB7675"/>
    <w:rsid w:val="00FB782B"/>
    <w:rsid w:val="00FB79A1"/>
    <w:rsid w:val="00FB79D2"/>
    <w:rsid w:val="00FB7AB8"/>
    <w:rsid w:val="00FB7B02"/>
    <w:rsid w:val="00FB7C8F"/>
    <w:rsid w:val="00FC0067"/>
    <w:rsid w:val="00FC045D"/>
    <w:rsid w:val="00FC053D"/>
    <w:rsid w:val="00FC0578"/>
    <w:rsid w:val="00FC05E3"/>
    <w:rsid w:val="00FC07F2"/>
    <w:rsid w:val="00FC08D1"/>
    <w:rsid w:val="00FC0AED"/>
    <w:rsid w:val="00FC0B79"/>
    <w:rsid w:val="00FC0C58"/>
    <w:rsid w:val="00FC0F86"/>
    <w:rsid w:val="00FC15D0"/>
    <w:rsid w:val="00FC160F"/>
    <w:rsid w:val="00FC1872"/>
    <w:rsid w:val="00FC1A0C"/>
    <w:rsid w:val="00FC1BBB"/>
    <w:rsid w:val="00FC1BC5"/>
    <w:rsid w:val="00FC1DE6"/>
    <w:rsid w:val="00FC1FBC"/>
    <w:rsid w:val="00FC2205"/>
    <w:rsid w:val="00FC27C5"/>
    <w:rsid w:val="00FC28F4"/>
    <w:rsid w:val="00FC294B"/>
    <w:rsid w:val="00FC3396"/>
    <w:rsid w:val="00FC3480"/>
    <w:rsid w:val="00FC3499"/>
    <w:rsid w:val="00FC3AD1"/>
    <w:rsid w:val="00FC3AF4"/>
    <w:rsid w:val="00FC3BD9"/>
    <w:rsid w:val="00FC3C00"/>
    <w:rsid w:val="00FC3C79"/>
    <w:rsid w:val="00FC3CB3"/>
    <w:rsid w:val="00FC3FF1"/>
    <w:rsid w:val="00FC41BA"/>
    <w:rsid w:val="00FC424A"/>
    <w:rsid w:val="00FC4403"/>
    <w:rsid w:val="00FC45BC"/>
    <w:rsid w:val="00FC4A6D"/>
    <w:rsid w:val="00FC4E1A"/>
    <w:rsid w:val="00FC507F"/>
    <w:rsid w:val="00FC5098"/>
    <w:rsid w:val="00FC50B7"/>
    <w:rsid w:val="00FC50CD"/>
    <w:rsid w:val="00FC52EF"/>
    <w:rsid w:val="00FC54A4"/>
    <w:rsid w:val="00FC54E3"/>
    <w:rsid w:val="00FC55AB"/>
    <w:rsid w:val="00FC5ABF"/>
    <w:rsid w:val="00FC5B2A"/>
    <w:rsid w:val="00FC5BA0"/>
    <w:rsid w:val="00FC5E82"/>
    <w:rsid w:val="00FC6144"/>
    <w:rsid w:val="00FC6200"/>
    <w:rsid w:val="00FC6301"/>
    <w:rsid w:val="00FC6346"/>
    <w:rsid w:val="00FC6362"/>
    <w:rsid w:val="00FC63C1"/>
    <w:rsid w:val="00FC64D4"/>
    <w:rsid w:val="00FC679E"/>
    <w:rsid w:val="00FC6853"/>
    <w:rsid w:val="00FC6915"/>
    <w:rsid w:val="00FC6A67"/>
    <w:rsid w:val="00FC6AC6"/>
    <w:rsid w:val="00FC6BE5"/>
    <w:rsid w:val="00FC6D51"/>
    <w:rsid w:val="00FC6E53"/>
    <w:rsid w:val="00FC7062"/>
    <w:rsid w:val="00FC7078"/>
    <w:rsid w:val="00FC714B"/>
    <w:rsid w:val="00FC72D5"/>
    <w:rsid w:val="00FC7436"/>
    <w:rsid w:val="00FC7543"/>
    <w:rsid w:val="00FC770F"/>
    <w:rsid w:val="00FC7C88"/>
    <w:rsid w:val="00FC7D2C"/>
    <w:rsid w:val="00FC7DAE"/>
    <w:rsid w:val="00FD004E"/>
    <w:rsid w:val="00FD00C6"/>
    <w:rsid w:val="00FD05E3"/>
    <w:rsid w:val="00FD0796"/>
    <w:rsid w:val="00FD0939"/>
    <w:rsid w:val="00FD0DCE"/>
    <w:rsid w:val="00FD0F22"/>
    <w:rsid w:val="00FD1067"/>
    <w:rsid w:val="00FD17B7"/>
    <w:rsid w:val="00FD18D9"/>
    <w:rsid w:val="00FD1A24"/>
    <w:rsid w:val="00FD1C64"/>
    <w:rsid w:val="00FD1F06"/>
    <w:rsid w:val="00FD1F1E"/>
    <w:rsid w:val="00FD21FF"/>
    <w:rsid w:val="00FD2268"/>
    <w:rsid w:val="00FD2429"/>
    <w:rsid w:val="00FD24D0"/>
    <w:rsid w:val="00FD2538"/>
    <w:rsid w:val="00FD28BC"/>
    <w:rsid w:val="00FD2CFE"/>
    <w:rsid w:val="00FD2F18"/>
    <w:rsid w:val="00FD32F9"/>
    <w:rsid w:val="00FD332E"/>
    <w:rsid w:val="00FD3495"/>
    <w:rsid w:val="00FD36E0"/>
    <w:rsid w:val="00FD37E8"/>
    <w:rsid w:val="00FD38F9"/>
    <w:rsid w:val="00FD38FC"/>
    <w:rsid w:val="00FD399B"/>
    <w:rsid w:val="00FD3C66"/>
    <w:rsid w:val="00FD4004"/>
    <w:rsid w:val="00FD4309"/>
    <w:rsid w:val="00FD43B1"/>
    <w:rsid w:val="00FD4419"/>
    <w:rsid w:val="00FD45F1"/>
    <w:rsid w:val="00FD4841"/>
    <w:rsid w:val="00FD48B7"/>
    <w:rsid w:val="00FD49DE"/>
    <w:rsid w:val="00FD5124"/>
    <w:rsid w:val="00FD5531"/>
    <w:rsid w:val="00FD55A1"/>
    <w:rsid w:val="00FD55CE"/>
    <w:rsid w:val="00FD5849"/>
    <w:rsid w:val="00FD5881"/>
    <w:rsid w:val="00FD5E86"/>
    <w:rsid w:val="00FD6090"/>
    <w:rsid w:val="00FD60A7"/>
    <w:rsid w:val="00FD60FD"/>
    <w:rsid w:val="00FD61F2"/>
    <w:rsid w:val="00FD66F2"/>
    <w:rsid w:val="00FD677D"/>
    <w:rsid w:val="00FD69F4"/>
    <w:rsid w:val="00FD6A88"/>
    <w:rsid w:val="00FD6D12"/>
    <w:rsid w:val="00FD6EA0"/>
    <w:rsid w:val="00FD6EDE"/>
    <w:rsid w:val="00FD7118"/>
    <w:rsid w:val="00FD73A7"/>
    <w:rsid w:val="00FD73E5"/>
    <w:rsid w:val="00FD7780"/>
    <w:rsid w:val="00FD7A4A"/>
    <w:rsid w:val="00FD7C03"/>
    <w:rsid w:val="00FD7C20"/>
    <w:rsid w:val="00FE01F5"/>
    <w:rsid w:val="00FE02AE"/>
    <w:rsid w:val="00FE0332"/>
    <w:rsid w:val="00FE03BF"/>
    <w:rsid w:val="00FE0426"/>
    <w:rsid w:val="00FE0479"/>
    <w:rsid w:val="00FE07C5"/>
    <w:rsid w:val="00FE093E"/>
    <w:rsid w:val="00FE1774"/>
    <w:rsid w:val="00FE17C4"/>
    <w:rsid w:val="00FE1908"/>
    <w:rsid w:val="00FE1ABF"/>
    <w:rsid w:val="00FE1D4A"/>
    <w:rsid w:val="00FE1F22"/>
    <w:rsid w:val="00FE209F"/>
    <w:rsid w:val="00FE25F1"/>
    <w:rsid w:val="00FE268F"/>
    <w:rsid w:val="00FE2694"/>
    <w:rsid w:val="00FE28A4"/>
    <w:rsid w:val="00FE2E9A"/>
    <w:rsid w:val="00FE2FDA"/>
    <w:rsid w:val="00FE3752"/>
    <w:rsid w:val="00FE3758"/>
    <w:rsid w:val="00FE38F7"/>
    <w:rsid w:val="00FE39B8"/>
    <w:rsid w:val="00FE3A49"/>
    <w:rsid w:val="00FE3E17"/>
    <w:rsid w:val="00FE3EFF"/>
    <w:rsid w:val="00FE3FD7"/>
    <w:rsid w:val="00FE424C"/>
    <w:rsid w:val="00FE438C"/>
    <w:rsid w:val="00FE442C"/>
    <w:rsid w:val="00FE49E2"/>
    <w:rsid w:val="00FE4A82"/>
    <w:rsid w:val="00FE4AC8"/>
    <w:rsid w:val="00FE4BFF"/>
    <w:rsid w:val="00FE5004"/>
    <w:rsid w:val="00FE53B5"/>
    <w:rsid w:val="00FE5414"/>
    <w:rsid w:val="00FE5473"/>
    <w:rsid w:val="00FE56EA"/>
    <w:rsid w:val="00FE57B2"/>
    <w:rsid w:val="00FE59BF"/>
    <w:rsid w:val="00FE5A29"/>
    <w:rsid w:val="00FE5AE9"/>
    <w:rsid w:val="00FE5F47"/>
    <w:rsid w:val="00FE5FB0"/>
    <w:rsid w:val="00FE606B"/>
    <w:rsid w:val="00FE6159"/>
    <w:rsid w:val="00FE691E"/>
    <w:rsid w:val="00FE6948"/>
    <w:rsid w:val="00FE69FC"/>
    <w:rsid w:val="00FE6C83"/>
    <w:rsid w:val="00FE717E"/>
    <w:rsid w:val="00FE7257"/>
    <w:rsid w:val="00FE741F"/>
    <w:rsid w:val="00FE7491"/>
    <w:rsid w:val="00FE757B"/>
    <w:rsid w:val="00FE7601"/>
    <w:rsid w:val="00FE77DD"/>
    <w:rsid w:val="00FE79B4"/>
    <w:rsid w:val="00FE7BB1"/>
    <w:rsid w:val="00FE7BF2"/>
    <w:rsid w:val="00FE7E03"/>
    <w:rsid w:val="00FF0062"/>
    <w:rsid w:val="00FF00E4"/>
    <w:rsid w:val="00FF0441"/>
    <w:rsid w:val="00FF04D0"/>
    <w:rsid w:val="00FF0778"/>
    <w:rsid w:val="00FF0980"/>
    <w:rsid w:val="00FF0987"/>
    <w:rsid w:val="00FF0FA3"/>
    <w:rsid w:val="00FF14F4"/>
    <w:rsid w:val="00FF175B"/>
    <w:rsid w:val="00FF1819"/>
    <w:rsid w:val="00FF1828"/>
    <w:rsid w:val="00FF1B4D"/>
    <w:rsid w:val="00FF1B78"/>
    <w:rsid w:val="00FF1BC5"/>
    <w:rsid w:val="00FF1EA0"/>
    <w:rsid w:val="00FF2053"/>
    <w:rsid w:val="00FF2116"/>
    <w:rsid w:val="00FF2446"/>
    <w:rsid w:val="00FF24F6"/>
    <w:rsid w:val="00FF2625"/>
    <w:rsid w:val="00FF27DB"/>
    <w:rsid w:val="00FF2868"/>
    <w:rsid w:val="00FF2B39"/>
    <w:rsid w:val="00FF2CB9"/>
    <w:rsid w:val="00FF2E85"/>
    <w:rsid w:val="00FF2F38"/>
    <w:rsid w:val="00FF300C"/>
    <w:rsid w:val="00FF305A"/>
    <w:rsid w:val="00FF326E"/>
    <w:rsid w:val="00FF3388"/>
    <w:rsid w:val="00FF3579"/>
    <w:rsid w:val="00FF35B5"/>
    <w:rsid w:val="00FF3616"/>
    <w:rsid w:val="00FF36AF"/>
    <w:rsid w:val="00FF3716"/>
    <w:rsid w:val="00FF390C"/>
    <w:rsid w:val="00FF3A97"/>
    <w:rsid w:val="00FF3AC7"/>
    <w:rsid w:val="00FF3B56"/>
    <w:rsid w:val="00FF3B7F"/>
    <w:rsid w:val="00FF3BB2"/>
    <w:rsid w:val="00FF3BD4"/>
    <w:rsid w:val="00FF3EDE"/>
    <w:rsid w:val="00FF4133"/>
    <w:rsid w:val="00FF4260"/>
    <w:rsid w:val="00FF426D"/>
    <w:rsid w:val="00FF426F"/>
    <w:rsid w:val="00FF42C1"/>
    <w:rsid w:val="00FF4829"/>
    <w:rsid w:val="00FF4917"/>
    <w:rsid w:val="00FF4918"/>
    <w:rsid w:val="00FF493F"/>
    <w:rsid w:val="00FF4FE6"/>
    <w:rsid w:val="00FF521C"/>
    <w:rsid w:val="00FF53ED"/>
    <w:rsid w:val="00FF540C"/>
    <w:rsid w:val="00FF570C"/>
    <w:rsid w:val="00FF57B4"/>
    <w:rsid w:val="00FF581C"/>
    <w:rsid w:val="00FF59F8"/>
    <w:rsid w:val="00FF5C1F"/>
    <w:rsid w:val="00FF5DFB"/>
    <w:rsid w:val="00FF617A"/>
    <w:rsid w:val="00FF62E9"/>
    <w:rsid w:val="00FF6414"/>
    <w:rsid w:val="00FF6580"/>
    <w:rsid w:val="00FF6900"/>
    <w:rsid w:val="00FF6CC0"/>
    <w:rsid w:val="00FF6CD6"/>
    <w:rsid w:val="00FF6D14"/>
    <w:rsid w:val="00FF6F73"/>
    <w:rsid w:val="00FF70BC"/>
    <w:rsid w:val="00FF7175"/>
    <w:rsid w:val="00FF7537"/>
    <w:rsid w:val="00FF7590"/>
    <w:rsid w:val="00FF7697"/>
    <w:rsid w:val="00FF77BD"/>
    <w:rsid w:val="00FF77DB"/>
    <w:rsid w:val="00FF78A3"/>
    <w:rsid w:val="00FF7A46"/>
    <w:rsid w:val="00FF7BD9"/>
    <w:rsid w:val="00FF7C37"/>
    <w:rsid w:val="00FF7D3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AC4C9A2"/>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Title" w:qFormat="1"/>
    <w:lsdException w:name="Subtitle" w:qFormat="1"/>
    <w:lsdException w:name="Hyperlink" w:uiPriority="99"/>
    <w:lsdException w:name="Strong" w:qFormat="1"/>
    <w:lsdException w:name="Emphasis" w:uiPriority="20" w:qFormat="1"/>
    <w:lsdException w:name="HTML Preformatted" w:semiHidden="1" w:unhideWhenUsed="1"/>
    <w:lsdException w:name="HTML Typewriter" w:semiHidden="1" w:unhideWhenUsed="1"/>
    <w:lsdException w:name="Normal Table"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unhideWhenUsed="1"/>
    <w:lsdException w:name="No Spacing" w:uiPriority="99" w:qFormat="1"/>
    <w:lsdException w:name="Light Shading" w:uiPriority="99"/>
    <w:lsdException w:name="Light List" w:uiPriority="99"/>
    <w:lsdException w:name="Light Grid" w:uiPriority="99"/>
    <w:lsdException w:name="Medium Shading 1" w:uiPriority="99"/>
    <w:lsdException w:name="Medium Shading 2" w:uiPriority="99"/>
    <w:lsdException w:name="Medium List 1" w:uiPriority="99"/>
    <w:lsdException w:name="Medium List 2" w:uiPriority="99"/>
    <w:lsdException w:name="Medium Grid 1" w:uiPriority="99"/>
    <w:lsdException w:name="Medium Grid 2" w:uiPriority="99" w:qFormat="1"/>
    <w:lsdException w:name="Medium Grid 3" w:uiPriority="99"/>
    <w:lsdException w:name="Dark List" w:uiPriority="99"/>
    <w:lsdException w:name="Colorful Shading" w:uiPriority="99"/>
    <w:lsdException w:name="Colorful List" w:uiPriority="99"/>
    <w:lsdException w:name="Colorful Grid" w:uiPriority="99"/>
    <w:lsdException w:name="Light Shading Accent 1" w:uiPriority="99"/>
    <w:lsdException w:name="Light List Accent 1" w:uiPriority="99"/>
    <w:lsdException w:name="Light Grid Accent 1" w:uiPriority="99"/>
    <w:lsdException w:name="Medium Shading 1 Accent 1" w:uiPriority="99" w:qFormat="1"/>
    <w:lsdException w:name="Medium Shading 2 Accent 1" w:uiPriority="99"/>
    <w:lsdException w:name="Medium List 1 Accent 1" w:uiPriority="99"/>
    <w:lsdException w:name="Revision" w:semiHidden="1" w:uiPriority="99" w:unhideWhenUsed="1"/>
    <w:lsdException w:name="List Paragraph" w:uiPriority="99" w:qFormat="1"/>
    <w:lsdException w:name="Quote" w:uiPriority="99" w:qFormat="1"/>
    <w:lsdException w:name="Intense Quote" w:uiPriority="99" w:qFormat="1"/>
    <w:lsdException w:name="Medium List 2 Accent 1" w:uiPriority="99"/>
    <w:lsdException w:name="Medium Grid 1 Accent 1" w:uiPriority="99"/>
    <w:lsdException w:name="Medium Grid 2 Accent 1" w:uiPriority="99" w:qFormat="1"/>
    <w:lsdException w:name="Medium Grid 3 Accent 1" w:uiPriority="99"/>
    <w:lsdException w:name="Dark List Accent 1" w:uiPriority="99"/>
    <w:lsdException w:name="Colorful Shading Accent 1" w:uiPriority="99"/>
    <w:lsdException w:name="Colorful List Accent 1" w:uiPriority="99" w:qFormat="1"/>
    <w:lsdException w:name="Colorful Grid Accent 1" w:uiPriority="99" w:qFormat="1"/>
    <w:lsdException w:name="Light Shading Accent 2" w:uiPriority="99" w:qFormat="1"/>
    <w:lsdException w:name="Light List Accent 2" w:uiPriority="99"/>
    <w:lsdException w:name="Light Grid Accent 2" w:uiPriority="99"/>
    <w:lsdException w:name="Medium Shading 1 Accent 2" w:uiPriority="99" w:qFormat="1"/>
    <w:lsdException w:name="Medium Shading 2 Accent 2" w:uiPriority="99"/>
    <w:lsdException w:name="Medium List 1 Accent 2" w:uiPriority="99"/>
    <w:lsdException w:name="Medium List 2 Accent 2" w:uiPriority="99"/>
    <w:lsdException w:name="Medium Grid 1 Accent 2" w:uiPriority="99" w:qFormat="1"/>
    <w:lsdException w:name="Medium Grid 2 Accent 2" w:uiPriority="99" w:qFormat="1"/>
    <w:lsdException w:name="Medium Grid 3 Accent 2" w:uiPriority="99" w:qFormat="1"/>
    <w:lsdException w:name="Dark List Accent 2" w:uiPriority="99"/>
    <w:lsdException w:name="Colorful Shading Accent 2" w:uiPriority="99"/>
    <w:lsdException w:name="Colorful List Accent 2" w:uiPriority="99" w:qFormat="1"/>
    <w:lsdException w:name="Colorful Grid Accent 2" w:uiPriority="99"/>
    <w:lsdException w:name="Light Shading Accent 3" w:uiPriority="99"/>
    <w:lsdException w:name="Light List Accent 3" w:uiPriority="99"/>
    <w:lsdException w:name="Light Grid Accent 3" w:uiPriority="99" w:qFormat="1"/>
    <w:lsdException w:name="Medium Shading 1 Accent 3" w:uiPriority="99" w:qFormat="1"/>
    <w:lsdException w:name="Medium Shading 2 Accent 3" w:uiPriority="99" w:qFormat="1"/>
    <w:lsdException w:name="Medium List 1 Accent 3" w:uiPriority="99"/>
    <w:lsdException w:name="Medium List 2 Accent 3" w:uiPriority="99"/>
    <w:lsdException w:name="Medium Grid 1 Accent 3" w:uiPriority="1" w:qFormat="1"/>
    <w:lsdException w:name="Medium Grid 2 Accent 3" w:uiPriority="60"/>
    <w:lsdException w:name="Medium Grid 3 Accent 3" w:uiPriority="61"/>
    <w:lsdException w:name="Dark List Accent 3" w:uiPriority="62"/>
    <w:lsdException w:name="Colorful Shading Accent 3" w:uiPriority="63" w:qFormat="1"/>
    <w:lsdException w:name="Colorful List Accent 3" w:uiPriority="64" w:qFormat="1"/>
    <w:lsdException w:name="Colorful Grid Accent 3" w:uiPriority="65" w:qFormat="1"/>
    <w:lsdException w:name="Light Shading Accent 4" w:uiPriority="66"/>
    <w:lsdException w:name="Light List Accent 4" w:uiPriority="67"/>
    <w:lsdException w:name="Light Grid Accent 4" w:uiPriority="68"/>
    <w:lsdException w:name="Medium Shading 1 Accent 4" w:uiPriority="69"/>
    <w:lsdException w:name="Medium Shading 2 Accent 4" w:uiPriority="70"/>
    <w:lsdException w:name="Medium List 1 Accent 4" w:uiPriority="71"/>
    <w:lsdException w:name="Medium List 2 Accent 4" w:uiPriority="72" w:qFormat="1"/>
    <w:lsdException w:name="Medium Grid 1 Accent 4" w:uiPriority="73" w:qFormat="1"/>
    <w:lsdException w:name="Medium Grid 2 Accent 4" w:uiPriority="60" w:qFormat="1"/>
    <w:lsdException w:name="Medium Grid 3 Accent 4" w:uiPriority="61"/>
    <w:lsdException w:name="Dark List Accent 4" w:uiPriority="62"/>
    <w:lsdException w:name="Colorful Shading Accent 4" w:uiPriority="63"/>
    <w:lsdException w:name="Colorful List Accent 4" w:uiPriority="64"/>
    <w:lsdException w:name="Colorful Grid Accent 4" w:uiPriority="65"/>
    <w:lsdException w:name="Light Shading Accent 5" w:uiPriority="99"/>
    <w:lsdException w:name="Light List Accent 5" w:uiPriority="34" w:qFormat="1"/>
    <w:lsdException w:name="Light Grid Accent 5" w:uiPriority="29" w:qFormat="1"/>
    <w:lsdException w:name="Medium Shading 1 Accent 5" w:uiPriority="30" w:qFormat="1"/>
    <w:lsdException w:name="Medium Shading 2 Accent 5" w:uiPriority="66"/>
    <w:lsdException w:name="Medium List 1 Accent 5" w:uiPriority="67"/>
    <w:lsdException w:name="Medium List 2 Accent 5" w:uiPriority="68"/>
    <w:lsdException w:name="Medium Grid 1 Accent 5" w:uiPriority="69"/>
    <w:lsdException w:name="Medium Grid 2 Accent 5" w:uiPriority="70"/>
    <w:lsdException w:name="Medium Grid 3 Accent 5" w:uiPriority="71"/>
    <w:lsdException w:name="Dark List Accent 5" w:uiPriority="72"/>
    <w:lsdException w:name="Colorful Shading Accent 5" w:uiPriority="73"/>
    <w:lsdException w:name="Colorful List Accent 5" w:uiPriority="60"/>
    <w:lsdException w:name="Colorful Grid Accent 5" w:uiPriority="61"/>
    <w:lsdException w:name="Light Shading Accent 6" w:uiPriority="62"/>
    <w:lsdException w:name="Light List Accent 6" w:uiPriority="63"/>
    <w:lsdException w:name="Light Grid Accent 6" w:uiPriority="64"/>
    <w:lsdException w:name="Medium Shading 1 Accent 6" w:uiPriority="65"/>
    <w:lsdException w:name="Medium Shading 2 Accent 6" w:uiPriority="66"/>
    <w:lsdException w:name="Medium List 1 Accent 6" w:uiPriority="67"/>
    <w:lsdException w:name="Medium List 2 Accent 6" w:uiPriority="68"/>
    <w:lsdException w:name="Medium Grid 1 Accent 6" w:uiPriority="69"/>
    <w:lsdException w:name="Medium Grid 2 Accent 6" w:uiPriority="70"/>
    <w:lsdException w:name="Medium Grid 3 Accent 6" w:uiPriority="71"/>
    <w:lsdException w:name="Dark List Accent 6" w:uiPriority="72"/>
    <w:lsdException w:name="Colorful Shading Accent 6" w:uiPriority="73"/>
    <w:lsdException w:name="Colorful List Accent 6" w:uiPriority="60"/>
    <w:lsdException w:name="Colorful Grid Accent 6" w:uiPriority="61"/>
    <w:lsdException w:name="Subtle Emphasis" w:uiPriority="62" w:qFormat="1"/>
    <w:lsdException w:name="Intense Emphasis" w:uiPriority="63" w:qFormat="1"/>
    <w:lsdException w:name="Subtle Reference" w:uiPriority="64" w:qFormat="1"/>
    <w:lsdException w:name="Intense Reference" w:uiPriority="65" w:qFormat="1"/>
    <w:lsdException w:name="Book Title" w:uiPriority="66" w:qFormat="1"/>
    <w:lsdException w:name="Bibliography" w:semiHidden="1" w:uiPriority="67" w:unhideWhenUsed="1"/>
    <w:lsdException w:name="TOC Heading" w:semiHidden="1" w:uiPriority="68" w:unhideWhenUsed="1" w:qFormat="1"/>
    <w:lsdException w:name="Plain Table 1" w:uiPriority="69"/>
    <w:lsdException w:name="Plain Table 2" w:uiPriority="70"/>
    <w:lsdException w:name="Plain Table 3" w:uiPriority="71" w:qFormat="1"/>
    <w:lsdException w:name="Plain Table 4" w:uiPriority="72" w:qFormat="1"/>
    <w:lsdException w:name="Plain Table 5" w:uiPriority="73" w:qFormat="1"/>
    <w:lsdException w:name="Grid Table Light" w:uiPriority="60" w:qFormat="1"/>
    <w:lsdException w:name="Grid Table 1 Light" w:uiPriority="61" w:qFormat="1"/>
    <w:lsdException w:name="Grid Table 2" w:uiPriority="62"/>
    <w:lsdException w:name="Grid Table 3" w:uiPriority="63" w:qFormat="1"/>
    <w:lsdException w:name="Grid Table 4" w:uiPriority="41"/>
    <w:lsdException w:name="Grid Table 5 Dark" w:uiPriority="42"/>
    <w:lsdException w:name="Grid Table 6 Colorful" w:uiPriority="43"/>
    <w:lsdException w:name="Grid Table 7 Colorful" w:uiPriority="44"/>
    <w:lsdException w:name="Grid Table 1 Light Accent 1" w:uiPriority="45"/>
    <w:lsdException w:name="Grid Table 2 Accent 1" w:uiPriority="40"/>
    <w:lsdException w:name="Grid Table 3 Accent 1" w:uiPriority="46"/>
    <w:lsdException w:name="Grid Table 4 Accent 1" w:uiPriority="47"/>
    <w:lsdException w:name="Grid Table 5 Dark Accent 1" w:uiPriority="48"/>
    <w:lsdException w:name="Grid Table 6 Colorful Accent 1" w:uiPriority="49"/>
    <w:lsdException w:name="Grid Table 7 Colorful Accent 1" w:uiPriority="50"/>
    <w:lsdException w:name="Grid Table 1 Light Accent 2" w:uiPriority="51"/>
    <w:lsdException w:name="Grid Table 2 Accent 2" w:uiPriority="52"/>
    <w:lsdException w:name="Grid Table 3 Accent 2" w:uiPriority="46"/>
    <w:lsdException w:name="Grid Table 4 Accent 2" w:uiPriority="47"/>
    <w:lsdException w:name="Grid Table 5 Dark Accent 2" w:uiPriority="48"/>
    <w:lsdException w:name="Grid Table 6 Colorful Accent 2" w:uiPriority="49"/>
    <w:lsdException w:name="Grid Table 7 Colorful Accent 2" w:uiPriority="50"/>
    <w:lsdException w:name="Grid Table 1 Light Accent 3" w:uiPriority="51"/>
    <w:lsdException w:name="Grid Table 2 Accent 3" w:uiPriority="52"/>
    <w:lsdException w:name="Grid Table 3 Accent 3" w:uiPriority="46"/>
    <w:lsdException w:name="Grid Table 4 Accent 3" w:uiPriority="47"/>
    <w:lsdException w:name="Grid Table 5 Dark Accent 3" w:uiPriority="48"/>
    <w:lsdException w:name="Grid Table 6 Colorful Accent 3" w:uiPriority="49"/>
    <w:lsdException w:name="Grid Table 7 Colorful Accent 3" w:uiPriority="50"/>
    <w:lsdException w:name="Grid Table 1 Light Accent 4" w:uiPriority="51"/>
    <w:lsdException w:name="Grid Table 2 Accent 4" w:uiPriority="52"/>
    <w:lsdException w:name="Grid Table 3 Accent 4" w:uiPriority="46"/>
    <w:lsdException w:name="Grid Table 4 Accent 4" w:uiPriority="47"/>
    <w:lsdException w:name="Grid Table 5 Dark Accent 4" w:uiPriority="48"/>
    <w:lsdException w:name="Grid Table 6 Colorful Accent 4" w:uiPriority="49"/>
    <w:lsdException w:name="Grid Table 7 Colorful Accent 4" w:uiPriority="50"/>
    <w:lsdException w:name="Grid Table 1 Light Accent 5" w:uiPriority="51"/>
    <w:lsdException w:name="Grid Table 2 Accent 5" w:uiPriority="52"/>
    <w:lsdException w:name="Grid Table 3 Accent 5" w:uiPriority="46"/>
    <w:lsdException w:name="Grid Table 4 Accent 5" w:uiPriority="47"/>
    <w:lsdException w:name="Grid Table 5 Dark Accent 5" w:uiPriority="48"/>
    <w:lsdException w:name="Grid Table 6 Colorful Accent 5" w:uiPriority="49"/>
    <w:lsdException w:name="Grid Table 7 Colorful Accent 5" w:uiPriority="50"/>
    <w:lsdException w:name="Grid Table 1 Light Accent 6" w:uiPriority="51"/>
    <w:lsdException w:name="Grid Table 2 Accent 6" w:uiPriority="52"/>
    <w:lsdException w:name="Grid Table 3 Accent 6" w:uiPriority="46"/>
    <w:lsdException w:name="Grid Table 4 Accent 6" w:uiPriority="47"/>
    <w:lsdException w:name="Grid Table 5 Dark Accent 6" w:uiPriority="48"/>
    <w:lsdException w:name="Grid Table 6 Colorful Accent 6" w:uiPriority="49"/>
    <w:lsdException w:name="Grid Table 7 Colorful Accent 6" w:uiPriority="50"/>
    <w:lsdException w:name="List Table 1 Light" w:uiPriority="51"/>
    <w:lsdException w:name="List Table 2" w:uiPriority="52"/>
    <w:lsdException w:name="List Table 3" w:uiPriority="46"/>
    <w:lsdException w:name="List Table 4" w:uiPriority="47"/>
    <w:lsdException w:name="List Table 5 Dark" w:uiPriority="48"/>
    <w:lsdException w:name="List Table 6 Colorful" w:uiPriority="49"/>
    <w:lsdException w:name="List Table 7 Colorful" w:uiPriority="50"/>
    <w:lsdException w:name="List Table 1 Light Accent 1" w:uiPriority="51"/>
    <w:lsdException w:name="List Table 2 Accent 1" w:uiPriority="52"/>
    <w:lsdException w:name="List Table 3 Accent 1" w:uiPriority="46"/>
    <w:lsdException w:name="List Table 4 Accent 1" w:uiPriority="47"/>
    <w:lsdException w:name="List Table 5 Dark Accent 1" w:uiPriority="48"/>
    <w:lsdException w:name="List Table 6 Colorful Accent 1" w:uiPriority="49"/>
    <w:lsdException w:name="List Table 7 Colorful Accent 1" w:uiPriority="50"/>
    <w:lsdException w:name="List Table 1 Light Accent 2" w:uiPriority="51"/>
    <w:lsdException w:name="List Table 2 Accent 2" w:uiPriority="52"/>
    <w:lsdException w:name="List Table 3 Accent 2" w:uiPriority="46"/>
    <w:lsdException w:name="List Table 4 Accent 2" w:uiPriority="47"/>
    <w:lsdException w:name="List Table 5 Dark Accent 2" w:uiPriority="48"/>
    <w:lsdException w:name="List Table 6 Colorful Accent 2" w:uiPriority="49"/>
    <w:lsdException w:name="List Table 7 Colorful Accent 2" w:uiPriority="50"/>
    <w:lsdException w:name="List Table 1 Light Accent 3" w:uiPriority="51"/>
    <w:lsdException w:name="List Table 2 Accent 3" w:uiPriority="52"/>
    <w:lsdException w:name="List Table 3 Accent 3" w:uiPriority="46"/>
    <w:lsdException w:name="List Table 4 Accent 3" w:uiPriority="47"/>
    <w:lsdException w:name="List Table 5 Dark Accent 3" w:uiPriority="48"/>
    <w:lsdException w:name="List Table 6 Colorful Accent 3" w:uiPriority="49"/>
    <w:lsdException w:name="List Table 7 Colorful Accent 3" w:uiPriority="50"/>
    <w:lsdException w:name="List Table 1 Light Accent 4" w:uiPriority="51"/>
    <w:lsdException w:name="List Table 2 Accent 4" w:uiPriority="52"/>
    <w:lsdException w:name="List Table 3 Accent 4" w:uiPriority="46"/>
    <w:lsdException w:name="List Table 4 Accent 4" w:uiPriority="47"/>
    <w:lsdException w:name="List Table 5 Dark Accent 4" w:uiPriority="48"/>
    <w:lsdException w:name="List Table 6 Colorful Accent 4" w:uiPriority="49"/>
    <w:lsdException w:name="List Table 7 Colorful Accent 4" w:uiPriority="50"/>
    <w:lsdException w:name="List Table 1 Light Accent 5" w:uiPriority="51"/>
    <w:lsdException w:name="List Table 2 Accent 5" w:uiPriority="52"/>
    <w:lsdException w:name="List Table 3 Accent 5" w:uiPriority="46"/>
    <w:lsdException w:name="List Table 4 Accent 5" w:uiPriority="47"/>
    <w:lsdException w:name="List Table 5 Dark Accent 5" w:uiPriority="48"/>
    <w:lsdException w:name="List Table 6 Colorful Accent 5" w:uiPriority="49"/>
    <w:lsdException w:name="List Table 7 Colorful Accent 5" w:uiPriority="50"/>
    <w:lsdException w:name="List Table 1 Light Accent 6" w:uiPriority="51"/>
    <w:lsdException w:name="List Table 2 Accent 6" w:uiPriority="52"/>
    <w:lsdException w:name="List Table 3 Accent 6" w:uiPriority="46"/>
    <w:lsdException w:name="List Table 4 Accent 6" w:uiPriority="47"/>
    <w:lsdException w:name="List Table 5 Dark Accent 6" w:uiPriority="48"/>
    <w:lsdException w:name="List Table 6 Colorful Accent 6" w:uiPriority="49"/>
    <w:lsdException w:name="List Table 7 Colorful Accent 6" w:uiPriority="50"/>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2E345F"/>
    <w:pPr>
      <w:widowControl w:val="0"/>
      <w:spacing w:line="480" w:lineRule="auto"/>
      <w:ind w:firstLine="720"/>
      <w:jc w:val="both"/>
    </w:pPr>
    <w:rPr>
      <w:rFonts w:ascii="Arial" w:hAnsi="Arial" w:cs="Arial"/>
      <w:sz w:val="22"/>
      <w:szCs w:val="24"/>
    </w:rPr>
  </w:style>
  <w:style w:type="paragraph" w:styleId="Heading1">
    <w:name w:val="heading 1"/>
    <w:basedOn w:val="Normal"/>
    <w:next w:val="Normal"/>
    <w:link w:val="Heading1Char"/>
    <w:qFormat/>
    <w:rsid w:val="0044246D"/>
    <w:pPr>
      <w:keepNext/>
      <w:spacing w:before="240" w:after="60"/>
      <w:outlineLvl w:val="0"/>
    </w:pPr>
    <w:rPr>
      <w:rFonts w:ascii="Calibri" w:eastAsia="MS Gothic" w:hAnsi="Calibri" w:cs="Times New Roman"/>
      <w:b/>
      <w:bCs/>
      <w:kern w:val="32"/>
      <w:sz w:val="32"/>
      <w:szCs w:val="32"/>
      <w:lang w:val="x-none" w:eastAsia="x-none"/>
    </w:rPr>
  </w:style>
  <w:style w:type="paragraph" w:styleId="Heading2">
    <w:name w:val="heading 2"/>
    <w:basedOn w:val="Normal"/>
    <w:next w:val="Normal"/>
    <w:link w:val="Heading2Char"/>
    <w:uiPriority w:val="99"/>
    <w:qFormat/>
    <w:pPr>
      <w:keepNext/>
      <w:spacing w:before="100" w:after="100"/>
      <w:jc w:val="center"/>
      <w:outlineLvl w:val="1"/>
    </w:pPr>
    <w:rPr>
      <w:rFonts w:ascii="Optima" w:eastAsia="SimSun" w:hAnsi="Optima" w:cs="Times New Roman"/>
      <w:b/>
      <w:sz w:val="24"/>
      <w:szCs w:val="20"/>
      <w:lang w:val="x-none" w:eastAsia="x-none"/>
    </w:rPr>
  </w:style>
  <w:style w:type="paragraph" w:styleId="Heading3">
    <w:name w:val="heading 3"/>
    <w:basedOn w:val="Normal"/>
    <w:next w:val="Normal"/>
    <w:link w:val="Heading3Char"/>
    <w:uiPriority w:val="99"/>
    <w:qFormat/>
    <w:pPr>
      <w:keepNext/>
      <w:tabs>
        <w:tab w:val="center" w:pos="3500"/>
        <w:tab w:val="center" w:pos="6660"/>
        <w:tab w:val="center" w:pos="8640"/>
      </w:tabs>
      <w:outlineLvl w:val="2"/>
    </w:pPr>
    <w:rPr>
      <w:rFonts w:ascii="Palatino" w:eastAsia="SimSun" w:hAnsi="Palatino" w:cs="Times New Roman"/>
      <w:b/>
      <w:sz w:val="24"/>
      <w:szCs w:val="20"/>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uiPriority w:val="99"/>
    <w:locked/>
    <w:rPr>
      <w:rFonts w:ascii="Optima" w:eastAsia="SimSun" w:hAnsi="Optima" w:cs="Times New Roman"/>
      <w:b/>
      <w:sz w:val="24"/>
    </w:rPr>
  </w:style>
  <w:style w:type="character" w:customStyle="1" w:styleId="Heading3Char">
    <w:name w:val="Heading 3 Char"/>
    <w:link w:val="Heading3"/>
    <w:uiPriority w:val="99"/>
    <w:locked/>
    <w:rPr>
      <w:rFonts w:ascii="Palatino" w:eastAsia="SimSun" w:hAnsi="Palatino" w:cs="Times New Roman"/>
      <w:b/>
      <w:sz w:val="24"/>
    </w:rPr>
  </w:style>
  <w:style w:type="paragraph" w:styleId="Title">
    <w:name w:val="Title"/>
    <w:basedOn w:val="Normal"/>
    <w:link w:val="TitleChar"/>
    <w:uiPriority w:val="10"/>
    <w:qFormat/>
    <w:pPr>
      <w:spacing w:before="240" w:after="60"/>
      <w:jc w:val="center"/>
      <w:outlineLvl w:val="0"/>
    </w:pPr>
    <w:rPr>
      <w:rFonts w:ascii="Calibri" w:hAnsi="Calibri" w:cs="Times New Roman"/>
      <w:b/>
      <w:bCs/>
      <w:kern w:val="28"/>
      <w:sz w:val="32"/>
      <w:szCs w:val="32"/>
      <w:lang w:val="x-none" w:eastAsia="x-none"/>
    </w:rPr>
  </w:style>
  <w:style w:type="character" w:customStyle="1" w:styleId="TitleChar">
    <w:name w:val="Title Char"/>
    <w:link w:val="Title"/>
    <w:uiPriority w:val="10"/>
    <w:rPr>
      <w:rFonts w:ascii="Calibri" w:eastAsia="Times New Roman" w:hAnsi="Calibri" w:cs="Times New Roman"/>
      <w:b/>
      <w:bCs/>
      <w:kern w:val="28"/>
      <w:sz w:val="32"/>
      <w:szCs w:val="32"/>
    </w:rPr>
  </w:style>
  <w:style w:type="paragraph" w:styleId="Header">
    <w:name w:val="header"/>
    <w:basedOn w:val="Normal"/>
    <w:link w:val="HeaderChar"/>
    <w:uiPriority w:val="99"/>
    <w:semiHidden/>
    <w:pPr>
      <w:tabs>
        <w:tab w:val="center" w:pos="4320"/>
        <w:tab w:val="right" w:pos="8640"/>
      </w:tabs>
    </w:pPr>
    <w:rPr>
      <w:rFonts w:ascii="Times New Roman" w:hAnsi="Times New Roman" w:cs="Times New Roman"/>
      <w:sz w:val="24"/>
      <w:szCs w:val="20"/>
      <w:lang w:val="x-none" w:eastAsia="x-none"/>
    </w:rPr>
  </w:style>
  <w:style w:type="character" w:customStyle="1" w:styleId="HeaderChar">
    <w:name w:val="Header Char"/>
    <w:link w:val="Header"/>
    <w:uiPriority w:val="99"/>
    <w:semiHidden/>
    <w:locked/>
    <w:rPr>
      <w:rFonts w:cs="Times New Roman"/>
      <w:sz w:val="24"/>
    </w:rPr>
  </w:style>
  <w:style w:type="paragraph" w:styleId="Footer">
    <w:name w:val="footer"/>
    <w:basedOn w:val="Normal"/>
    <w:link w:val="FooterChar"/>
    <w:uiPriority w:val="99"/>
    <w:pPr>
      <w:tabs>
        <w:tab w:val="center" w:pos="4320"/>
        <w:tab w:val="right" w:pos="8640"/>
      </w:tabs>
    </w:pPr>
    <w:rPr>
      <w:rFonts w:ascii="Times New Roman" w:hAnsi="Times New Roman" w:cs="Times New Roman"/>
      <w:sz w:val="24"/>
      <w:szCs w:val="20"/>
      <w:lang w:val="x-none" w:eastAsia="x-none"/>
    </w:rPr>
  </w:style>
  <w:style w:type="character" w:customStyle="1" w:styleId="FooterChar">
    <w:name w:val="Footer Char"/>
    <w:link w:val="Footer"/>
    <w:uiPriority w:val="99"/>
    <w:locked/>
    <w:rPr>
      <w:rFonts w:cs="Times New Roman"/>
      <w:sz w:val="24"/>
    </w:rPr>
  </w:style>
  <w:style w:type="character" w:styleId="Hyperlink">
    <w:name w:val="Hyperlink"/>
    <w:uiPriority w:val="99"/>
    <w:unhideWhenUsed/>
    <w:rsid w:val="0022363C"/>
    <w:rPr>
      <w:color w:val="0000FF"/>
      <w:u w:val="single"/>
    </w:rPr>
  </w:style>
  <w:style w:type="table" w:styleId="TableGrid">
    <w:name w:val="Table Grid"/>
    <w:basedOn w:val="TableNormal"/>
    <w:uiPriority w:val="59"/>
    <w:rsid w:val="004B24FB"/>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PageNumber">
    <w:name w:val="page number"/>
    <w:basedOn w:val="DefaultParagraphFont"/>
    <w:rsid w:val="00861604"/>
  </w:style>
  <w:style w:type="character" w:styleId="FollowedHyperlink">
    <w:name w:val="FollowedHyperlink"/>
    <w:rsid w:val="00497AF8"/>
    <w:rPr>
      <w:color w:val="800080"/>
      <w:u w:val="single"/>
    </w:rPr>
  </w:style>
  <w:style w:type="paragraph" w:styleId="BalloonText">
    <w:name w:val="Balloon Text"/>
    <w:basedOn w:val="Normal"/>
    <w:link w:val="BalloonTextChar"/>
    <w:rsid w:val="00A31EE8"/>
    <w:rPr>
      <w:rFonts w:ascii="Lucida Grande" w:hAnsi="Lucida Grande" w:cs="Times New Roman"/>
      <w:sz w:val="18"/>
      <w:szCs w:val="18"/>
      <w:lang w:val="x-none" w:eastAsia="x-none"/>
    </w:rPr>
  </w:style>
  <w:style w:type="character" w:customStyle="1" w:styleId="BalloonTextChar">
    <w:name w:val="Balloon Text Char"/>
    <w:link w:val="BalloonText"/>
    <w:rsid w:val="00A31EE8"/>
    <w:rPr>
      <w:rFonts w:ascii="Lucida Grande" w:hAnsi="Lucida Grande"/>
      <w:sz w:val="18"/>
      <w:szCs w:val="18"/>
    </w:rPr>
  </w:style>
  <w:style w:type="character" w:styleId="CommentReference">
    <w:name w:val="annotation reference"/>
    <w:rsid w:val="00741FCB"/>
    <w:rPr>
      <w:sz w:val="18"/>
      <w:szCs w:val="18"/>
    </w:rPr>
  </w:style>
  <w:style w:type="paragraph" w:styleId="CommentText">
    <w:name w:val="annotation text"/>
    <w:basedOn w:val="Normal"/>
    <w:link w:val="CommentTextChar"/>
    <w:rsid w:val="00741FCB"/>
    <w:rPr>
      <w:rFonts w:ascii="Times New Roman" w:hAnsi="Times New Roman" w:cs="Times New Roman"/>
      <w:sz w:val="24"/>
      <w:lang w:val="x-none" w:eastAsia="x-none"/>
    </w:rPr>
  </w:style>
  <w:style w:type="character" w:customStyle="1" w:styleId="CommentTextChar">
    <w:name w:val="Comment Text Char"/>
    <w:link w:val="CommentText"/>
    <w:rsid w:val="00741FCB"/>
    <w:rPr>
      <w:sz w:val="24"/>
      <w:szCs w:val="24"/>
    </w:rPr>
  </w:style>
  <w:style w:type="paragraph" w:styleId="CommentSubject">
    <w:name w:val="annotation subject"/>
    <w:basedOn w:val="CommentText"/>
    <w:next w:val="CommentText"/>
    <w:link w:val="CommentSubjectChar"/>
    <w:rsid w:val="00741FCB"/>
    <w:rPr>
      <w:b/>
      <w:bCs/>
    </w:rPr>
  </w:style>
  <w:style w:type="character" w:customStyle="1" w:styleId="CommentSubjectChar">
    <w:name w:val="Comment Subject Char"/>
    <w:link w:val="CommentSubject"/>
    <w:rsid w:val="00741FCB"/>
    <w:rPr>
      <w:b/>
      <w:bCs/>
      <w:sz w:val="24"/>
      <w:szCs w:val="24"/>
    </w:rPr>
  </w:style>
  <w:style w:type="paragraph" w:customStyle="1" w:styleId="Style-2">
    <w:name w:val="Style-2"/>
    <w:rsid w:val="00DB3262"/>
  </w:style>
  <w:style w:type="paragraph" w:customStyle="1" w:styleId="MediumList2-Accent21">
    <w:name w:val="Medium List 2 - Accent 21"/>
    <w:hidden/>
    <w:uiPriority w:val="99"/>
    <w:semiHidden/>
    <w:rsid w:val="0028443B"/>
    <w:rPr>
      <w:sz w:val="24"/>
      <w:szCs w:val="24"/>
    </w:rPr>
  </w:style>
  <w:style w:type="character" w:customStyle="1" w:styleId="locality">
    <w:name w:val="locality"/>
    <w:basedOn w:val="DefaultParagraphFont"/>
    <w:rsid w:val="001D7DE6"/>
  </w:style>
  <w:style w:type="character" w:customStyle="1" w:styleId="region">
    <w:name w:val="region"/>
    <w:basedOn w:val="DefaultParagraphFont"/>
    <w:rsid w:val="001D7DE6"/>
  </w:style>
  <w:style w:type="character" w:customStyle="1" w:styleId="postal-code">
    <w:name w:val="postal-code"/>
    <w:basedOn w:val="DefaultParagraphFont"/>
    <w:rsid w:val="001D7DE6"/>
  </w:style>
  <w:style w:type="character" w:customStyle="1" w:styleId="country-name">
    <w:name w:val="country-name"/>
    <w:basedOn w:val="DefaultParagraphFont"/>
    <w:rsid w:val="001D7DE6"/>
  </w:style>
  <w:style w:type="paragraph" w:customStyle="1" w:styleId="noindent">
    <w:name w:val="noindent"/>
    <w:basedOn w:val="Normal"/>
    <w:rsid w:val="00863FC8"/>
    <w:pPr>
      <w:widowControl/>
      <w:ind w:firstLine="0"/>
    </w:pPr>
    <w:rPr>
      <w:rFonts w:ascii="Times New Roman" w:hAnsi="Times New Roman" w:cs="Times New Roman"/>
      <w:szCs w:val="20"/>
    </w:rPr>
  </w:style>
  <w:style w:type="character" w:customStyle="1" w:styleId="Heading1Char">
    <w:name w:val="Heading 1 Char"/>
    <w:link w:val="Heading1"/>
    <w:rsid w:val="0044246D"/>
    <w:rPr>
      <w:rFonts w:ascii="Calibri" w:eastAsia="MS Gothic" w:hAnsi="Calibri" w:cs="Times New Roman"/>
      <w:b/>
      <w:bCs/>
      <w:kern w:val="32"/>
      <w:sz w:val="32"/>
      <w:szCs w:val="32"/>
    </w:rPr>
  </w:style>
  <w:style w:type="character" w:customStyle="1" w:styleId="apple-converted-space">
    <w:name w:val="apple-converted-space"/>
    <w:rsid w:val="0061697D"/>
  </w:style>
  <w:style w:type="character" w:styleId="Emphasis">
    <w:name w:val="Emphasis"/>
    <w:uiPriority w:val="20"/>
    <w:qFormat/>
    <w:rsid w:val="0061697D"/>
    <w:rPr>
      <w:i/>
      <w:iCs/>
    </w:rPr>
  </w:style>
  <w:style w:type="table" w:customStyle="1" w:styleId="TableGrid1">
    <w:name w:val="Table Grid1"/>
    <w:basedOn w:val="TableNormal"/>
    <w:next w:val="TableGrid"/>
    <w:uiPriority w:val="59"/>
    <w:rsid w:val="009B683C"/>
    <w:rPr>
      <w:rFonts w:ascii="Arial" w:eastAsia="MS Mincho" w:hAnsi="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1">
    <w:name w:val="p1"/>
    <w:basedOn w:val="Normal"/>
    <w:rsid w:val="00B067D6"/>
    <w:pPr>
      <w:widowControl/>
      <w:shd w:val="clear" w:color="auto" w:fill="FFFFFF"/>
      <w:spacing w:line="240" w:lineRule="auto"/>
      <w:ind w:firstLine="0"/>
      <w:jc w:val="left"/>
    </w:pPr>
    <w:rPr>
      <w:sz w:val="30"/>
      <w:szCs w:val="30"/>
    </w:rPr>
  </w:style>
  <w:style w:type="table" w:customStyle="1" w:styleId="TableGrid2">
    <w:name w:val="Table Grid2"/>
    <w:basedOn w:val="TableNormal"/>
    <w:next w:val="TableGrid"/>
    <w:uiPriority w:val="39"/>
    <w:rsid w:val="003C7E83"/>
    <w:rPr>
      <w:rFonts w:ascii="Calibri" w:eastAsia="Calibri" w:hAnsi="Calibr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99"/>
    <w:qFormat/>
    <w:rsid w:val="002D56A9"/>
    <w:pPr>
      <w:ind w:left="720"/>
      <w:contextualSpacing/>
    </w:pPr>
  </w:style>
  <w:style w:type="paragraph" w:styleId="Revision">
    <w:name w:val="Revision"/>
    <w:hidden/>
    <w:uiPriority w:val="99"/>
    <w:unhideWhenUsed/>
    <w:rsid w:val="009A28A5"/>
    <w:rPr>
      <w:rFonts w:ascii="Arial" w:hAnsi="Arial" w:cs="Arial"/>
      <w:sz w:val="22"/>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493681">
      <w:bodyDiv w:val="1"/>
      <w:marLeft w:val="0"/>
      <w:marRight w:val="0"/>
      <w:marTop w:val="0"/>
      <w:marBottom w:val="0"/>
      <w:divBdr>
        <w:top w:val="none" w:sz="0" w:space="0" w:color="auto"/>
        <w:left w:val="none" w:sz="0" w:space="0" w:color="auto"/>
        <w:bottom w:val="none" w:sz="0" w:space="0" w:color="auto"/>
        <w:right w:val="none" w:sz="0" w:space="0" w:color="auto"/>
      </w:divBdr>
    </w:div>
    <w:div w:id="12925393">
      <w:bodyDiv w:val="1"/>
      <w:marLeft w:val="0"/>
      <w:marRight w:val="0"/>
      <w:marTop w:val="0"/>
      <w:marBottom w:val="0"/>
      <w:divBdr>
        <w:top w:val="none" w:sz="0" w:space="0" w:color="auto"/>
        <w:left w:val="none" w:sz="0" w:space="0" w:color="auto"/>
        <w:bottom w:val="none" w:sz="0" w:space="0" w:color="auto"/>
        <w:right w:val="none" w:sz="0" w:space="0" w:color="auto"/>
      </w:divBdr>
    </w:div>
    <w:div w:id="15422392">
      <w:bodyDiv w:val="1"/>
      <w:marLeft w:val="0"/>
      <w:marRight w:val="0"/>
      <w:marTop w:val="0"/>
      <w:marBottom w:val="0"/>
      <w:divBdr>
        <w:top w:val="none" w:sz="0" w:space="0" w:color="auto"/>
        <w:left w:val="none" w:sz="0" w:space="0" w:color="auto"/>
        <w:bottom w:val="none" w:sz="0" w:space="0" w:color="auto"/>
        <w:right w:val="none" w:sz="0" w:space="0" w:color="auto"/>
      </w:divBdr>
    </w:div>
    <w:div w:id="55521056">
      <w:bodyDiv w:val="1"/>
      <w:marLeft w:val="0"/>
      <w:marRight w:val="0"/>
      <w:marTop w:val="0"/>
      <w:marBottom w:val="0"/>
      <w:divBdr>
        <w:top w:val="none" w:sz="0" w:space="0" w:color="auto"/>
        <w:left w:val="none" w:sz="0" w:space="0" w:color="auto"/>
        <w:bottom w:val="none" w:sz="0" w:space="0" w:color="auto"/>
        <w:right w:val="none" w:sz="0" w:space="0" w:color="auto"/>
      </w:divBdr>
    </w:div>
    <w:div w:id="83653926">
      <w:bodyDiv w:val="1"/>
      <w:marLeft w:val="0"/>
      <w:marRight w:val="0"/>
      <w:marTop w:val="0"/>
      <w:marBottom w:val="0"/>
      <w:divBdr>
        <w:top w:val="none" w:sz="0" w:space="0" w:color="auto"/>
        <w:left w:val="none" w:sz="0" w:space="0" w:color="auto"/>
        <w:bottom w:val="none" w:sz="0" w:space="0" w:color="auto"/>
        <w:right w:val="none" w:sz="0" w:space="0" w:color="auto"/>
      </w:divBdr>
    </w:div>
    <w:div w:id="89737213">
      <w:bodyDiv w:val="1"/>
      <w:marLeft w:val="0"/>
      <w:marRight w:val="0"/>
      <w:marTop w:val="0"/>
      <w:marBottom w:val="0"/>
      <w:divBdr>
        <w:top w:val="none" w:sz="0" w:space="0" w:color="auto"/>
        <w:left w:val="none" w:sz="0" w:space="0" w:color="auto"/>
        <w:bottom w:val="none" w:sz="0" w:space="0" w:color="auto"/>
        <w:right w:val="none" w:sz="0" w:space="0" w:color="auto"/>
      </w:divBdr>
    </w:div>
    <w:div w:id="134642714">
      <w:bodyDiv w:val="1"/>
      <w:marLeft w:val="0"/>
      <w:marRight w:val="0"/>
      <w:marTop w:val="0"/>
      <w:marBottom w:val="0"/>
      <w:divBdr>
        <w:top w:val="none" w:sz="0" w:space="0" w:color="auto"/>
        <w:left w:val="none" w:sz="0" w:space="0" w:color="auto"/>
        <w:bottom w:val="none" w:sz="0" w:space="0" w:color="auto"/>
        <w:right w:val="none" w:sz="0" w:space="0" w:color="auto"/>
      </w:divBdr>
    </w:div>
    <w:div w:id="159663697">
      <w:bodyDiv w:val="1"/>
      <w:marLeft w:val="0"/>
      <w:marRight w:val="0"/>
      <w:marTop w:val="0"/>
      <w:marBottom w:val="0"/>
      <w:divBdr>
        <w:top w:val="none" w:sz="0" w:space="0" w:color="auto"/>
        <w:left w:val="none" w:sz="0" w:space="0" w:color="auto"/>
        <w:bottom w:val="none" w:sz="0" w:space="0" w:color="auto"/>
        <w:right w:val="none" w:sz="0" w:space="0" w:color="auto"/>
      </w:divBdr>
    </w:div>
    <w:div w:id="192619265">
      <w:bodyDiv w:val="1"/>
      <w:marLeft w:val="0"/>
      <w:marRight w:val="0"/>
      <w:marTop w:val="0"/>
      <w:marBottom w:val="0"/>
      <w:divBdr>
        <w:top w:val="none" w:sz="0" w:space="0" w:color="auto"/>
        <w:left w:val="none" w:sz="0" w:space="0" w:color="auto"/>
        <w:bottom w:val="none" w:sz="0" w:space="0" w:color="auto"/>
        <w:right w:val="none" w:sz="0" w:space="0" w:color="auto"/>
      </w:divBdr>
    </w:div>
    <w:div w:id="194774507">
      <w:bodyDiv w:val="1"/>
      <w:marLeft w:val="0"/>
      <w:marRight w:val="0"/>
      <w:marTop w:val="0"/>
      <w:marBottom w:val="0"/>
      <w:divBdr>
        <w:top w:val="none" w:sz="0" w:space="0" w:color="auto"/>
        <w:left w:val="none" w:sz="0" w:space="0" w:color="auto"/>
        <w:bottom w:val="none" w:sz="0" w:space="0" w:color="auto"/>
        <w:right w:val="none" w:sz="0" w:space="0" w:color="auto"/>
      </w:divBdr>
    </w:div>
    <w:div w:id="201671259">
      <w:bodyDiv w:val="1"/>
      <w:marLeft w:val="0"/>
      <w:marRight w:val="0"/>
      <w:marTop w:val="0"/>
      <w:marBottom w:val="0"/>
      <w:divBdr>
        <w:top w:val="none" w:sz="0" w:space="0" w:color="auto"/>
        <w:left w:val="none" w:sz="0" w:space="0" w:color="auto"/>
        <w:bottom w:val="none" w:sz="0" w:space="0" w:color="auto"/>
        <w:right w:val="none" w:sz="0" w:space="0" w:color="auto"/>
      </w:divBdr>
    </w:div>
    <w:div w:id="251477345">
      <w:bodyDiv w:val="1"/>
      <w:marLeft w:val="0"/>
      <w:marRight w:val="0"/>
      <w:marTop w:val="0"/>
      <w:marBottom w:val="0"/>
      <w:divBdr>
        <w:top w:val="none" w:sz="0" w:space="0" w:color="auto"/>
        <w:left w:val="none" w:sz="0" w:space="0" w:color="auto"/>
        <w:bottom w:val="none" w:sz="0" w:space="0" w:color="auto"/>
        <w:right w:val="none" w:sz="0" w:space="0" w:color="auto"/>
      </w:divBdr>
    </w:div>
    <w:div w:id="276647874">
      <w:bodyDiv w:val="1"/>
      <w:marLeft w:val="0"/>
      <w:marRight w:val="0"/>
      <w:marTop w:val="0"/>
      <w:marBottom w:val="0"/>
      <w:divBdr>
        <w:top w:val="none" w:sz="0" w:space="0" w:color="auto"/>
        <w:left w:val="none" w:sz="0" w:space="0" w:color="auto"/>
        <w:bottom w:val="none" w:sz="0" w:space="0" w:color="auto"/>
        <w:right w:val="none" w:sz="0" w:space="0" w:color="auto"/>
      </w:divBdr>
    </w:div>
    <w:div w:id="287012534">
      <w:bodyDiv w:val="1"/>
      <w:marLeft w:val="0"/>
      <w:marRight w:val="0"/>
      <w:marTop w:val="0"/>
      <w:marBottom w:val="0"/>
      <w:divBdr>
        <w:top w:val="none" w:sz="0" w:space="0" w:color="auto"/>
        <w:left w:val="none" w:sz="0" w:space="0" w:color="auto"/>
        <w:bottom w:val="none" w:sz="0" w:space="0" w:color="auto"/>
        <w:right w:val="none" w:sz="0" w:space="0" w:color="auto"/>
      </w:divBdr>
    </w:div>
    <w:div w:id="291903590">
      <w:bodyDiv w:val="1"/>
      <w:marLeft w:val="0"/>
      <w:marRight w:val="0"/>
      <w:marTop w:val="0"/>
      <w:marBottom w:val="0"/>
      <w:divBdr>
        <w:top w:val="none" w:sz="0" w:space="0" w:color="auto"/>
        <w:left w:val="none" w:sz="0" w:space="0" w:color="auto"/>
        <w:bottom w:val="none" w:sz="0" w:space="0" w:color="auto"/>
        <w:right w:val="none" w:sz="0" w:space="0" w:color="auto"/>
      </w:divBdr>
    </w:div>
    <w:div w:id="371421021">
      <w:bodyDiv w:val="1"/>
      <w:marLeft w:val="0"/>
      <w:marRight w:val="0"/>
      <w:marTop w:val="0"/>
      <w:marBottom w:val="0"/>
      <w:divBdr>
        <w:top w:val="none" w:sz="0" w:space="0" w:color="auto"/>
        <w:left w:val="none" w:sz="0" w:space="0" w:color="auto"/>
        <w:bottom w:val="none" w:sz="0" w:space="0" w:color="auto"/>
        <w:right w:val="none" w:sz="0" w:space="0" w:color="auto"/>
      </w:divBdr>
    </w:div>
    <w:div w:id="422069610">
      <w:bodyDiv w:val="1"/>
      <w:marLeft w:val="0"/>
      <w:marRight w:val="0"/>
      <w:marTop w:val="0"/>
      <w:marBottom w:val="0"/>
      <w:divBdr>
        <w:top w:val="none" w:sz="0" w:space="0" w:color="auto"/>
        <w:left w:val="none" w:sz="0" w:space="0" w:color="auto"/>
        <w:bottom w:val="none" w:sz="0" w:space="0" w:color="auto"/>
        <w:right w:val="none" w:sz="0" w:space="0" w:color="auto"/>
      </w:divBdr>
    </w:div>
    <w:div w:id="451677443">
      <w:bodyDiv w:val="1"/>
      <w:marLeft w:val="0"/>
      <w:marRight w:val="0"/>
      <w:marTop w:val="0"/>
      <w:marBottom w:val="0"/>
      <w:divBdr>
        <w:top w:val="none" w:sz="0" w:space="0" w:color="auto"/>
        <w:left w:val="none" w:sz="0" w:space="0" w:color="auto"/>
        <w:bottom w:val="none" w:sz="0" w:space="0" w:color="auto"/>
        <w:right w:val="none" w:sz="0" w:space="0" w:color="auto"/>
      </w:divBdr>
    </w:div>
    <w:div w:id="454256201">
      <w:bodyDiv w:val="1"/>
      <w:marLeft w:val="0"/>
      <w:marRight w:val="0"/>
      <w:marTop w:val="0"/>
      <w:marBottom w:val="0"/>
      <w:divBdr>
        <w:top w:val="none" w:sz="0" w:space="0" w:color="auto"/>
        <w:left w:val="none" w:sz="0" w:space="0" w:color="auto"/>
        <w:bottom w:val="none" w:sz="0" w:space="0" w:color="auto"/>
        <w:right w:val="none" w:sz="0" w:space="0" w:color="auto"/>
      </w:divBdr>
    </w:div>
    <w:div w:id="542866978">
      <w:bodyDiv w:val="1"/>
      <w:marLeft w:val="0"/>
      <w:marRight w:val="0"/>
      <w:marTop w:val="0"/>
      <w:marBottom w:val="0"/>
      <w:divBdr>
        <w:top w:val="none" w:sz="0" w:space="0" w:color="auto"/>
        <w:left w:val="none" w:sz="0" w:space="0" w:color="auto"/>
        <w:bottom w:val="none" w:sz="0" w:space="0" w:color="auto"/>
        <w:right w:val="none" w:sz="0" w:space="0" w:color="auto"/>
      </w:divBdr>
    </w:div>
    <w:div w:id="557744084">
      <w:bodyDiv w:val="1"/>
      <w:marLeft w:val="0"/>
      <w:marRight w:val="0"/>
      <w:marTop w:val="0"/>
      <w:marBottom w:val="0"/>
      <w:divBdr>
        <w:top w:val="none" w:sz="0" w:space="0" w:color="auto"/>
        <w:left w:val="none" w:sz="0" w:space="0" w:color="auto"/>
        <w:bottom w:val="none" w:sz="0" w:space="0" w:color="auto"/>
        <w:right w:val="none" w:sz="0" w:space="0" w:color="auto"/>
      </w:divBdr>
    </w:div>
    <w:div w:id="559442251">
      <w:bodyDiv w:val="1"/>
      <w:marLeft w:val="0"/>
      <w:marRight w:val="0"/>
      <w:marTop w:val="0"/>
      <w:marBottom w:val="0"/>
      <w:divBdr>
        <w:top w:val="none" w:sz="0" w:space="0" w:color="auto"/>
        <w:left w:val="none" w:sz="0" w:space="0" w:color="auto"/>
        <w:bottom w:val="none" w:sz="0" w:space="0" w:color="auto"/>
        <w:right w:val="none" w:sz="0" w:space="0" w:color="auto"/>
      </w:divBdr>
    </w:div>
    <w:div w:id="584802263">
      <w:bodyDiv w:val="1"/>
      <w:marLeft w:val="0"/>
      <w:marRight w:val="0"/>
      <w:marTop w:val="0"/>
      <w:marBottom w:val="0"/>
      <w:divBdr>
        <w:top w:val="none" w:sz="0" w:space="0" w:color="auto"/>
        <w:left w:val="none" w:sz="0" w:space="0" w:color="auto"/>
        <w:bottom w:val="none" w:sz="0" w:space="0" w:color="auto"/>
        <w:right w:val="none" w:sz="0" w:space="0" w:color="auto"/>
      </w:divBdr>
    </w:div>
    <w:div w:id="661860084">
      <w:bodyDiv w:val="1"/>
      <w:marLeft w:val="0"/>
      <w:marRight w:val="0"/>
      <w:marTop w:val="0"/>
      <w:marBottom w:val="0"/>
      <w:divBdr>
        <w:top w:val="none" w:sz="0" w:space="0" w:color="auto"/>
        <w:left w:val="none" w:sz="0" w:space="0" w:color="auto"/>
        <w:bottom w:val="none" w:sz="0" w:space="0" w:color="auto"/>
        <w:right w:val="none" w:sz="0" w:space="0" w:color="auto"/>
      </w:divBdr>
    </w:div>
    <w:div w:id="729427672">
      <w:bodyDiv w:val="1"/>
      <w:marLeft w:val="0"/>
      <w:marRight w:val="0"/>
      <w:marTop w:val="0"/>
      <w:marBottom w:val="0"/>
      <w:divBdr>
        <w:top w:val="none" w:sz="0" w:space="0" w:color="auto"/>
        <w:left w:val="none" w:sz="0" w:space="0" w:color="auto"/>
        <w:bottom w:val="none" w:sz="0" w:space="0" w:color="auto"/>
        <w:right w:val="none" w:sz="0" w:space="0" w:color="auto"/>
      </w:divBdr>
    </w:div>
    <w:div w:id="739140241">
      <w:bodyDiv w:val="1"/>
      <w:marLeft w:val="0"/>
      <w:marRight w:val="0"/>
      <w:marTop w:val="0"/>
      <w:marBottom w:val="0"/>
      <w:divBdr>
        <w:top w:val="none" w:sz="0" w:space="0" w:color="auto"/>
        <w:left w:val="none" w:sz="0" w:space="0" w:color="auto"/>
        <w:bottom w:val="none" w:sz="0" w:space="0" w:color="auto"/>
        <w:right w:val="none" w:sz="0" w:space="0" w:color="auto"/>
      </w:divBdr>
    </w:div>
    <w:div w:id="742220418">
      <w:bodyDiv w:val="1"/>
      <w:marLeft w:val="0"/>
      <w:marRight w:val="0"/>
      <w:marTop w:val="0"/>
      <w:marBottom w:val="0"/>
      <w:divBdr>
        <w:top w:val="none" w:sz="0" w:space="0" w:color="auto"/>
        <w:left w:val="none" w:sz="0" w:space="0" w:color="auto"/>
        <w:bottom w:val="none" w:sz="0" w:space="0" w:color="auto"/>
        <w:right w:val="none" w:sz="0" w:space="0" w:color="auto"/>
      </w:divBdr>
    </w:div>
    <w:div w:id="749079911">
      <w:bodyDiv w:val="1"/>
      <w:marLeft w:val="0"/>
      <w:marRight w:val="0"/>
      <w:marTop w:val="0"/>
      <w:marBottom w:val="0"/>
      <w:divBdr>
        <w:top w:val="none" w:sz="0" w:space="0" w:color="auto"/>
        <w:left w:val="none" w:sz="0" w:space="0" w:color="auto"/>
        <w:bottom w:val="none" w:sz="0" w:space="0" w:color="auto"/>
        <w:right w:val="none" w:sz="0" w:space="0" w:color="auto"/>
      </w:divBdr>
    </w:div>
    <w:div w:id="750195114">
      <w:bodyDiv w:val="1"/>
      <w:marLeft w:val="0"/>
      <w:marRight w:val="0"/>
      <w:marTop w:val="0"/>
      <w:marBottom w:val="0"/>
      <w:divBdr>
        <w:top w:val="none" w:sz="0" w:space="0" w:color="auto"/>
        <w:left w:val="none" w:sz="0" w:space="0" w:color="auto"/>
        <w:bottom w:val="none" w:sz="0" w:space="0" w:color="auto"/>
        <w:right w:val="none" w:sz="0" w:space="0" w:color="auto"/>
      </w:divBdr>
    </w:div>
    <w:div w:id="795097768">
      <w:bodyDiv w:val="1"/>
      <w:marLeft w:val="0"/>
      <w:marRight w:val="0"/>
      <w:marTop w:val="0"/>
      <w:marBottom w:val="0"/>
      <w:divBdr>
        <w:top w:val="none" w:sz="0" w:space="0" w:color="auto"/>
        <w:left w:val="none" w:sz="0" w:space="0" w:color="auto"/>
        <w:bottom w:val="none" w:sz="0" w:space="0" w:color="auto"/>
        <w:right w:val="none" w:sz="0" w:space="0" w:color="auto"/>
      </w:divBdr>
    </w:div>
    <w:div w:id="865487442">
      <w:bodyDiv w:val="1"/>
      <w:marLeft w:val="0"/>
      <w:marRight w:val="0"/>
      <w:marTop w:val="0"/>
      <w:marBottom w:val="0"/>
      <w:divBdr>
        <w:top w:val="none" w:sz="0" w:space="0" w:color="auto"/>
        <w:left w:val="none" w:sz="0" w:space="0" w:color="auto"/>
        <w:bottom w:val="none" w:sz="0" w:space="0" w:color="auto"/>
        <w:right w:val="none" w:sz="0" w:space="0" w:color="auto"/>
      </w:divBdr>
    </w:div>
    <w:div w:id="880017535">
      <w:bodyDiv w:val="1"/>
      <w:marLeft w:val="0"/>
      <w:marRight w:val="0"/>
      <w:marTop w:val="0"/>
      <w:marBottom w:val="0"/>
      <w:divBdr>
        <w:top w:val="none" w:sz="0" w:space="0" w:color="auto"/>
        <w:left w:val="none" w:sz="0" w:space="0" w:color="auto"/>
        <w:bottom w:val="none" w:sz="0" w:space="0" w:color="auto"/>
        <w:right w:val="none" w:sz="0" w:space="0" w:color="auto"/>
      </w:divBdr>
    </w:div>
    <w:div w:id="881746205">
      <w:bodyDiv w:val="1"/>
      <w:marLeft w:val="0"/>
      <w:marRight w:val="0"/>
      <w:marTop w:val="0"/>
      <w:marBottom w:val="0"/>
      <w:divBdr>
        <w:top w:val="none" w:sz="0" w:space="0" w:color="auto"/>
        <w:left w:val="none" w:sz="0" w:space="0" w:color="auto"/>
        <w:bottom w:val="none" w:sz="0" w:space="0" w:color="auto"/>
        <w:right w:val="none" w:sz="0" w:space="0" w:color="auto"/>
      </w:divBdr>
      <w:divsChild>
        <w:div w:id="1247809648">
          <w:marLeft w:val="0"/>
          <w:marRight w:val="0"/>
          <w:marTop w:val="0"/>
          <w:marBottom w:val="0"/>
          <w:divBdr>
            <w:top w:val="none" w:sz="0" w:space="0" w:color="auto"/>
            <w:left w:val="none" w:sz="0" w:space="0" w:color="auto"/>
            <w:bottom w:val="none" w:sz="0" w:space="0" w:color="auto"/>
            <w:right w:val="none" w:sz="0" w:space="0" w:color="auto"/>
          </w:divBdr>
          <w:divsChild>
            <w:div w:id="850804645">
              <w:marLeft w:val="0"/>
              <w:marRight w:val="0"/>
              <w:marTop w:val="0"/>
              <w:marBottom w:val="0"/>
              <w:divBdr>
                <w:top w:val="none" w:sz="0" w:space="0" w:color="auto"/>
                <w:left w:val="none" w:sz="0" w:space="0" w:color="auto"/>
                <w:bottom w:val="none" w:sz="0" w:space="0" w:color="auto"/>
                <w:right w:val="none" w:sz="0" w:space="0" w:color="auto"/>
              </w:divBdr>
              <w:divsChild>
                <w:div w:id="2068216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7649010">
      <w:bodyDiv w:val="1"/>
      <w:marLeft w:val="0"/>
      <w:marRight w:val="0"/>
      <w:marTop w:val="0"/>
      <w:marBottom w:val="0"/>
      <w:divBdr>
        <w:top w:val="none" w:sz="0" w:space="0" w:color="auto"/>
        <w:left w:val="none" w:sz="0" w:space="0" w:color="auto"/>
        <w:bottom w:val="none" w:sz="0" w:space="0" w:color="auto"/>
        <w:right w:val="none" w:sz="0" w:space="0" w:color="auto"/>
      </w:divBdr>
    </w:div>
    <w:div w:id="893737354">
      <w:bodyDiv w:val="1"/>
      <w:marLeft w:val="0"/>
      <w:marRight w:val="0"/>
      <w:marTop w:val="0"/>
      <w:marBottom w:val="0"/>
      <w:divBdr>
        <w:top w:val="none" w:sz="0" w:space="0" w:color="auto"/>
        <w:left w:val="none" w:sz="0" w:space="0" w:color="auto"/>
        <w:bottom w:val="none" w:sz="0" w:space="0" w:color="auto"/>
        <w:right w:val="none" w:sz="0" w:space="0" w:color="auto"/>
      </w:divBdr>
    </w:div>
    <w:div w:id="959185661">
      <w:bodyDiv w:val="1"/>
      <w:marLeft w:val="0"/>
      <w:marRight w:val="0"/>
      <w:marTop w:val="0"/>
      <w:marBottom w:val="0"/>
      <w:divBdr>
        <w:top w:val="none" w:sz="0" w:space="0" w:color="auto"/>
        <w:left w:val="none" w:sz="0" w:space="0" w:color="auto"/>
        <w:bottom w:val="none" w:sz="0" w:space="0" w:color="auto"/>
        <w:right w:val="none" w:sz="0" w:space="0" w:color="auto"/>
      </w:divBdr>
      <w:divsChild>
        <w:div w:id="949433919">
          <w:marLeft w:val="0"/>
          <w:marRight w:val="0"/>
          <w:marTop w:val="0"/>
          <w:marBottom w:val="0"/>
          <w:divBdr>
            <w:top w:val="none" w:sz="0" w:space="0" w:color="auto"/>
            <w:left w:val="none" w:sz="0" w:space="0" w:color="auto"/>
            <w:bottom w:val="none" w:sz="0" w:space="0" w:color="auto"/>
            <w:right w:val="none" w:sz="0" w:space="0" w:color="auto"/>
          </w:divBdr>
          <w:divsChild>
            <w:div w:id="1449473723">
              <w:marLeft w:val="0"/>
              <w:marRight w:val="0"/>
              <w:marTop w:val="0"/>
              <w:marBottom w:val="0"/>
              <w:divBdr>
                <w:top w:val="none" w:sz="0" w:space="0" w:color="auto"/>
                <w:left w:val="none" w:sz="0" w:space="0" w:color="auto"/>
                <w:bottom w:val="none" w:sz="0" w:space="0" w:color="auto"/>
                <w:right w:val="none" w:sz="0" w:space="0" w:color="auto"/>
              </w:divBdr>
              <w:divsChild>
                <w:div w:id="1396052775">
                  <w:marLeft w:val="0"/>
                  <w:marRight w:val="0"/>
                  <w:marTop w:val="0"/>
                  <w:marBottom w:val="0"/>
                  <w:divBdr>
                    <w:top w:val="none" w:sz="0" w:space="0" w:color="auto"/>
                    <w:left w:val="none" w:sz="0" w:space="0" w:color="auto"/>
                    <w:bottom w:val="none" w:sz="0" w:space="0" w:color="auto"/>
                    <w:right w:val="none" w:sz="0" w:space="0" w:color="auto"/>
                  </w:divBdr>
                  <w:divsChild>
                    <w:div w:id="33312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70743370">
      <w:bodyDiv w:val="1"/>
      <w:marLeft w:val="0"/>
      <w:marRight w:val="0"/>
      <w:marTop w:val="0"/>
      <w:marBottom w:val="0"/>
      <w:divBdr>
        <w:top w:val="none" w:sz="0" w:space="0" w:color="auto"/>
        <w:left w:val="none" w:sz="0" w:space="0" w:color="auto"/>
        <w:bottom w:val="none" w:sz="0" w:space="0" w:color="auto"/>
        <w:right w:val="none" w:sz="0" w:space="0" w:color="auto"/>
      </w:divBdr>
      <w:divsChild>
        <w:div w:id="59451943">
          <w:marLeft w:val="0"/>
          <w:marRight w:val="0"/>
          <w:marTop w:val="0"/>
          <w:marBottom w:val="0"/>
          <w:divBdr>
            <w:top w:val="none" w:sz="0" w:space="0" w:color="auto"/>
            <w:left w:val="none" w:sz="0" w:space="0" w:color="auto"/>
            <w:bottom w:val="none" w:sz="0" w:space="0" w:color="auto"/>
            <w:right w:val="none" w:sz="0" w:space="0" w:color="auto"/>
          </w:divBdr>
          <w:divsChild>
            <w:div w:id="20208117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5545793">
      <w:bodyDiv w:val="1"/>
      <w:marLeft w:val="0"/>
      <w:marRight w:val="0"/>
      <w:marTop w:val="0"/>
      <w:marBottom w:val="0"/>
      <w:divBdr>
        <w:top w:val="none" w:sz="0" w:space="0" w:color="auto"/>
        <w:left w:val="none" w:sz="0" w:space="0" w:color="auto"/>
        <w:bottom w:val="none" w:sz="0" w:space="0" w:color="auto"/>
        <w:right w:val="none" w:sz="0" w:space="0" w:color="auto"/>
      </w:divBdr>
    </w:div>
    <w:div w:id="1001545444">
      <w:bodyDiv w:val="1"/>
      <w:marLeft w:val="0"/>
      <w:marRight w:val="0"/>
      <w:marTop w:val="0"/>
      <w:marBottom w:val="0"/>
      <w:divBdr>
        <w:top w:val="none" w:sz="0" w:space="0" w:color="auto"/>
        <w:left w:val="none" w:sz="0" w:space="0" w:color="auto"/>
        <w:bottom w:val="none" w:sz="0" w:space="0" w:color="auto"/>
        <w:right w:val="none" w:sz="0" w:space="0" w:color="auto"/>
      </w:divBdr>
    </w:div>
    <w:div w:id="1013265928">
      <w:bodyDiv w:val="1"/>
      <w:marLeft w:val="0"/>
      <w:marRight w:val="0"/>
      <w:marTop w:val="0"/>
      <w:marBottom w:val="0"/>
      <w:divBdr>
        <w:top w:val="none" w:sz="0" w:space="0" w:color="auto"/>
        <w:left w:val="none" w:sz="0" w:space="0" w:color="auto"/>
        <w:bottom w:val="none" w:sz="0" w:space="0" w:color="auto"/>
        <w:right w:val="none" w:sz="0" w:space="0" w:color="auto"/>
      </w:divBdr>
    </w:div>
    <w:div w:id="1046098628">
      <w:bodyDiv w:val="1"/>
      <w:marLeft w:val="0"/>
      <w:marRight w:val="0"/>
      <w:marTop w:val="0"/>
      <w:marBottom w:val="0"/>
      <w:divBdr>
        <w:top w:val="none" w:sz="0" w:space="0" w:color="auto"/>
        <w:left w:val="none" w:sz="0" w:space="0" w:color="auto"/>
        <w:bottom w:val="none" w:sz="0" w:space="0" w:color="auto"/>
        <w:right w:val="none" w:sz="0" w:space="0" w:color="auto"/>
      </w:divBdr>
    </w:div>
    <w:div w:id="1073621985">
      <w:bodyDiv w:val="1"/>
      <w:marLeft w:val="0"/>
      <w:marRight w:val="0"/>
      <w:marTop w:val="0"/>
      <w:marBottom w:val="0"/>
      <w:divBdr>
        <w:top w:val="none" w:sz="0" w:space="0" w:color="auto"/>
        <w:left w:val="none" w:sz="0" w:space="0" w:color="auto"/>
        <w:bottom w:val="none" w:sz="0" w:space="0" w:color="auto"/>
        <w:right w:val="none" w:sz="0" w:space="0" w:color="auto"/>
      </w:divBdr>
    </w:div>
    <w:div w:id="1171916411">
      <w:bodyDiv w:val="1"/>
      <w:marLeft w:val="0"/>
      <w:marRight w:val="0"/>
      <w:marTop w:val="0"/>
      <w:marBottom w:val="0"/>
      <w:divBdr>
        <w:top w:val="none" w:sz="0" w:space="0" w:color="auto"/>
        <w:left w:val="none" w:sz="0" w:space="0" w:color="auto"/>
        <w:bottom w:val="none" w:sz="0" w:space="0" w:color="auto"/>
        <w:right w:val="none" w:sz="0" w:space="0" w:color="auto"/>
      </w:divBdr>
    </w:div>
    <w:div w:id="1191995325">
      <w:bodyDiv w:val="1"/>
      <w:marLeft w:val="0"/>
      <w:marRight w:val="0"/>
      <w:marTop w:val="0"/>
      <w:marBottom w:val="0"/>
      <w:divBdr>
        <w:top w:val="none" w:sz="0" w:space="0" w:color="auto"/>
        <w:left w:val="none" w:sz="0" w:space="0" w:color="auto"/>
        <w:bottom w:val="none" w:sz="0" w:space="0" w:color="auto"/>
        <w:right w:val="none" w:sz="0" w:space="0" w:color="auto"/>
      </w:divBdr>
    </w:div>
    <w:div w:id="1204518111">
      <w:bodyDiv w:val="1"/>
      <w:marLeft w:val="0"/>
      <w:marRight w:val="0"/>
      <w:marTop w:val="0"/>
      <w:marBottom w:val="0"/>
      <w:divBdr>
        <w:top w:val="none" w:sz="0" w:space="0" w:color="auto"/>
        <w:left w:val="none" w:sz="0" w:space="0" w:color="auto"/>
        <w:bottom w:val="none" w:sz="0" w:space="0" w:color="auto"/>
        <w:right w:val="none" w:sz="0" w:space="0" w:color="auto"/>
      </w:divBdr>
    </w:div>
    <w:div w:id="1219703861">
      <w:bodyDiv w:val="1"/>
      <w:marLeft w:val="0"/>
      <w:marRight w:val="0"/>
      <w:marTop w:val="0"/>
      <w:marBottom w:val="0"/>
      <w:divBdr>
        <w:top w:val="none" w:sz="0" w:space="0" w:color="auto"/>
        <w:left w:val="none" w:sz="0" w:space="0" w:color="auto"/>
        <w:bottom w:val="none" w:sz="0" w:space="0" w:color="auto"/>
        <w:right w:val="none" w:sz="0" w:space="0" w:color="auto"/>
      </w:divBdr>
      <w:divsChild>
        <w:div w:id="1810051554">
          <w:marLeft w:val="0"/>
          <w:marRight w:val="0"/>
          <w:marTop w:val="0"/>
          <w:marBottom w:val="0"/>
          <w:divBdr>
            <w:top w:val="none" w:sz="0" w:space="0" w:color="auto"/>
            <w:left w:val="none" w:sz="0" w:space="0" w:color="auto"/>
            <w:bottom w:val="none" w:sz="0" w:space="0" w:color="auto"/>
            <w:right w:val="none" w:sz="0" w:space="0" w:color="auto"/>
          </w:divBdr>
          <w:divsChild>
            <w:div w:id="2110932713">
              <w:marLeft w:val="0"/>
              <w:marRight w:val="0"/>
              <w:marTop w:val="0"/>
              <w:marBottom w:val="0"/>
              <w:divBdr>
                <w:top w:val="none" w:sz="0" w:space="0" w:color="auto"/>
                <w:left w:val="none" w:sz="0" w:space="0" w:color="auto"/>
                <w:bottom w:val="none" w:sz="0" w:space="0" w:color="auto"/>
                <w:right w:val="none" w:sz="0" w:space="0" w:color="auto"/>
              </w:divBdr>
              <w:divsChild>
                <w:div w:id="451100346">
                  <w:marLeft w:val="0"/>
                  <w:marRight w:val="0"/>
                  <w:marTop w:val="0"/>
                  <w:marBottom w:val="0"/>
                  <w:divBdr>
                    <w:top w:val="none" w:sz="0" w:space="0" w:color="auto"/>
                    <w:left w:val="none" w:sz="0" w:space="0" w:color="auto"/>
                    <w:bottom w:val="none" w:sz="0" w:space="0" w:color="auto"/>
                    <w:right w:val="none" w:sz="0" w:space="0" w:color="auto"/>
                  </w:divBdr>
                  <w:divsChild>
                    <w:div w:id="70275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53050647">
      <w:bodyDiv w:val="1"/>
      <w:marLeft w:val="0"/>
      <w:marRight w:val="0"/>
      <w:marTop w:val="0"/>
      <w:marBottom w:val="0"/>
      <w:divBdr>
        <w:top w:val="none" w:sz="0" w:space="0" w:color="auto"/>
        <w:left w:val="none" w:sz="0" w:space="0" w:color="auto"/>
        <w:bottom w:val="none" w:sz="0" w:space="0" w:color="auto"/>
        <w:right w:val="none" w:sz="0" w:space="0" w:color="auto"/>
      </w:divBdr>
    </w:div>
    <w:div w:id="1256287039">
      <w:bodyDiv w:val="1"/>
      <w:marLeft w:val="0"/>
      <w:marRight w:val="0"/>
      <w:marTop w:val="0"/>
      <w:marBottom w:val="0"/>
      <w:divBdr>
        <w:top w:val="none" w:sz="0" w:space="0" w:color="auto"/>
        <w:left w:val="none" w:sz="0" w:space="0" w:color="auto"/>
        <w:bottom w:val="none" w:sz="0" w:space="0" w:color="auto"/>
        <w:right w:val="none" w:sz="0" w:space="0" w:color="auto"/>
      </w:divBdr>
    </w:div>
    <w:div w:id="1291782009">
      <w:bodyDiv w:val="1"/>
      <w:marLeft w:val="0"/>
      <w:marRight w:val="0"/>
      <w:marTop w:val="0"/>
      <w:marBottom w:val="0"/>
      <w:divBdr>
        <w:top w:val="none" w:sz="0" w:space="0" w:color="auto"/>
        <w:left w:val="none" w:sz="0" w:space="0" w:color="auto"/>
        <w:bottom w:val="none" w:sz="0" w:space="0" w:color="auto"/>
        <w:right w:val="none" w:sz="0" w:space="0" w:color="auto"/>
      </w:divBdr>
    </w:div>
    <w:div w:id="1327172462">
      <w:bodyDiv w:val="1"/>
      <w:marLeft w:val="0"/>
      <w:marRight w:val="0"/>
      <w:marTop w:val="0"/>
      <w:marBottom w:val="0"/>
      <w:divBdr>
        <w:top w:val="none" w:sz="0" w:space="0" w:color="auto"/>
        <w:left w:val="none" w:sz="0" w:space="0" w:color="auto"/>
        <w:bottom w:val="none" w:sz="0" w:space="0" w:color="auto"/>
        <w:right w:val="none" w:sz="0" w:space="0" w:color="auto"/>
      </w:divBdr>
    </w:div>
    <w:div w:id="1348167482">
      <w:bodyDiv w:val="1"/>
      <w:marLeft w:val="0"/>
      <w:marRight w:val="0"/>
      <w:marTop w:val="0"/>
      <w:marBottom w:val="0"/>
      <w:divBdr>
        <w:top w:val="none" w:sz="0" w:space="0" w:color="auto"/>
        <w:left w:val="none" w:sz="0" w:space="0" w:color="auto"/>
        <w:bottom w:val="none" w:sz="0" w:space="0" w:color="auto"/>
        <w:right w:val="none" w:sz="0" w:space="0" w:color="auto"/>
      </w:divBdr>
    </w:div>
    <w:div w:id="1366101843">
      <w:bodyDiv w:val="1"/>
      <w:marLeft w:val="0"/>
      <w:marRight w:val="0"/>
      <w:marTop w:val="0"/>
      <w:marBottom w:val="0"/>
      <w:divBdr>
        <w:top w:val="none" w:sz="0" w:space="0" w:color="auto"/>
        <w:left w:val="none" w:sz="0" w:space="0" w:color="auto"/>
        <w:bottom w:val="none" w:sz="0" w:space="0" w:color="auto"/>
        <w:right w:val="none" w:sz="0" w:space="0" w:color="auto"/>
      </w:divBdr>
    </w:div>
    <w:div w:id="1510368106">
      <w:bodyDiv w:val="1"/>
      <w:marLeft w:val="0"/>
      <w:marRight w:val="0"/>
      <w:marTop w:val="0"/>
      <w:marBottom w:val="0"/>
      <w:divBdr>
        <w:top w:val="none" w:sz="0" w:space="0" w:color="auto"/>
        <w:left w:val="none" w:sz="0" w:space="0" w:color="auto"/>
        <w:bottom w:val="none" w:sz="0" w:space="0" w:color="auto"/>
        <w:right w:val="none" w:sz="0" w:space="0" w:color="auto"/>
      </w:divBdr>
    </w:div>
    <w:div w:id="1550844925">
      <w:bodyDiv w:val="1"/>
      <w:marLeft w:val="0"/>
      <w:marRight w:val="0"/>
      <w:marTop w:val="0"/>
      <w:marBottom w:val="0"/>
      <w:divBdr>
        <w:top w:val="none" w:sz="0" w:space="0" w:color="auto"/>
        <w:left w:val="none" w:sz="0" w:space="0" w:color="auto"/>
        <w:bottom w:val="none" w:sz="0" w:space="0" w:color="auto"/>
        <w:right w:val="none" w:sz="0" w:space="0" w:color="auto"/>
      </w:divBdr>
    </w:div>
    <w:div w:id="1554804922">
      <w:bodyDiv w:val="1"/>
      <w:marLeft w:val="0"/>
      <w:marRight w:val="0"/>
      <w:marTop w:val="0"/>
      <w:marBottom w:val="0"/>
      <w:divBdr>
        <w:top w:val="none" w:sz="0" w:space="0" w:color="auto"/>
        <w:left w:val="none" w:sz="0" w:space="0" w:color="auto"/>
        <w:bottom w:val="none" w:sz="0" w:space="0" w:color="auto"/>
        <w:right w:val="none" w:sz="0" w:space="0" w:color="auto"/>
      </w:divBdr>
    </w:div>
    <w:div w:id="1556164571">
      <w:bodyDiv w:val="1"/>
      <w:marLeft w:val="0"/>
      <w:marRight w:val="0"/>
      <w:marTop w:val="0"/>
      <w:marBottom w:val="0"/>
      <w:divBdr>
        <w:top w:val="none" w:sz="0" w:space="0" w:color="auto"/>
        <w:left w:val="none" w:sz="0" w:space="0" w:color="auto"/>
        <w:bottom w:val="none" w:sz="0" w:space="0" w:color="auto"/>
        <w:right w:val="none" w:sz="0" w:space="0" w:color="auto"/>
      </w:divBdr>
    </w:div>
    <w:div w:id="1562792440">
      <w:bodyDiv w:val="1"/>
      <w:marLeft w:val="0"/>
      <w:marRight w:val="0"/>
      <w:marTop w:val="0"/>
      <w:marBottom w:val="0"/>
      <w:divBdr>
        <w:top w:val="none" w:sz="0" w:space="0" w:color="auto"/>
        <w:left w:val="none" w:sz="0" w:space="0" w:color="auto"/>
        <w:bottom w:val="none" w:sz="0" w:space="0" w:color="auto"/>
        <w:right w:val="none" w:sz="0" w:space="0" w:color="auto"/>
      </w:divBdr>
    </w:div>
    <w:div w:id="1572420641">
      <w:bodyDiv w:val="1"/>
      <w:marLeft w:val="0"/>
      <w:marRight w:val="0"/>
      <w:marTop w:val="0"/>
      <w:marBottom w:val="0"/>
      <w:divBdr>
        <w:top w:val="none" w:sz="0" w:space="0" w:color="auto"/>
        <w:left w:val="none" w:sz="0" w:space="0" w:color="auto"/>
        <w:bottom w:val="none" w:sz="0" w:space="0" w:color="auto"/>
        <w:right w:val="none" w:sz="0" w:space="0" w:color="auto"/>
      </w:divBdr>
    </w:div>
    <w:div w:id="1576550999">
      <w:bodyDiv w:val="1"/>
      <w:marLeft w:val="0"/>
      <w:marRight w:val="0"/>
      <w:marTop w:val="0"/>
      <w:marBottom w:val="0"/>
      <w:divBdr>
        <w:top w:val="none" w:sz="0" w:space="0" w:color="auto"/>
        <w:left w:val="none" w:sz="0" w:space="0" w:color="auto"/>
        <w:bottom w:val="none" w:sz="0" w:space="0" w:color="auto"/>
        <w:right w:val="none" w:sz="0" w:space="0" w:color="auto"/>
      </w:divBdr>
    </w:div>
    <w:div w:id="1589121324">
      <w:bodyDiv w:val="1"/>
      <w:marLeft w:val="0"/>
      <w:marRight w:val="0"/>
      <w:marTop w:val="0"/>
      <w:marBottom w:val="0"/>
      <w:divBdr>
        <w:top w:val="none" w:sz="0" w:space="0" w:color="auto"/>
        <w:left w:val="none" w:sz="0" w:space="0" w:color="auto"/>
        <w:bottom w:val="none" w:sz="0" w:space="0" w:color="auto"/>
        <w:right w:val="none" w:sz="0" w:space="0" w:color="auto"/>
      </w:divBdr>
    </w:div>
    <w:div w:id="1634674149">
      <w:bodyDiv w:val="1"/>
      <w:marLeft w:val="0"/>
      <w:marRight w:val="0"/>
      <w:marTop w:val="0"/>
      <w:marBottom w:val="0"/>
      <w:divBdr>
        <w:top w:val="none" w:sz="0" w:space="0" w:color="auto"/>
        <w:left w:val="none" w:sz="0" w:space="0" w:color="auto"/>
        <w:bottom w:val="none" w:sz="0" w:space="0" w:color="auto"/>
        <w:right w:val="none" w:sz="0" w:space="0" w:color="auto"/>
      </w:divBdr>
    </w:div>
    <w:div w:id="1656909290">
      <w:bodyDiv w:val="1"/>
      <w:marLeft w:val="0"/>
      <w:marRight w:val="0"/>
      <w:marTop w:val="0"/>
      <w:marBottom w:val="0"/>
      <w:divBdr>
        <w:top w:val="none" w:sz="0" w:space="0" w:color="auto"/>
        <w:left w:val="none" w:sz="0" w:space="0" w:color="auto"/>
        <w:bottom w:val="none" w:sz="0" w:space="0" w:color="auto"/>
        <w:right w:val="none" w:sz="0" w:space="0" w:color="auto"/>
      </w:divBdr>
    </w:div>
    <w:div w:id="1664888223">
      <w:bodyDiv w:val="1"/>
      <w:marLeft w:val="0"/>
      <w:marRight w:val="0"/>
      <w:marTop w:val="0"/>
      <w:marBottom w:val="0"/>
      <w:divBdr>
        <w:top w:val="none" w:sz="0" w:space="0" w:color="auto"/>
        <w:left w:val="none" w:sz="0" w:space="0" w:color="auto"/>
        <w:bottom w:val="none" w:sz="0" w:space="0" w:color="auto"/>
        <w:right w:val="none" w:sz="0" w:space="0" w:color="auto"/>
      </w:divBdr>
    </w:div>
    <w:div w:id="1757676507">
      <w:bodyDiv w:val="1"/>
      <w:marLeft w:val="0"/>
      <w:marRight w:val="0"/>
      <w:marTop w:val="0"/>
      <w:marBottom w:val="0"/>
      <w:divBdr>
        <w:top w:val="none" w:sz="0" w:space="0" w:color="auto"/>
        <w:left w:val="none" w:sz="0" w:space="0" w:color="auto"/>
        <w:bottom w:val="none" w:sz="0" w:space="0" w:color="auto"/>
        <w:right w:val="none" w:sz="0" w:space="0" w:color="auto"/>
      </w:divBdr>
      <w:divsChild>
        <w:div w:id="2077780108">
          <w:marLeft w:val="0"/>
          <w:marRight w:val="0"/>
          <w:marTop w:val="0"/>
          <w:marBottom w:val="0"/>
          <w:divBdr>
            <w:top w:val="none" w:sz="0" w:space="0" w:color="auto"/>
            <w:left w:val="none" w:sz="0" w:space="0" w:color="auto"/>
            <w:bottom w:val="none" w:sz="0" w:space="0" w:color="auto"/>
            <w:right w:val="none" w:sz="0" w:space="0" w:color="auto"/>
          </w:divBdr>
          <w:divsChild>
            <w:div w:id="528027682">
              <w:marLeft w:val="0"/>
              <w:marRight w:val="0"/>
              <w:marTop w:val="0"/>
              <w:marBottom w:val="0"/>
              <w:divBdr>
                <w:top w:val="none" w:sz="0" w:space="0" w:color="auto"/>
                <w:left w:val="none" w:sz="0" w:space="0" w:color="auto"/>
                <w:bottom w:val="none" w:sz="0" w:space="0" w:color="auto"/>
                <w:right w:val="none" w:sz="0" w:space="0" w:color="auto"/>
              </w:divBdr>
              <w:divsChild>
                <w:div w:id="1370572489">
                  <w:marLeft w:val="0"/>
                  <w:marRight w:val="0"/>
                  <w:marTop w:val="0"/>
                  <w:marBottom w:val="0"/>
                  <w:divBdr>
                    <w:top w:val="none" w:sz="0" w:space="0" w:color="auto"/>
                    <w:left w:val="none" w:sz="0" w:space="0" w:color="auto"/>
                    <w:bottom w:val="none" w:sz="0" w:space="0" w:color="auto"/>
                    <w:right w:val="none" w:sz="0" w:space="0" w:color="auto"/>
                  </w:divBdr>
                  <w:divsChild>
                    <w:div w:id="1683430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70084991">
      <w:bodyDiv w:val="1"/>
      <w:marLeft w:val="0"/>
      <w:marRight w:val="0"/>
      <w:marTop w:val="0"/>
      <w:marBottom w:val="0"/>
      <w:divBdr>
        <w:top w:val="none" w:sz="0" w:space="0" w:color="auto"/>
        <w:left w:val="none" w:sz="0" w:space="0" w:color="auto"/>
        <w:bottom w:val="none" w:sz="0" w:space="0" w:color="auto"/>
        <w:right w:val="none" w:sz="0" w:space="0" w:color="auto"/>
      </w:divBdr>
    </w:div>
    <w:div w:id="1847669138">
      <w:bodyDiv w:val="1"/>
      <w:marLeft w:val="0"/>
      <w:marRight w:val="0"/>
      <w:marTop w:val="0"/>
      <w:marBottom w:val="0"/>
      <w:divBdr>
        <w:top w:val="none" w:sz="0" w:space="0" w:color="auto"/>
        <w:left w:val="none" w:sz="0" w:space="0" w:color="auto"/>
        <w:bottom w:val="none" w:sz="0" w:space="0" w:color="auto"/>
        <w:right w:val="none" w:sz="0" w:space="0" w:color="auto"/>
      </w:divBdr>
    </w:div>
    <w:div w:id="1869249308">
      <w:bodyDiv w:val="1"/>
      <w:marLeft w:val="0"/>
      <w:marRight w:val="0"/>
      <w:marTop w:val="0"/>
      <w:marBottom w:val="0"/>
      <w:divBdr>
        <w:top w:val="none" w:sz="0" w:space="0" w:color="auto"/>
        <w:left w:val="none" w:sz="0" w:space="0" w:color="auto"/>
        <w:bottom w:val="none" w:sz="0" w:space="0" w:color="auto"/>
        <w:right w:val="none" w:sz="0" w:space="0" w:color="auto"/>
      </w:divBdr>
    </w:div>
    <w:div w:id="1907761475">
      <w:bodyDiv w:val="1"/>
      <w:marLeft w:val="0"/>
      <w:marRight w:val="0"/>
      <w:marTop w:val="0"/>
      <w:marBottom w:val="0"/>
      <w:divBdr>
        <w:top w:val="none" w:sz="0" w:space="0" w:color="auto"/>
        <w:left w:val="none" w:sz="0" w:space="0" w:color="auto"/>
        <w:bottom w:val="none" w:sz="0" w:space="0" w:color="auto"/>
        <w:right w:val="none" w:sz="0" w:space="0" w:color="auto"/>
      </w:divBdr>
    </w:div>
    <w:div w:id="2029939653">
      <w:bodyDiv w:val="1"/>
      <w:marLeft w:val="0"/>
      <w:marRight w:val="0"/>
      <w:marTop w:val="0"/>
      <w:marBottom w:val="0"/>
      <w:divBdr>
        <w:top w:val="none" w:sz="0" w:space="0" w:color="auto"/>
        <w:left w:val="none" w:sz="0" w:space="0" w:color="auto"/>
        <w:bottom w:val="none" w:sz="0" w:space="0" w:color="auto"/>
        <w:right w:val="none" w:sz="0" w:space="0" w:color="auto"/>
      </w:divBdr>
    </w:div>
    <w:div w:id="2032802046">
      <w:bodyDiv w:val="1"/>
      <w:marLeft w:val="0"/>
      <w:marRight w:val="0"/>
      <w:marTop w:val="0"/>
      <w:marBottom w:val="0"/>
      <w:divBdr>
        <w:top w:val="none" w:sz="0" w:space="0" w:color="auto"/>
        <w:left w:val="none" w:sz="0" w:space="0" w:color="auto"/>
        <w:bottom w:val="none" w:sz="0" w:space="0" w:color="auto"/>
        <w:right w:val="none" w:sz="0" w:space="0" w:color="auto"/>
      </w:divBdr>
    </w:div>
    <w:div w:id="2036688106">
      <w:bodyDiv w:val="1"/>
      <w:marLeft w:val="0"/>
      <w:marRight w:val="0"/>
      <w:marTop w:val="0"/>
      <w:marBottom w:val="0"/>
      <w:divBdr>
        <w:top w:val="none" w:sz="0" w:space="0" w:color="auto"/>
        <w:left w:val="none" w:sz="0" w:space="0" w:color="auto"/>
        <w:bottom w:val="none" w:sz="0" w:space="0" w:color="auto"/>
        <w:right w:val="none" w:sz="0" w:space="0" w:color="auto"/>
      </w:divBdr>
    </w:div>
    <w:div w:id="214284718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A7CAA44-2B92-5A46-BB01-A03479F200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87</TotalTime>
  <Pages>7</Pages>
  <Words>3246</Words>
  <Characters>18506</Characters>
  <Application>Microsoft Office Word</Application>
  <DocSecurity>0</DocSecurity>
  <Lines>154</Lines>
  <Paragraphs>43</Paragraphs>
  <ScaleCrop>false</ScaleCrop>
  <HeadingPairs>
    <vt:vector size="2" baseType="variant">
      <vt:variant>
        <vt:lpstr>Title</vt:lpstr>
      </vt:variant>
      <vt:variant>
        <vt:i4>1</vt:i4>
      </vt:variant>
    </vt:vector>
  </HeadingPairs>
  <TitlesOfParts>
    <vt:vector size="1" baseType="lpstr">
      <vt:lpstr>ACCESS TO SYRINGES AMONG A COHORT OF YOUNG INJECTION DRUG USERS</vt:lpstr>
    </vt:vector>
  </TitlesOfParts>
  <Company>Washington University in St. Louis / Johns Hopkins B</Company>
  <LinksUpToDate>false</LinksUpToDate>
  <CharactersWithSpaces>21709</CharactersWithSpaces>
  <SharedDoc>false</SharedDoc>
  <HLinks>
    <vt:vector size="18" baseType="variant">
      <vt:variant>
        <vt:i4>7995494</vt:i4>
      </vt:variant>
      <vt:variant>
        <vt:i4>199994</vt:i4>
      </vt:variant>
      <vt:variant>
        <vt:i4>1027</vt:i4>
      </vt:variant>
      <vt:variant>
        <vt:i4>1</vt:i4>
      </vt:variant>
      <vt:variant>
        <vt:lpwstr>Figure%201</vt:lpwstr>
      </vt:variant>
      <vt:variant>
        <vt:lpwstr/>
      </vt:variant>
      <vt:variant>
        <vt:i4>6684774</vt:i4>
      </vt:variant>
      <vt:variant>
        <vt:i4>200183</vt:i4>
      </vt:variant>
      <vt:variant>
        <vt:i4>1026</vt:i4>
      </vt:variant>
      <vt:variant>
        <vt:i4>1</vt:i4>
      </vt:variant>
      <vt:variant>
        <vt:lpwstr>Figure%202%20%5bB+W%5d</vt:lpwstr>
      </vt:variant>
      <vt:variant>
        <vt:lpwstr/>
      </vt:variant>
      <vt:variant>
        <vt:i4>7864422</vt:i4>
      </vt:variant>
      <vt:variant>
        <vt:i4>200480</vt:i4>
      </vt:variant>
      <vt:variant>
        <vt:i4>1025</vt:i4>
      </vt:variant>
      <vt:variant>
        <vt:i4>1</vt:i4>
      </vt:variant>
      <vt:variant>
        <vt:lpwstr>Figure%203</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CCESS TO SYRINGES AMONG A COHORT OF YOUNG INJECTION DRUG USERS</dc:title>
  <dc:subject/>
  <dc:creator>Scott Hadland</dc:creator>
  <cp:keywords/>
  <cp:lastModifiedBy>Scott Hadland</cp:lastModifiedBy>
  <cp:revision>922</cp:revision>
  <cp:lastPrinted>2017-02-20T16:18:00Z</cp:lastPrinted>
  <dcterms:created xsi:type="dcterms:W3CDTF">2018-02-25T15:53:00Z</dcterms:created>
  <dcterms:modified xsi:type="dcterms:W3CDTF">2018-05-16T19: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merican-medical-association</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sociological-association</vt:lpwstr>
  </property>
  <property fmtid="{D5CDD505-2E9C-101B-9397-08002B2CF9AE}" pid="7" name="Mendeley Recent Style Name 1_1">
    <vt:lpwstr>American Sociological Association</vt:lpwstr>
  </property>
  <property fmtid="{D5CDD505-2E9C-101B-9397-08002B2CF9AE}" pid="8" name="Mendeley Recent Style Id 2_1">
    <vt:lpwstr>http://www.zotero.org/styles/annals-of-internal-medicine</vt:lpwstr>
  </property>
  <property fmtid="{D5CDD505-2E9C-101B-9397-08002B2CF9AE}" pid="9" name="Mendeley Recent Style Name 2_1">
    <vt:lpwstr>Annals of Internal Medicine</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cite-them-right</vt:lpwstr>
  </property>
  <property fmtid="{D5CDD505-2E9C-101B-9397-08002B2CF9AE}" pid="13" name="Mendeley Recent Style Name 4_1">
    <vt:lpwstr>Cite Them Right 10th edition - Harvard</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the-lancet</vt:lpwstr>
  </property>
  <property fmtid="{D5CDD505-2E9C-101B-9397-08002B2CF9AE}" pid="21" name="Mendeley Recent Style Name 8_1">
    <vt:lpwstr>The Lancet</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Unique User Id_1">
    <vt:lpwstr>ff626ebc-0f48-3631-81a8-9ef2746070b3</vt:lpwstr>
  </property>
</Properties>
</file>